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15AB60DA" w14:textId="415F1B7F" w:rsidR="00A31A4E" w:rsidRPr="000B398C" w:rsidRDefault="004C07D3" w:rsidP="00092412">
      <w:pPr>
        <w:pStyle w:val="Heading1"/>
        <w:rPr>
          <w:rFonts w:ascii="Times New Roman" w:hAnsi="Times New Roman" w:cs="Times New Roman"/>
          <w:shd w:val="clear" w:color="auto" w:fill="FFFFFF"/>
        </w:rPr>
      </w:pPr>
      <w:r w:rsidRPr="000B398C">
        <w:rPr>
          <w:rFonts w:ascii="Times New Roman" w:hAnsi="Times New Roman" w:cs="Times New Roman"/>
          <w:shd w:val="clear" w:color="auto" w:fill="FFFFFF"/>
        </w:rPr>
        <w:t>Fail</w:t>
      </w:r>
      <w:r w:rsidR="008C5A2C" w:rsidRPr="000B398C">
        <w:rPr>
          <w:rFonts w:ascii="Times New Roman" w:hAnsi="Times New Roman" w:cs="Times New Roman"/>
          <w:shd w:val="clear" w:color="auto" w:fill="FFFFFF"/>
        </w:rPr>
        <w:t>ed genesis</w:t>
      </w:r>
      <w:r w:rsidR="0005186F" w:rsidRPr="000B398C">
        <w:rPr>
          <w:rFonts w:ascii="Times New Roman" w:hAnsi="Times New Roman" w:cs="Times New Roman"/>
          <w:shd w:val="clear" w:color="auto" w:fill="FFFFFF"/>
        </w:rPr>
        <w:t xml:space="preserve"> of</w:t>
      </w:r>
      <w:r w:rsidR="008C5A2C" w:rsidRPr="000B398C">
        <w:rPr>
          <w:rFonts w:ascii="Times New Roman" w:hAnsi="Times New Roman" w:cs="Times New Roman"/>
          <w:shd w:val="clear" w:color="auto" w:fill="FFFFFF"/>
        </w:rPr>
        <w:t xml:space="preserve"> a</w:t>
      </w:r>
      <w:r w:rsidR="0040720E" w:rsidRPr="000B398C">
        <w:rPr>
          <w:rFonts w:ascii="Times New Roman" w:hAnsi="Times New Roman" w:cs="Times New Roman"/>
          <w:shd w:val="clear" w:color="auto" w:fill="FFFFFF"/>
        </w:rPr>
        <w:t xml:space="preserve"> </w:t>
      </w:r>
      <w:r w:rsidRPr="000B398C">
        <w:rPr>
          <w:rFonts w:ascii="Times New Roman" w:hAnsi="Times New Roman" w:cs="Times New Roman"/>
          <w:shd w:val="clear" w:color="auto" w:fill="FFFFFF"/>
        </w:rPr>
        <w:t>Fe-</w:t>
      </w:r>
      <w:r w:rsidR="00DB1755" w:rsidRPr="000B398C">
        <w:rPr>
          <w:rFonts w:ascii="Times New Roman" w:hAnsi="Times New Roman" w:cs="Times New Roman"/>
          <w:shd w:val="clear" w:color="auto" w:fill="FFFFFF"/>
        </w:rPr>
        <w:t>s</w:t>
      </w:r>
      <w:r w:rsidR="000E5557" w:rsidRPr="000B398C">
        <w:rPr>
          <w:rFonts w:ascii="Times New Roman" w:hAnsi="Times New Roman" w:cs="Times New Roman"/>
          <w:shd w:val="clear" w:color="auto" w:fill="FFFFFF"/>
        </w:rPr>
        <w:t>karn</w:t>
      </w:r>
      <w:r w:rsidR="007C1746" w:rsidRPr="000B398C">
        <w:rPr>
          <w:rFonts w:ascii="Times New Roman" w:hAnsi="Times New Roman" w:cs="Times New Roman"/>
          <w:shd w:val="clear" w:color="auto" w:fill="FFFFFF"/>
        </w:rPr>
        <w:t xml:space="preserve"> deposit</w:t>
      </w:r>
      <w:r w:rsidR="000E5557" w:rsidRPr="000B398C">
        <w:rPr>
          <w:rFonts w:ascii="Times New Roman" w:hAnsi="Times New Roman" w:cs="Times New Roman"/>
          <w:shd w:val="clear" w:color="auto" w:fill="FFFFFF"/>
        </w:rPr>
        <w:t xml:space="preserve"> </w:t>
      </w:r>
      <w:r w:rsidR="005F2372" w:rsidRPr="000B398C">
        <w:rPr>
          <w:rFonts w:ascii="Times New Roman" w:hAnsi="Times New Roman" w:cs="Times New Roman"/>
          <w:shd w:val="clear" w:color="auto" w:fill="FFFFFF"/>
        </w:rPr>
        <w:t>caus</w:t>
      </w:r>
      <w:r w:rsidR="00D700EA" w:rsidRPr="000B398C">
        <w:rPr>
          <w:rFonts w:ascii="Times New Roman" w:hAnsi="Times New Roman" w:cs="Times New Roman"/>
          <w:shd w:val="clear" w:color="auto" w:fill="FFFFFF"/>
        </w:rPr>
        <w:t>e</w:t>
      </w:r>
      <w:r w:rsidR="0005186F" w:rsidRPr="000B398C">
        <w:rPr>
          <w:rFonts w:ascii="Times New Roman" w:hAnsi="Times New Roman" w:cs="Times New Roman"/>
          <w:shd w:val="clear" w:color="auto" w:fill="FFFFFF"/>
        </w:rPr>
        <w:t xml:space="preserve">d by </w:t>
      </w:r>
      <w:r w:rsidR="00BC323A" w:rsidRPr="000B398C">
        <w:rPr>
          <w:rFonts w:ascii="Times New Roman" w:hAnsi="Times New Roman" w:cs="Times New Roman"/>
          <w:shd w:val="clear" w:color="auto" w:fill="FFFFFF"/>
        </w:rPr>
        <w:t xml:space="preserve">redox states </w:t>
      </w:r>
      <w:r w:rsidR="008C5A2C" w:rsidRPr="000B398C">
        <w:rPr>
          <w:rFonts w:ascii="Times New Roman" w:hAnsi="Times New Roman" w:cs="Times New Roman"/>
          <w:shd w:val="clear" w:color="auto" w:fill="FFFFFF"/>
        </w:rPr>
        <w:t xml:space="preserve">of </w:t>
      </w:r>
      <w:r w:rsidR="00BC323A" w:rsidRPr="000B398C">
        <w:rPr>
          <w:rFonts w:ascii="Times New Roman" w:hAnsi="Times New Roman" w:cs="Times New Roman"/>
          <w:shd w:val="clear" w:color="auto" w:fill="FFFFFF"/>
        </w:rPr>
        <w:t>intrusion and wall rock</w:t>
      </w:r>
      <w:r w:rsidR="005F2372" w:rsidRPr="000B398C">
        <w:rPr>
          <w:rFonts w:ascii="Times New Roman" w:hAnsi="Times New Roman" w:cs="Times New Roman"/>
          <w:shd w:val="clear" w:color="auto" w:fill="FFFFFF"/>
        </w:rPr>
        <w:t>s</w:t>
      </w:r>
      <w:r w:rsidR="00BC323A" w:rsidRPr="000B398C">
        <w:rPr>
          <w:rFonts w:ascii="Times New Roman" w:hAnsi="Times New Roman" w:cs="Times New Roman"/>
          <w:shd w:val="clear" w:color="auto" w:fill="FFFFFF"/>
        </w:rPr>
        <w:t xml:space="preserve"> </w:t>
      </w:r>
      <w:r w:rsidR="00A31A4E" w:rsidRPr="000B398C">
        <w:rPr>
          <w:rFonts w:ascii="Times New Roman" w:hAnsi="Times New Roman" w:cs="Times New Roman"/>
          <w:shd w:val="clear" w:color="auto" w:fill="FFFFFF"/>
        </w:rPr>
        <w:t>(</w:t>
      </w:r>
      <w:r w:rsidR="000E5557" w:rsidRPr="000B398C">
        <w:rPr>
          <w:rFonts w:ascii="Times New Roman" w:hAnsi="Times New Roman" w:cs="Times New Roman"/>
          <w:shd w:val="clear" w:color="auto" w:fill="FFFFFF"/>
        </w:rPr>
        <w:t xml:space="preserve">Torre di </w:t>
      </w:r>
      <w:r w:rsidR="00FC66C0" w:rsidRPr="000B398C">
        <w:rPr>
          <w:rFonts w:ascii="Times New Roman" w:hAnsi="Times New Roman" w:cs="Times New Roman"/>
          <w:shd w:val="clear" w:color="auto" w:fill="FFFFFF"/>
        </w:rPr>
        <w:t>Rio, Island of</w:t>
      </w:r>
      <w:r w:rsidR="00A31A4E" w:rsidRPr="000B398C">
        <w:rPr>
          <w:rFonts w:ascii="Times New Roman" w:hAnsi="Times New Roman" w:cs="Times New Roman"/>
          <w:shd w:val="clear" w:color="auto" w:fill="FFFFFF"/>
        </w:rPr>
        <w:t xml:space="preserve"> Elba</w:t>
      </w:r>
      <w:r w:rsidR="00FC66C0" w:rsidRPr="000B398C">
        <w:rPr>
          <w:rFonts w:ascii="Times New Roman" w:hAnsi="Times New Roman" w:cs="Times New Roman"/>
          <w:shd w:val="clear" w:color="auto" w:fill="FFFFFF"/>
        </w:rPr>
        <w:t>, Italy</w:t>
      </w:r>
      <w:r w:rsidR="00A31A4E" w:rsidRPr="000B398C">
        <w:rPr>
          <w:rFonts w:ascii="Times New Roman" w:hAnsi="Times New Roman" w:cs="Times New Roman"/>
          <w:shd w:val="clear" w:color="auto" w:fill="FFFFFF"/>
        </w:rPr>
        <w:t xml:space="preserve">) </w:t>
      </w:r>
    </w:p>
    <w:p w14:paraId="36169246" w14:textId="77777777" w:rsidR="00830520" w:rsidRPr="000B398C" w:rsidRDefault="00830520" w:rsidP="00830520"/>
    <w:p w14:paraId="4629F2D9" w14:textId="77777777" w:rsidR="00882D25" w:rsidRPr="000B398C" w:rsidRDefault="00882D25" w:rsidP="00882D25">
      <w:pPr>
        <w:spacing w:line="240" w:lineRule="auto"/>
        <w:rPr>
          <w:color w:val="000000" w:themeColor="text1"/>
        </w:rPr>
      </w:pPr>
      <w:r w:rsidRPr="000B398C">
        <w:rPr>
          <w:color w:val="000000" w:themeColor="text1"/>
        </w:rPr>
        <w:t>Paolo S. Garofalo</w:t>
      </w:r>
      <w:r w:rsidRPr="000B398C">
        <w:rPr>
          <w:color w:val="000000" w:themeColor="text1"/>
          <w:vertAlign w:val="superscript"/>
        </w:rPr>
        <w:t>1</w:t>
      </w:r>
      <w:r w:rsidRPr="000B398C">
        <w:rPr>
          <w:color w:val="000000" w:themeColor="text1"/>
        </w:rPr>
        <w:t>, Daniele Redi</w:t>
      </w:r>
      <w:r w:rsidRPr="000B398C">
        <w:rPr>
          <w:color w:val="000000" w:themeColor="text1"/>
          <w:vertAlign w:val="superscript"/>
        </w:rPr>
        <w:t>1</w:t>
      </w:r>
      <w:r w:rsidRPr="000B398C">
        <w:rPr>
          <w:color w:val="000000" w:themeColor="text1"/>
        </w:rPr>
        <w:t>, Nikita Malafeevskiy</w:t>
      </w:r>
      <w:r w:rsidRPr="000B398C">
        <w:rPr>
          <w:color w:val="000000" w:themeColor="text1"/>
          <w:vertAlign w:val="superscript"/>
        </w:rPr>
        <w:t>1,2</w:t>
      </w:r>
      <w:r w:rsidRPr="000B398C">
        <w:rPr>
          <w:color w:val="000000" w:themeColor="text1"/>
        </w:rPr>
        <w:t xml:space="preserve">; Gunnar </w:t>
      </w:r>
      <w:r w:rsidRPr="000B398C">
        <w:rPr>
          <w:szCs w:val="22"/>
        </w:rPr>
        <w:t>Schwarz</w:t>
      </w:r>
      <w:r w:rsidRPr="000B398C">
        <w:rPr>
          <w:color w:val="000000" w:themeColor="text1"/>
          <w:vertAlign w:val="superscript"/>
        </w:rPr>
        <w:t>3</w:t>
      </w:r>
      <w:r w:rsidRPr="000B398C">
        <w:rPr>
          <w:color w:val="000000" w:themeColor="text1"/>
        </w:rPr>
        <w:t xml:space="preserve">, </w:t>
      </w:r>
      <w:r w:rsidRPr="000B398C">
        <w:rPr>
          <w:szCs w:val="22"/>
        </w:rPr>
        <w:t>Christoph Neff</w:t>
      </w:r>
      <w:r w:rsidRPr="000B398C">
        <w:rPr>
          <w:color w:val="000000" w:themeColor="text1"/>
          <w:vertAlign w:val="superscript"/>
        </w:rPr>
        <w:t>3</w:t>
      </w:r>
      <w:r w:rsidRPr="000B398C">
        <w:rPr>
          <w:szCs w:val="22"/>
        </w:rPr>
        <w:t>,</w:t>
      </w:r>
      <w:r w:rsidRPr="000B398C">
        <w:rPr>
          <w:color w:val="000000" w:themeColor="text1"/>
        </w:rPr>
        <w:t xml:space="preserve"> </w:t>
      </w:r>
      <w:r w:rsidRPr="000B398C">
        <w:rPr>
          <w:szCs w:val="22"/>
        </w:rPr>
        <w:t xml:space="preserve">Peter </w:t>
      </w:r>
      <w:r w:rsidRPr="000B398C">
        <w:t>Keresztes Schmidt</w:t>
      </w:r>
      <w:r w:rsidRPr="000B398C">
        <w:rPr>
          <w:vertAlign w:val="superscript"/>
        </w:rPr>
        <w:t>3,4</w:t>
      </w:r>
      <w:r w:rsidRPr="000B398C">
        <w:t>,</w:t>
      </w:r>
      <w:r w:rsidRPr="000B398C">
        <w:rPr>
          <w:color w:val="000000" w:themeColor="text1"/>
        </w:rPr>
        <w:t xml:space="preserve"> Detlef Günther</w:t>
      </w:r>
      <w:r w:rsidRPr="000B398C">
        <w:rPr>
          <w:color w:val="000000" w:themeColor="text1"/>
          <w:vertAlign w:val="superscript"/>
        </w:rPr>
        <w:t>3</w:t>
      </w:r>
    </w:p>
    <w:p w14:paraId="52564A52" w14:textId="77777777" w:rsidR="00882D25" w:rsidRPr="000B398C" w:rsidRDefault="00882D25" w:rsidP="00882D25">
      <w:pPr>
        <w:rPr>
          <w:color w:val="000000" w:themeColor="text1"/>
        </w:rPr>
      </w:pPr>
    </w:p>
    <w:p w14:paraId="536E08C6" w14:textId="77777777" w:rsidR="00882D25" w:rsidRPr="000B398C" w:rsidRDefault="00882D25" w:rsidP="00882D25">
      <w:pPr>
        <w:spacing w:line="240" w:lineRule="auto"/>
        <w:rPr>
          <w:color w:val="000000" w:themeColor="text1"/>
          <w:lang w:eastAsia="zh-HK"/>
        </w:rPr>
      </w:pPr>
      <w:r w:rsidRPr="000B398C">
        <w:rPr>
          <w:color w:val="000000" w:themeColor="text1"/>
          <w:vertAlign w:val="superscript"/>
        </w:rPr>
        <w:t>1</w:t>
      </w:r>
      <w:r w:rsidRPr="000B398C">
        <w:rPr>
          <w:color w:val="000000" w:themeColor="text1"/>
        </w:rPr>
        <w:t xml:space="preserve"> </w:t>
      </w:r>
      <w:r w:rsidRPr="000B398C">
        <w:rPr>
          <w:color w:val="000000" w:themeColor="text1"/>
          <w:lang w:eastAsia="zh-HK"/>
        </w:rPr>
        <w:t>University of Bologna, Department of Biological, Geological and Environmental Sciences, Via Zamboni, 67, Bologna, Italy. Tel: +39 051 2094537; paolo.garofalo@unibo.it</w:t>
      </w:r>
    </w:p>
    <w:p w14:paraId="3F537DBB" w14:textId="77777777" w:rsidR="00882D25" w:rsidRPr="000B398C" w:rsidRDefault="00882D25" w:rsidP="00882D25">
      <w:pPr>
        <w:spacing w:line="240" w:lineRule="auto"/>
        <w:rPr>
          <w:color w:val="000000" w:themeColor="text1"/>
          <w:szCs w:val="22"/>
        </w:rPr>
      </w:pPr>
      <w:r w:rsidRPr="000B398C">
        <w:rPr>
          <w:color w:val="000000" w:themeColor="text1"/>
          <w:szCs w:val="22"/>
          <w:vertAlign w:val="superscript"/>
        </w:rPr>
        <w:t>2</w:t>
      </w:r>
      <w:r w:rsidRPr="000B398C">
        <w:rPr>
          <w:color w:val="000000" w:themeColor="text1"/>
          <w:szCs w:val="22"/>
        </w:rPr>
        <w:t xml:space="preserve"> </w:t>
      </w:r>
      <w:r w:rsidRPr="000B398C">
        <w:rPr>
          <w:szCs w:val="22"/>
          <w:shd w:val="clear" w:color="auto" w:fill="FFFFFF"/>
        </w:rPr>
        <w:t>Norwegian University of Science and Technology, Department of Geosciences and Petroleum</w:t>
      </w:r>
    </w:p>
    <w:p w14:paraId="010B34B2" w14:textId="77777777" w:rsidR="00882D25" w:rsidRPr="000B398C" w:rsidRDefault="00882D25" w:rsidP="00882D25">
      <w:pPr>
        <w:spacing w:line="240" w:lineRule="auto"/>
        <w:rPr>
          <w:color w:val="000000" w:themeColor="text1"/>
        </w:rPr>
      </w:pPr>
      <w:r w:rsidRPr="000B398C">
        <w:rPr>
          <w:color w:val="000000" w:themeColor="text1"/>
          <w:vertAlign w:val="superscript"/>
        </w:rPr>
        <w:t>3</w:t>
      </w:r>
      <w:r w:rsidRPr="000B398C">
        <w:rPr>
          <w:color w:val="000000" w:themeColor="text1"/>
        </w:rPr>
        <w:t xml:space="preserve"> </w:t>
      </w:r>
      <w:r w:rsidRPr="000B398C">
        <w:rPr>
          <w:color w:val="000000" w:themeColor="text1"/>
          <w:shd w:val="clear" w:color="auto" w:fill="FFFFFF"/>
        </w:rPr>
        <w:t xml:space="preserve">ETH Zurich, Department of Chemistry and Applied Biosciences, </w:t>
      </w:r>
      <w:r w:rsidRPr="000B398C">
        <w:rPr>
          <w:color w:val="000000" w:themeColor="text1"/>
        </w:rPr>
        <w:t xml:space="preserve">Trace Element and Microanalysis Group, </w:t>
      </w:r>
      <w:r w:rsidRPr="000B398C">
        <w:rPr>
          <w:color w:val="000000" w:themeColor="text1"/>
          <w:shd w:val="clear" w:color="auto" w:fill="FFFFFF"/>
        </w:rPr>
        <w:t xml:space="preserve">Vladimir-Prelog-Weg 1 Zurich, Switzerland. </w:t>
      </w:r>
    </w:p>
    <w:p w14:paraId="25F14843" w14:textId="77777777" w:rsidR="00882D25" w:rsidRPr="000B398C" w:rsidRDefault="00882D25" w:rsidP="00882D25">
      <w:pPr>
        <w:spacing w:line="240" w:lineRule="auto"/>
        <w:rPr>
          <w:color w:val="000000" w:themeColor="text1"/>
          <w:shd w:val="clear" w:color="auto" w:fill="FFFFFF"/>
        </w:rPr>
      </w:pPr>
      <w:r w:rsidRPr="000B398C">
        <w:rPr>
          <w:color w:val="000000" w:themeColor="text1"/>
          <w:shd w:val="clear" w:color="auto" w:fill="FFFFFF"/>
          <w:vertAlign w:val="superscript"/>
        </w:rPr>
        <w:t>4</w:t>
      </w:r>
      <w:r w:rsidRPr="000B398C">
        <w:rPr>
          <w:szCs w:val="22"/>
        </w:rPr>
        <w:t xml:space="preserve"> Space Research and Planetary Sciences, Physics Institute, University of Bern, 3012 Bern, Switzerland</w:t>
      </w:r>
    </w:p>
    <w:p w14:paraId="346E03A4" w14:textId="77777777" w:rsidR="00882D25" w:rsidRPr="000B398C" w:rsidRDefault="00882D25" w:rsidP="00882D25">
      <w:pPr>
        <w:pStyle w:val="NormalWeb"/>
        <w:shd w:val="clear" w:color="auto" w:fill="FFFFFF"/>
        <w:spacing w:before="0" w:beforeAutospacing="0" w:after="0" w:afterAutospacing="0" w:line="183" w:lineRule="atLeast"/>
        <w:rPr>
          <w:color w:val="000000"/>
          <w:shd w:val="clear" w:color="auto" w:fill="FFFFFF"/>
        </w:rPr>
      </w:pPr>
    </w:p>
    <w:p w14:paraId="7B8E6CA0" w14:textId="77777777" w:rsidR="00882D25" w:rsidRPr="000B398C" w:rsidRDefault="00882D25" w:rsidP="00882D25">
      <w:pPr>
        <w:pStyle w:val="NormalWeb"/>
        <w:shd w:val="clear" w:color="auto" w:fill="FFFFFF"/>
        <w:spacing w:before="0" w:beforeAutospacing="0" w:after="0" w:afterAutospacing="0" w:line="183" w:lineRule="atLeast"/>
        <w:rPr>
          <w:color w:val="000000"/>
          <w:shd w:val="clear" w:color="auto" w:fill="FFFFFF"/>
        </w:rPr>
      </w:pPr>
    </w:p>
    <w:p w14:paraId="21EA279B" w14:textId="77777777" w:rsidR="00882D25" w:rsidRPr="000B398C" w:rsidRDefault="00882D25" w:rsidP="00882D25">
      <w:pPr>
        <w:pStyle w:val="NormalWeb"/>
        <w:shd w:val="clear" w:color="auto" w:fill="FFFFFF"/>
        <w:spacing w:before="0" w:beforeAutospacing="0" w:after="0" w:afterAutospacing="0" w:line="183" w:lineRule="atLeast"/>
        <w:rPr>
          <w:color w:val="000000"/>
          <w:shd w:val="clear" w:color="auto" w:fill="FFFFFF"/>
        </w:rPr>
      </w:pPr>
      <w:r w:rsidRPr="000B398C">
        <w:rPr>
          <w:color w:val="000000"/>
          <w:shd w:val="clear" w:color="auto" w:fill="FFFFFF"/>
        </w:rPr>
        <w:t>corresponding author: Paolo S. Garofalo</w:t>
      </w:r>
    </w:p>
    <w:p w14:paraId="2E5635CF" w14:textId="77777777" w:rsidR="00A31A4E" w:rsidRPr="000B398C" w:rsidRDefault="00A31A4E">
      <w:pPr>
        <w:pStyle w:val="NormalWeb"/>
        <w:shd w:val="clear" w:color="auto" w:fill="FFFFFF"/>
        <w:spacing w:before="0" w:beforeAutospacing="0" w:after="0" w:afterAutospacing="0" w:line="183" w:lineRule="atLeast"/>
        <w:rPr>
          <w:color w:val="000000"/>
          <w:shd w:val="clear" w:color="auto" w:fill="FFFFFF"/>
        </w:rPr>
      </w:pPr>
    </w:p>
    <w:p w14:paraId="3C5B1600" w14:textId="77777777" w:rsidR="00A31A4E" w:rsidRPr="000B398C" w:rsidRDefault="00A31A4E">
      <w:pPr>
        <w:pStyle w:val="NormalWeb"/>
        <w:shd w:val="clear" w:color="auto" w:fill="FFFFFF"/>
        <w:spacing w:before="0" w:beforeAutospacing="0" w:after="0" w:afterAutospacing="0" w:line="183" w:lineRule="atLeast"/>
        <w:rPr>
          <w:color w:val="000000"/>
          <w:shd w:val="clear" w:color="auto" w:fill="FFFFFF"/>
        </w:rPr>
      </w:pPr>
    </w:p>
    <w:p w14:paraId="0D67C2A3" w14:textId="77777777" w:rsidR="00A31A4E" w:rsidRPr="000B398C" w:rsidRDefault="00A31A4E">
      <w:pPr>
        <w:pStyle w:val="NormalWeb"/>
        <w:shd w:val="clear" w:color="auto" w:fill="FFFFFF"/>
        <w:spacing w:before="0" w:beforeAutospacing="0" w:after="0" w:afterAutospacing="0" w:line="183" w:lineRule="atLeast"/>
        <w:rPr>
          <w:color w:val="000000"/>
          <w:shd w:val="clear" w:color="auto" w:fill="FFFFFF"/>
        </w:rPr>
      </w:pPr>
    </w:p>
    <w:p w14:paraId="5B48B0A0" w14:textId="77777777" w:rsidR="00A31A4E" w:rsidRPr="000B398C" w:rsidRDefault="00A31A4E">
      <w:pPr>
        <w:pStyle w:val="NormalWeb"/>
        <w:shd w:val="clear" w:color="auto" w:fill="FFFFFF"/>
        <w:spacing w:before="0" w:beforeAutospacing="0" w:after="0" w:afterAutospacing="0" w:line="183" w:lineRule="atLeast"/>
        <w:rPr>
          <w:color w:val="000000"/>
          <w:shd w:val="clear" w:color="auto" w:fill="FFFFFF"/>
        </w:rPr>
      </w:pPr>
    </w:p>
    <w:p w14:paraId="0EACC16B" w14:textId="0737064D" w:rsidR="00A31A4E" w:rsidRPr="000B398C" w:rsidRDefault="002D56EE">
      <w:pPr>
        <w:pStyle w:val="Heading1"/>
        <w:jc w:val="center"/>
        <w:rPr>
          <w:rFonts w:ascii="Times New Roman" w:hAnsi="Times New Roman" w:cs="Times New Roman"/>
          <w:shd w:val="clear" w:color="auto" w:fill="FFFFFF"/>
        </w:rPr>
      </w:pPr>
      <w:r w:rsidRPr="000B398C">
        <w:rPr>
          <w:rFonts w:ascii="Times New Roman" w:hAnsi="Times New Roman" w:cs="Times New Roman"/>
          <w:shd w:val="clear" w:color="auto" w:fill="FFFFFF"/>
        </w:rPr>
        <w:t>Supplementary Material</w:t>
      </w:r>
    </w:p>
    <w:p w14:paraId="5F3C11CD" w14:textId="1845296A" w:rsidR="00A31A4E" w:rsidRPr="000B398C" w:rsidRDefault="00A31A4E" w:rsidP="002D56EE">
      <w:pPr>
        <w:pStyle w:val="Heading2"/>
      </w:pPr>
    </w:p>
    <w:p w14:paraId="3CA57BED" w14:textId="1C489192" w:rsidR="007E1CE8" w:rsidRPr="000B398C" w:rsidRDefault="007E1CE8" w:rsidP="007E1CE8">
      <w:pPr>
        <w:pStyle w:val="Heading2"/>
        <w:rPr>
          <w:b w:val="0"/>
          <w:bCs w:val="0"/>
          <w:i w:val="0"/>
          <w:iCs w:val="0"/>
        </w:rPr>
      </w:pPr>
      <w:r w:rsidRPr="000B398C">
        <w:br w:type="page"/>
      </w:r>
    </w:p>
    <w:p w14:paraId="6F935107" w14:textId="77777777" w:rsidR="00160273" w:rsidRPr="000B398C" w:rsidRDefault="00160273" w:rsidP="00533F8C">
      <w:pPr>
        <w:pStyle w:val="Heading2"/>
        <w:sectPr w:rsidR="00160273" w:rsidRPr="000B398C" w:rsidSect="002812D1">
          <w:footerReference w:type="even" r:id="rId7"/>
          <w:footerReference w:type="default" r:id="rId8"/>
          <w:footerReference w:type="first" r:id="rId9"/>
          <w:pgSz w:w="11906" w:h="16838" w:code="9"/>
          <w:pgMar w:top="1276" w:right="1418" w:bottom="1440" w:left="1276" w:header="709" w:footer="709" w:gutter="0"/>
          <w:cols w:space="708"/>
          <w:titlePg/>
          <w:docGrid w:linePitch="360"/>
        </w:sectPr>
      </w:pPr>
    </w:p>
    <w:p w14:paraId="0B15C8C8" w14:textId="5D99FEA5" w:rsidR="00160273" w:rsidRPr="000B398C" w:rsidRDefault="00160273" w:rsidP="00160273">
      <w:pPr>
        <w:pStyle w:val="Caption"/>
        <w:keepNext/>
        <w:spacing w:after="60"/>
        <w:rPr>
          <w:sz w:val="20"/>
          <w:szCs w:val="20"/>
          <w:lang w:val="en-US"/>
        </w:rPr>
      </w:pPr>
      <w:r w:rsidRPr="000B398C">
        <w:rPr>
          <w:b/>
          <w:bCs w:val="0"/>
          <w:sz w:val="20"/>
          <w:szCs w:val="20"/>
          <w:lang w:val="en-US"/>
        </w:rPr>
        <w:lastRenderedPageBreak/>
        <w:t>Table S1</w:t>
      </w:r>
      <w:r w:rsidRPr="000B398C">
        <w:rPr>
          <w:sz w:val="20"/>
          <w:szCs w:val="20"/>
          <w:lang w:val="en-US"/>
        </w:rPr>
        <w:t xml:space="preserve">. </w:t>
      </w:r>
      <w:r w:rsidR="00BB7A4D" w:rsidRPr="000B398C">
        <w:rPr>
          <w:sz w:val="20"/>
          <w:szCs w:val="20"/>
          <w:lang w:val="en-US"/>
        </w:rPr>
        <w:t xml:space="preserve">Representative </w:t>
      </w:r>
      <w:r w:rsidR="008C1A69" w:rsidRPr="000B398C">
        <w:rPr>
          <w:sz w:val="20"/>
          <w:szCs w:val="20"/>
          <w:lang w:val="en-US"/>
        </w:rPr>
        <w:t>EP</w:t>
      </w:r>
      <w:r w:rsidR="00BB7A4D" w:rsidRPr="000B398C">
        <w:rPr>
          <w:sz w:val="20"/>
          <w:szCs w:val="20"/>
          <w:lang w:val="en-US"/>
        </w:rPr>
        <w:t>M</w:t>
      </w:r>
      <w:r w:rsidR="008C1A69" w:rsidRPr="000B398C">
        <w:rPr>
          <w:sz w:val="20"/>
          <w:szCs w:val="20"/>
          <w:lang w:val="en-US"/>
        </w:rPr>
        <w:t xml:space="preserve">A </w:t>
      </w:r>
      <w:r w:rsidRPr="000B398C">
        <w:rPr>
          <w:sz w:val="20"/>
          <w:szCs w:val="20"/>
          <w:lang w:val="en-US"/>
        </w:rPr>
        <w:t>of pyroxenes and ilvaite from Torre di Rio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56"/>
        <w:gridCol w:w="711"/>
        <w:gridCol w:w="711"/>
        <w:gridCol w:w="711"/>
        <w:gridCol w:w="711"/>
        <w:gridCol w:w="697"/>
        <w:gridCol w:w="711"/>
        <w:gridCol w:w="697"/>
        <w:gridCol w:w="697"/>
        <w:gridCol w:w="1157"/>
        <w:gridCol w:w="711"/>
        <w:gridCol w:w="711"/>
        <w:gridCol w:w="711"/>
        <w:gridCol w:w="711"/>
        <w:gridCol w:w="711"/>
        <w:gridCol w:w="711"/>
        <w:gridCol w:w="711"/>
        <w:gridCol w:w="711"/>
      </w:tblGrid>
      <w:tr w:rsidR="00160273" w:rsidRPr="000B398C" w14:paraId="6A90DCA6" w14:textId="77777777" w:rsidTr="00F55153">
        <w:trPr>
          <w:trHeight w:val="227"/>
        </w:trPr>
        <w:tc>
          <w:tcPr>
            <w:tcW w:w="1156" w:type="dxa"/>
            <w:noWrap/>
            <w:vAlign w:val="bottom"/>
            <w:hideMark/>
          </w:tcPr>
          <w:p w14:paraId="5DC46165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Analysis</w:t>
            </w:r>
          </w:p>
        </w:tc>
        <w:tc>
          <w:tcPr>
            <w:tcW w:w="711" w:type="dxa"/>
            <w:noWrap/>
            <w:vAlign w:val="bottom"/>
            <w:hideMark/>
          </w:tcPr>
          <w:p w14:paraId="51D93722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8</w:t>
            </w:r>
          </w:p>
        </w:tc>
        <w:tc>
          <w:tcPr>
            <w:tcW w:w="711" w:type="dxa"/>
            <w:noWrap/>
            <w:vAlign w:val="bottom"/>
            <w:hideMark/>
          </w:tcPr>
          <w:p w14:paraId="1524EC38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30</w:t>
            </w:r>
          </w:p>
        </w:tc>
        <w:tc>
          <w:tcPr>
            <w:tcW w:w="711" w:type="dxa"/>
            <w:noWrap/>
            <w:vAlign w:val="bottom"/>
            <w:hideMark/>
          </w:tcPr>
          <w:p w14:paraId="4486E427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05</w:t>
            </w:r>
          </w:p>
        </w:tc>
        <w:tc>
          <w:tcPr>
            <w:tcW w:w="711" w:type="dxa"/>
            <w:noWrap/>
            <w:vAlign w:val="bottom"/>
            <w:hideMark/>
          </w:tcPr>
          <w:p w14:paraId="05EB94C6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07</w:t>
            </w:r>
          </w:p>
        </w:tc>
        <w:tc>
          <w:tcPr>
            <w:tcW w:w="697" w:type="dxa"/>
            <w:noWrap/>
            <w:vAlign w:val="bottom"/>
            <w:hideMark/>
          </w:tcPr>
          <w:p w14:paraId="39B712EC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78</w:t>
            </w:r>
          </w:p>
        </w:tc>
        <w:tc>
          <w:tcPr>
            <w:tcW w:w="711" w:type="dxa"/>
            <w:noWrap/>
            <w:vAlign w:val="bottom"/>
            <w:hideMark/>
          </w:tcPr>
          <w:p w14:paraId="3F5DBAE8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87</w:t>
            </w:r>
          </w:p>
        </w:tc>
        <w:tc>
          <w:tcPr>
            <w:tcW w:w="697" w:type="dxa"/>
            <w:noWrap/>
            <w:vAlign w:val="bottom"/>
            <w:hideMark/>
          </w:tcPr>
          <w:p w14:paraId="09D82196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18</w:t>
            </w:r>
          </w:p>
        </w:tc>
        <w:tc>
          <w:tcPr>
            <w:tcW w:w="697" w:type="dxa"/>
            <w:noWrap/>
            <w:vAlign w:val="bottom"/>
            <w:hideMark/>
          </w:tcPr>
          <w:p w14:paraId="438D4006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26</w:t>
            </w:r>
          </w:p>
        </w:tc>
        <w:tc>
          <w:tcPr>
            <w:tcW w:w="1157" w:type="dxa"/>
            <w:noWrap/>
            <w:vAlign w:val="bottom"/>
            <w:hideMark/>
          </w:tcPr>
          <w:p w14:paraId="1CDDF96D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Analysis</w:t>
            </w:r>
          </w:p>
        </w:tc>
        <w:tc>
          <w:tcPr>
            <w:tcW w:w="711" w:type="dxa"/>
            <w:noWrap/>
            <w:vAlign w:val="bottom"/>
            <w:hideMark/>
          </w:tcPr>
          <w:p w14:paraId="0AB69CDF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8</w:t>
            </w:r>
          </w:p>
        </w:tc>
        <w:tc>
          <w:tcPr>
            <w:tcW w:w="711" w:type="dxa"/>
            <w:noWrap/>
            <w:vAlign w:val="bottom"/>
            <w:hideMark/>
          </w:tcPr>
          <w:p w14:paraId="1AACDB6D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6</w:t>
            </w:r>
          </w:p>
        </w:tc>
        <w:tc>
          <w:tcPr>
            <w:tcW w:w="711" w:type="dxa"/>
            <w:noWrap/>
            <w:vAlign w:val="bottom"/>
            <w:hideMark/>
          </w:tcPr>
          <w:p w14:paraId="746A91DA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90</w:t>
            </w:r>
          </w:p>
        </w:tc>
        <w:tc>
          <w:tcPr>
            <w:tcW w:w="711" w:type="dxa"/>
            <w:noWrap/>
            <w:vAlign w:val="bottom"/>
            <w:hideMark/>
          </w:tcPr>
          <w:p w14:paraId="376A4D4F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91</w:t>
            </w:r>
          </w:p>
        </w:tc>
        <w:tc>
          <w:tcPr>
            <w:tcW w:w="711" w:type="dxa"/>
            <w:noWrap/>
            <w:vAlign w:val="bottom"/>
            <w:hideMark/>
          </w:tcPr>
          <w:p w14:paraId="0424A5F2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52</w:t>
            </w:r>
          </w:p>
        </w:tc>
        <w:tc>
          <w:tcPr>
            <w:tcW w:w="711" w:type="dxa"/>
            <w:noWrap/>
            <w:vAlign w:val="bottom"/>
            <w:hideMark/>
          </w:tcPr>
          <w:p w14:paraId="0CFEEB04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28</w:t>
            </w:r>
          </w:p>
        </w:tc>
        <w:tc>
          <w:tcPr>
            <w:tcW w:w="711" w:type="dxa"/>
            <w:noWrap/>
            <w:vAlign w:val="bottom"/>
            <w:hideMark/>
          </w:tcPr>
          <w:p w14:paraId="2A8AB17A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30</w:t>
            </w:r>
          </w:p>
        </w:tc>
        <w:tc>
          <w:tcPr>
            <w:tcW w:w="711" w:type="dxa"/>
            <w:noWrap/>
            <w:vAlign w:val="bottom"/>
            <w:hideMark/>
          </w:tcPr>
          <w:p w14:paraId="25C75191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31</w:t>
            </w:r>
          </w:p>
        </w:tc>
      </w:tr>
      <w:tr w:rsidR="00160273" w:rsidRPr="000B398C" w14:paraId="52083599" w14:textId="77777777" w:rsidTr="00F55153">
        <w:trPr>
          <w:trHeight w:val="227"/>
        </w:trPr>
        <w:tc>
          <w:tcPr>
            <w:tcW w:w="1156" w:type="dxa"/>
            <w:noWrap/>
            <w:vAlign w:val="bottom"/>
          </w:tcPr>
          <w:p w14:paraId="526DB641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Zone</w:t>
            </w:r>
          </w:p>
        </w:tc>
        <w:tc>
          <w:tcPr>
            <w:tcW w:w="711" w:type="dxa"/>
            <w:noWrap/>
            <w:vAlign w:val="bottom"/>
          </w:tcPr>
          <w:p w14:paraId="55F5AF4F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I-H</w:t>
            </w:r>
          </w:p>
        </w:tc>
        <w:tc>
          <w:tcPr>
            <w:tcW w:w="711" w:type="dxa"/>
            <w:noWrap/>
            <w:vAlign w:val="bottom"/>
          </w:tcPr>
          <w:p w14:paraId="4D533F6B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I-H</w:t>
            </w:r>
          </w:p>
        </w:tc>
        <w:tc>
          <w:tcPr>
            <w:tcW w:w="711" w:type="dxa"/>
            <w:noWrap/>
            <w:vAlign w:val="bottom"/>
          </w:tcPr>
          <w:p w14:paraId="0DB4BDEC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E-H</w:t>
            </w:r>
          </w:p>
        </w:tc>
        <w:tc>
          <w:tcPr>
            <w:tcW w:w="711" w:type="dxa"/>
            <w:noWrap/>
            <w:vAlign w:val="bottom"/>
          </w:tcPr>
          <w:p w14:paraId="69E6B63D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E-H</w:t>
            </w:r>
          </w:p>
        </w:tc>
        <w:tc>
          <w:tcPr>
            <w:tcW w:w="697" w:type="dxa"/>
            <w:noWrap/>
          </w:tcPr>
          <w:p w14:paraId="52EA2224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E-H</w:t>
            </w:r>
          </w:p>
        </w:tc>
        <w:tc>
          <w:tcPr>
            <w:tcW w:w="711" w:type="dxa"/>
            <w:noWrap/>
          </w:tcPr>
          <w:p w14:paraId="7B2CB310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E-H</w:t>
            </w:r>
          </w:p>
        </w:tc>
        <w:tc>
          <w:tcPr>
            <w:tcW w:w="697" w:type="dxa"/>
            <w:noWrap/>
          </w:tcPr>
          <w:p w14:paraId="7CDE73E8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E-H</w:t>
            </w:r>
          </w:p>
        </w:tc>
        <w:tc>
          <w:tcPr>
            <w:tcW w:w="697" w:type="dxa"/>
            <w:noWrap/>
          </w:tcPr>
          <w:p w14:paraId="7D11784C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E-H</w:t>
            </w:r>
          </w:p>
        </w:tc>
        <w:tc>
          <w:tcPr>
            <w:tcW w:w="1157" w:type="dxa"/>
            <w:noWrap/>
            <w:vAlign w:val="bottom"/>
          </w:tcPr>
          <w:p w14:paraId="224106E7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Zone</w:t>
            </w:r>
          </w:p>
        </w:tc>
        <w:tc>
          <w:tcPr>
            <w:tcW w:w="711" w:type="dxa"/>
            <w:noWrap/>
          </w:tcPr>
          <w:p w14:paraId="33B2992C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E-H</w:t>
            </w:r>
          </w:p>
        </w:tc>
        <w:tc>
          <w:tcPr>
            <w:tcW w:w="711" w:type="dxa"/>
            <w:noWrap/>
          </w:tcPr>
          <w:p w14:paraId="65AAEAE0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E-H</w:t>
            </w:r>
          </w:p>
        </w:tc>
        <w:tc>
          <w:tcPr>
            <w:tcW w:w="711" w:type="dxa"/>
            <w:noWrap/>
          </w:tcPr>
          <w:p w14:paraId="69016E90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E-H</w:t>
            </w:r>
          </w:p>
        </w:tc>
        <w:tc>
          <w:tcPr>
            <w:tcW w:w="711" w:type="dxa"/>
            <w:noWrap/>
          </w:tcPr>
          <w:p w14:paraId="76FB6652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E-H</w:t>
            </w:r>
          </w:p>
        </w:tc>
        <w:tc>
          <w:tcPr>
            <w:tcW w:w="711" w:type="dxa"/>
            <w:noWrap/>
          </w:tcPr>
          <w:p w14:paraId="25915A17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I</w:t>
            </w:r>
          </w:p>
        </w:tc>
        <w:tc>
          <w:tcPr>
            <w:tcW w:w="711" w:type="dxa"/>
            <w:noWrap/>
          </w:tcPr>
          <w:p w14:paraId="5439F966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I</w:t>
            </w:r>
          </w:p>
        </w:tc>
        <w:tc>
          <w:tcPr>
            <w:tcW w:w="711" w:type="dxa"/>
            <w:noWrap/>
          </w:tcPr>
          <w:p w14:paraId="4F219E1D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I</w:t>
            </w:r>
          </w:p>
        </w:tc>
        <w:tc>
          <w:tcPr>
            <w:tcW w:w="711" w:type="dxa"/>
            <w:noWrap/>
          </w:tcPr>
          <w:p w14:paraId="57BB9321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I</w:t>
            </w:r>
          </w:p>
        </w:tc>
      </w:tr>
      <w:tr w:rsidR="00160273" w:rsidRPr="000B398C" w14:paraId="3B0FF3CE" w14:textId="77777777" w:rsidTr="00F55153">
        <w:trPr>
          <w:trHeight w:val="227"/>
        </w:trPr>
        <w:tc>
          <w:tcPr>
            <w:tcW w:w="1156" w:type="dxa"/>
            <w:tcBorders>
              <w:bottom w:val="single" w:sz="4" w:space="0" w:color="auto"/>
            </w:tcBorders>
            <w:noWrap/>
            <w:vAlign w:val="bottom"/>
            <w:hideMark/>
          </w:tcPr>
          <w:p w14:paraId="1FFD1BE8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Sample</w:t>
            </w:r>
          </w:p>
        </w:tc>
        <w:tc>
          <w:tcPr>
            <w:tcW w:w="711" w:type="dxa"/>
            <w:tcBorders>
              <w:bottom w:val="single" w:sz="4" w:space="0" w:color="auto"/>
            </w:tcBorders>
            <w:noWrap/>
            <w:vAlign w:val="bottom"/>
            <w:hideMark/>
          </w:tcPr>
          <w:p w14:paraId="4C244748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RM3</w:t>
            </w:r>
          </w:p>
        </w:tc>
        <w:tc>
          <w:tcPr>
            <w:tcW w:w="711" w:type="dxa"/>
            <w:tcBorders>
              <w:bottom w:val="single" w:sz="4" w:space="0" w:color="auto"/>
            </w:tcBorders>
            <w:noWrap/>
            <w:vAlign w:val="bottom"/>
            <w:hideMark/>
          </w:tcPr>
          <w:p w14:paraId="26CF713F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RM3</w:t>
            </w:r>
          </w:p>
        </w:tc>
        <w:tc>
          <w:tcPr>
            <w:tcW w:w="711" w:type="dxa"/>
            <w:tcBorders>
              <w:bottom w:val="single" w:sz="4" w:space="0" w:color="auto"/>
            </w:tcBorders>
            <w:noWrap/>
            <w:vAlign w:val="bottom"/>
            <w:hideMark/>
          </w:tcPr>
          <w:p w14:paraId="7F383A6D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RM9</w:t>
            </w:r>
          </w:p>
        </w:tc>
        <w:tc>
          <w:tcPr>
            <w:tcW w:w="711" w:type="dxa"/>
            <w:tcBorders>
              <w:bottom w:val="single" w:sz="4" w:space="0" w:color="auto"/>
            </w:tcBorders>
            <w:noWrap/>
            <w:vAlign w:val="bottom"/>
            <w:hideMark/>
          </w:tcPr>
          <w:p w14:paraId="2B265ECF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RM9</w:t>
            </w:r>
          </w:p>
        </w:tc>
        <w:tc>
          <w:tcPr>
            <w:tcW w:w="697" w:type="dxa"/>
            <w:tcBorders>
              <w:bottom w:val="single" w:sz="4" w:space="0" w:color="auto"/>
            </w:tcBorders>
            <w:noWrap/>
            <w:vAlign w:val="bottom"/>
            <w:hideMark/>
          </w:tcPr>
          <w:p w14:paraId="7A1004BC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RM15</w:t>
            </w:r>
          </w:p>
        </w:tc>
        <w:tc>
          <w:tcPr>
            <w:tcW w:w="711" w:type="dxa"/>
            <w:tcBorders>
              <w:bottom w:val="single" w:sz="4" w:space="0" w:color="auto"/>
            </w:tcBorders>
            <w:noWrap/>
            <w:vAlign w:val="bottom"/>
            <w:hideMark/>
          </w:tcPr>
          <w:p w14:paraId="5392A2D2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RM15</w:t>
            </w:r>
          </w:p>
        </w:tc>
        <w:tc>
          <w:tcPr>
            <w:tcW w:w="697" w:type="dxa"/>
            <w:tcBorders>
              <w:bottom w:val="single" w:sz="4" w:space="0" w:color="auto"/>
            </w:tcBorders>
            <w:noWrap/>
            <w:vAlign w:val="bottom"/>
            <w:hideMark/>
          </w:tcPr>
          <w:p w14:paraId="3B7D3C50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RM16</w:t>
            </w:r>
          </w:p>
        </w:tc>
        <w:tc>
          <w:tcPr>
            <w:tcW w:w="697" w:type="dxa"/>
            <w:tcBorders>
              <w:bottom w:val="single" w:sz="4" w:space="0" w:color="auto"/>
            </w:tcBorders>
            <w:noWrap/>
            <w:vAlign w:val="bottom"/>
            <w:hideMark/>
          </w:tcPr>
          <w:p w14:paraId="4E7FA3BA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RM16</w:t>
            </w:r>
          </w:p>
        </w:tc>
        <w:tc>
          <w:tcPr>
            <w:tcW w:w="1157" w:type="dxa"/>
            <w:tcBorders>
              <w:bottom w:val="single" w:sz="4" w:space="0" w:color="auto"/>
            </w:tcBorders>
            <w:noWrap/>
            <w:vAlign w:val="bottom"/>
            <w:hideMark/>
          </w:tcPr>
          <w:p w14:paraId="11B8E82C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Sample</w:t>
            </w:r>
          </w:p>
        </w:tc>
        <w:tc>
          <w:tcPr>
            <w:tcW w:w="711" w:type="dxa"/>
            <w:tcBorders>
              <w:bottom w:val="single" w:sz="4" w:space="0" w:color="auto"/>
            </w:tcBorders>
            <w:noWrap/>
            <w:vAlign w:val="bottom"/>
            <w:hideMark/>
          </w:tcPr>
          <w:p w14:paraId="7DAF8C0A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RM3</w:t>
            </w:r>
          </w:p>
        </w:tc>
        <w:tc>
          <w:tcPr>
            <w:tcW w:w="711" w:type="dxa"/>
            <w:tcBorders>
              <w:bottom w:val="single" w:sz="4" w:space="0" w:color="auto"/>
            </w:tcBorders>
            <w:noWrap/>
            <w:vAlign w:val="bottom"/>
            <w:hideMark/>
          </w:tcPr>
          <w:p w14:paraId="529C5457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RM3</w:t>
            </w:r>
          </w:p>
        </w:tc>
        <w:tc>
          <w:tcPr>
            <w:tcW w:w="711" w:type="dxa"/>
            <w:tcBorders>
              <w:bottom w:val="single" w:sz="4" w:space="0" w:color="auto"/>
            </w:tcBorders>
            <w:noWrap/>
            <w:vAlign w:val="bottom"/>
            <w:hideMark/>
          </w:tcPr>
          <w:p w14:paraId="525C7F6C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 xml:space="preserve">RM9 </w:t>
            </w:r>
          </w:p>
        </w:tc>
        <w:tc>
          <w:tcPr>
            <w:tcW w:w="711" w:type="dxa"/>
            <w:tcBorders>
              <w:bottom w:val="single" w:sz="4" w:space="0" w:color="auto"/>
            </w:tcBorders>
            <w:noWrap/>
            <w:vAlign w:val="bottom"/>
            <w:hideMark/>
          </w:tcPr>
          <w:p w14:paraId="419128B4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 xml:space="preserve">RM9 </w:t>
            </w:r>
          </w:p>
        </w:tc>
        <w:tc>
          <w:tcPr>
            <w:tcW w:w="711" w:type="dxa"/>
            <w:tcBorders>
              <w:bottom w:val="single" w:sz="4" w:space="0" w:color="auto"/>
            </w:tcBorders>
            <w:noWrap/>
            <w:vAlign w:val="bottom"/>
            <w:hideMark/>
          </w:tcPr>
          <w:p w14:paraId="78D34C64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RM12</w:t>
            </w:r>
          </w:p>
        </w:tc>
        <w:tc>
          <w:tcPr>
            <w:tcW w:w="711" w:type="dxa"/>
            <w:tcBorders>
              <w:bottom w:val="single" w:sz="4" w:space="0" w:color="auto"/>
            </w:tcBorders>
            <w:noWrap/>
            <w:vAlign w:val="bottom"/>
            <w:hideMark/>
          </w:tcPr>
          <w:p w14:paraId="5D2691B6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 xml:space="preserve">RM12 </w:t>
            </w:r>
          </w:p>
        </w:tc>
        <w:tc>
          <w:tcPr>
            <w:tcW w:w="711" w:type="dxa"/>
            <w:tcBorders>
              <w:bottom w:val="single" w:sz="4" w:space="0" w:color="auto"/>
            </w:tcBorders>
            <w:noWrap/>
            <w:vAlign w:val="bottom"/>
            <w:hideMark/>
          </w:tcPr>
          <w:p w14:paraId="2BB0D6D9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 xml:space="preserve">RM12 </w:t>
            </w:r>
          </w:p>
        </w:tc>
        <w:tc>
          <w:tcPr>
            <w:tcW w:w="711" w:type="dxa"/>
            <w:tcBorders>
              <w:bottom w:val="single" w:sz="4" w:space="0" w:color="auto"/>
            </w:tcBorders>
            <w:noWrap/>
            <w:vAlign w:val="bottom"/>
            <w:hideMark/>
          </w:tcPr>
          <w:p w14:paraId="3A2F139B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RM12</w:t>
            </w:r>
          </w:p>
        </w:tc>
      </w:tr>
      <w:tr w:rsidR="00160273" w:rsidRPr="000B398C" w14:paraId="28D9C9D3" w14:textId="77777777" w:rsidTr="00F55153">
        <w:trPr>
          <w:trHeight w:val="227"/>
        </w:trPr>
        <w:tc>
          <w:tcPr>
            <w:tcW w:w="1156" w:type="dxa"/>
            <w:tcBorders>
              <w:top w:val="single" w:sz="4" w:space="0" w:color="auto"/>
              <w:bottom w:val="nil"/>
            </w:tcBorders>
            <w:noWrap/>
            <w:vAlign w:val="bottom"/>
            <w:hideMark/>
          </w:tcPr>
          <w:p w14:paraId="6E08FF26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SiO</w:t>
            </w:r>
            <w:r w:rsidRPr="000B398C">
              <w:rPr>
                <w:sz w:val="18"/>
                <w:szCs w:val="18"/>
                <w:vertAlign w:val="subscript"/>
              </w:rPr>
              <w:t xml:space="preserve">2 </w:t>
            </w:r>
            <w:r w:rsidRPr="000B398C">
              <w:rPr>
                <w:sz w:val="18"/>
                <w:szCs w:val="18"/>
              </w:rPr>
              <w:t xml:space="preserve"> </w:t>
            </w:r>
          </w:p>
        </w:tc>
        <w:tc>
          <w:tcPr>
            <w:tcW w:w="711" w:type="dxa"/>
            <w:tcBorders>
              <w:top w:val="single" w:sz="4" w:space="0" w:color="auto"/>
              <w:bottom w:val="nil"/>
            </w:tcBorders>
            <w:noWrap/>
            <w:vAlign w:val="bottom"/>
            <w:hideMark/>
          </w:tcPr>
          <w:p w14:paraId="6A31426C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49.89</w:t>
            </w:r>
          </w:p>
        </w:tc>
        <w:tc>
          <w:tcPr>
            <w:tcW w:w="711" w:type="dxa"/>
            <w:tcBorders>
              <w:top w:val="single" w:sz="4" w:space="0" w:color="auto"/>
              <w:bottom w:val="nil"/>
            </w:tcBorders>
            <w:noWrap/>
            <w:vAlign w:val="bottom"/>
            <w:hideMark/>
          </w:tcPr>
          <w:p w14:paraId="7ECE1F8B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48.38</w:t>
            </w:r>
          </w:p>
        </w:tc>
        <w:tc>
          <w:tcPr>
            <w:tcW w:w="711" w:type="dxa"/>
            <w:tcBorders>
              <w:top w:val="single" w:sz="4" w:space="0" w:color="auto"/>
              <w:bottom w:val="nil"/>
            </w:tcBorders>
            <w:noWrap/>
            <w:vAlign w:val="bottom"/>
            <w:hideMark/>
          </w:tcPr>
          <w:p w14:paraId="449D106E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49.49</w:t>
            </w:r>
          </w:p>
        </w:tc>
        <w:tc>
          <w:tcPr>
            <w:tcW w:w="711" w:type="dxa"/>
            <w:tcBorders>
              <w:top w:val="single" w:sz="4" w:space="0" w:color="auto"/>
              <w:bottom w:val="nil"/>
            </w:tcBorders>
            <w:noWrap/>
            <w:vAlign w:val="bottom"/>
            <w:hideMark/>
          </w:tcPr>
          <w:p w14:paraId="588C2C64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48.75</w:t>
            </w:r>
          </w:p>
        </w:tc>
        <w:tc>
          <w:tcPr>
            <w:tcW w:w="697" w:type="dxa"/>
            <w:tcBorders>
              <w:top w:val="single" w:sz="4" w:space="0" w:color="auto"/>
              <w:bottom w:val="nil"/>
            </w:tcBorders>
            <w:noWrap/>
            <w:vAlign w:val="bottom"/>
            <w:hideMark/>
          </w:tcPr>
          <w:p w14:paraId="148FEFC4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49.84</w:t>
            </w:r>
          </w:p>
        </w:tc>
        <w:tc>
          <w:tcPr>
            <w:tcW w:w="711" w:type="dxa"/>
            <w:tcBorders>
              <w:top w:val="single" w:sz="4" w:space="0" w:color="auto"/>
              <w:bottom w:val="nil"/>
            </w:tcBorders>
            <w:noWrap/>
            <w:vAlign w:val="bottom"/>
            <w:hideMark/>
          </w:tcPr>
          <w:p w14:paraId="70EDFA35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49.12</w:t>
            </w:r>
          </w:p>
        </w:tc>
        <w:tc>
          <w:tcPr>
            <w:tcW w:w="697" w:type="dxa"/>
            <w:tcBorders>
              <w:top w:val="single" w:sz="4" w:space="0" w:color="auto"/>
              <w:bottom w:val="nil"/>
            </w:tcBorders>
            <w:noWrap/>
            <w:vAlign w:val="bottom"/>
            <w:hideMark/>
          </w:tcPr>
          <w:p w14:paraId="74A4B272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49.15</w:t>
            </w:r>
          </w:p>
        </w:tc>
        <w:tc>
          <w:tcPr>
            <w:tcW w:w="697" w:type="dxa"/>
            <w:tcBorders>
              <w:top w:val="single" w:sz="4" w:space="0" w:color="auto"/>
              <w:bottom w:val="nil"/>
            </w:tcBorders>
            <w:noWrap/>
            <w:vAlign w:val="bottom"/>
            <w:hideMark/>
          </w:tcPr>
          <w:p w14:paraId="6D5EAE88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50.11</w:t>
            </w:r>
          </w:p>
        </w:tc>
        <w:tc>
          <w:tcPr>
            <w:tcW w:w="1157" w:type="dxa"/>
            <w:tcBorders>
              <w:top w:val="single" w:sz="4" w:space="0" w:color="auto"/>
              <w:bottom w:val="nil"/>
            </w:tcBorders>
            <w:noWrap/>
            <w:vAlign w:val="bottom"/>
            <w:hideMark/>
          </w:tcPr>
          <w:p w14:paraId="645A7FA1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SiO</w:t>
            </w:r>
            <w:r w:rsidRPr="000B398C">
              <w:rPr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711" w:type="dxa"/>
            <w:tcBorders>
              <w:top w:val="single" w:sz="4" w:space="0" w:color="auto"/>
              <w:bottom w:val="nil"/>
            </w:tcBorders>
            <w:noWrap/>
            <w:vAlign w:val="bottom"/>
            <w:hideMark/>
          </w:tcPr>
          <w:p w14:paraId="7EDF36CD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30.14</w:t>
            </w:r>
          </w:p>
        </w:tc>
        <w:tc>
          <w:tcPr>
            <w:tcW w:w="711" w:type="dxa"/>
            <w:tcBorders>
              <w:top w:val="single" w:sz="4" w:space="0" w:color="auto"/>
              <w:bottom w:val="nil"/>
            </w:tcBorders>
            <w:noWrap/>
            <w:vAlign w:val="bottom"/>
            <w:hideMark/>
          </w:tcPr>
          <w:p w14:paraId="54464537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9.93</w:t>
            </w:r>
          </w:p>
        </w:tc>
        <w:tc>
          <w:tcPr>
            <w:tcW w:w="711" w:type="dxa"/>
            <w:tcBorders>
              <w:top w:val="single" w:sz="4" w:space="0" w:color="auto"/>
              <w:bottom w:val="nil"/>
            </w:tcBorders>
            <w:noWrap/>
            <w:vAlign w:val="bottom"/>
            <w:hideMark/>
          </w:tcPr>
          <w:p w14:paraId="26DA3ACE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30.00</w:t>
            </w:r>
          </w:p>
        </w:tc>
        <w:tc>
          <w:tcPr>
            <w:tcW w:w="711" w:type="dxa"/>
            <w:tcBorders>
              <w:top w:val="single" w:sz="4" w:space="0" w:color="auto"/>
              <w:bottom w:val="nil"/>
            </w:tcBorders>
            <w:noWrap/>
            <w:vAlign w:val="bottom"/>
            <w:hideMark/>
          </w:tcPr>
          <w:p w14:paraId="1D0EB2ED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9.68</w:t>
            </w:r>
          </w:p>
        </w:tc>
        <w:tc>
          <w:tcPr>
            <w:tcW w:w="711" w:type="dxa"/>
            <w:tcBorders>
              <w:top w:val="single" w:sz="4" w:space="0" w:color="auto"/>
              <w:bottom w:val="nil"/>
            </w:tcBorders>
            <w:noWrap/>
            <w:vAlign w:val="bottom"/>
            <w:hideMark/>
          </w:tcPr>
          <w:p w14:paraId="57F2E984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9.53</w:t>
            </w:r>
          </w:p>
        </w:tc>
        <w:tc>
          <w:tcPr>
            <w:tcW w:w="711" w:type="dxa"/>
            <w:tcBorders>
              <w:top w:val="single" w:sz="4" w:space="0" w:color="auto"/>
              <w:bottom w:val="nil"/>
            </w:tcBorders>
            <w:noWrap/>
            <w:vAlign w:val="bottom"/>
            <w:hideMark/>
          </w:tcPr>
          <w:p w14:paraId="1CF5485E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9.39</w:t>
            </w:r>
          </w:p>
        </w:tc>
        <w:tc>
          <w:tcPr>
            <w:tcW w:w="711" w:type="dxa"/>
            <w:tcBorders>
              <w:top w:val="single" w:sz="4" w:space="0" w:color="auto"/>
              <w:bottom w:val="nil"/>
            </w:tcBorders>
            <w:noWrap/>
            <w:vAlign w:val="bottom"/>
            <w:hideMark/>
          </w:tcPr>
          <w:p w14:paraId="08E608B5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9.54</w:t>
            </w:r>
          </w:p>
        </w:tc>
        <w:tc>
          <w:tcPr>
            <w:tcW w:w="711" w:type="dxa"/>
            <w:tcBorders>
              <w:top w:val="single" w:sz="4" w:space="0" w:color="auto"/>
              <w:bottom w:val="nil"/>
            </w:tcBorders>
            <w:noWrap/>
            <w:vAlign w:val="bottom"/>
            <w:hideMark/>
          </w:tcPr>
          <w:p w14:paraId="7BE8B0F6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9.41</w:t>
            </w:r>
          </w:p>
        </w:tc>
      </w:tr>
      <w:tr w:rsidR="00160273" w:rsidRPr="000B398C" w14:paraId="31320489" w14:textId="77777777" w:rsidTr="00F55153">
        <w:trPr>
          <w:trHeight w:val="227"/>
        </w:trPr>
        <w:tc>
          <w:tcPr>
            <w:tcW w:w="1156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6207241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TiO</w:t>
            </w:r>
            <w:r w:rsidRPr="000B398C">
              <w:rPr>
                <w:sz w:val="18"/>
                <w:szCs w:val="18"/>
                <w:vertAlign w:val="subscript"/>
              </w:rPr>
              <w:t>2</w:t>
            </w:r>
            <w:r w:rsidRPr="000B398C">
              <w:rPr>
                <w:sz w:val="18"/>
                <w:szCs w:val="18"/>
              </w:rPr>
              <w:t xml:space="preserve">  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5CBEFD8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BBD0F34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4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EFD20A5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5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FDA4337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5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35176C4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1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745F240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16B722C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2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207C233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115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EB1EB8E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TiO</w:t>
            </w:r>
            <w:r w:rsidRPr="000B398C">
              <w:rPr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AA68170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0C07591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8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26AE0EA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37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943556B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11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73091CE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D5684EC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B361998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1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580971E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5</w:t>
            </w:r>
          </w:p>
        </w:tc>
      </w:tr>
      <w:tr w:rsidR="00160273" w:rsidRPr="000B398C" w14:paraId="365F9075" w14:textId="77777777" w:rsidTr="00F55153">
        <w:trPr>
          <w:trHeight w:val="227"/>
        </w:trPr>
        <w:tc>
          <w:tcPr>
            <w:tcW w:w="1156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6E4BCCE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Al</w:t>
            </w:r>
            <w:r w:rsidRPr="000B398C">
              <w:rPr>
                <w:sz w:val="18"/>
                <w:szCs w:val="18"/>
                <w:vertAlign w:val="subscript"/>
              </w:rPr>
              <w:t>2</w:t>
            </w:r>
            <w:r w:rsidRPr="000B398C">
              <w:rPr>
                <w:sz w:val="18"/>
                <w:szCs w:val="18"/>
              </w:rPr>
              <w:t>O</w:t>
            </w:r>
            <w:r w:rsidRPr="000B398C">
              <w:rPr>
                <w:sz w:val="18"/>
                <w:szCs w:val="18"/>
                <w:vertAlign w:val="subscript"/>
              </w:rPr>
              <w:t>3</w:t>
            </w:r>
            <w:r w:rsidRPr="000B398C">
              <w:rPr>
                <w:sz w:val="18"/>
                <w:szCs w:val="18"/>
              </w:rPr>
              <w:t xml:space="preserve"> 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02C1E26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8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78D868C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79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B6F94AF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18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2A7BFA9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97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870982D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22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28AD1C2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13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29DF065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17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01C2243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45</w:t>
            </w:r>
          </w:p>
        </w:tc>
        <w:tc>
          <w:tcPr>
            <w:tcW w:w="115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25B60CD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Al</w:t>
            </w:r>
            <w:r w:rsidRPr="000B398C">
              <w:rPr>
                <w:sz w:val="18"/>
                <w:szCs w:val="18"/>
                <w:vertAlign w:val="subscript"/>
              </w:rPr>
              <w:t>2</w:t>
            </w:r>
            <w:r w:rsidRPr="000B398C">
              <w:rPr>
                <w:sz w:val="18"/>
                <w:szCs w:val="18"/>
              </w:rPr>
              <w:t>O</w:t>
            </w:r>
            <w:r w:rsidRPr="000B398C">
              <w:rPr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69D40B7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31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9C84E59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84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472A10F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7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C99AD37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69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E96FF0E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9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1C3A176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81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91622DB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71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143F01E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77</w:t>
            </w:r>
          </w:p>
        </w:tc>
      </w:tr>
      <w:tr w:rsidR="00160273" w:rsidRPr="000B398C" w14:paraId="14F3E232" w14:textId="77777777" w:rsidTr="00F55153">
        <w:trPr>
          <w:trHeight w:val="227"/>
        </w:trPr>
        <w:tc>
          <w:tcPr>
            <w:tcW w:w="1156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B359F04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proofErr w:type="spellStart"/>
            <w:r w:rsidRPr="000B398C">
              <w:rPr>
                <w:sz w:val="18"/>
                <w:szCs w:val="18"/>
              </w:rPr>
              <w:t>FeO</w:t>
            </w:r>
            <w:proofErr w:type="spellEnd"/>
            <w:r w:rsidRPr="000B398C">
              <w:rPr>
                <w:sz w:val="18"/>
                <w:szCs w:val="18"/>
              </w:rPr>
              <w:t xml:space="preserve">* 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3220D02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4.02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C59D42D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5.47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D2DA301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4.21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AD3437D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5.97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5D1025A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1.55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E541EEB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5.65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C33109C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5.02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E111899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8.47</w:t>
            </w:r>
          </w:p>
        </w:tc>
        <w:tc>
          <w:tcPr>
            <w:tcW w:w="115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0E97D07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Fe</w:t>
            </w:r>
            <w:r w:rsidRPr="000B398C">
              <w:rPr>
                <w:sz w:val="18"/>
                <w:szCs w:val="18"/>
                <w:vertAlign w:val="subscript"/>
              </w:rPr>
              <w:t>2</w:t>
            </w:r>
            <w:r w:rsidRPr="000B398C">
              <w:rPr>
                <w:sz w:val="18"/>
                <w:szCs w:val="18"/>
              </w:rPr>
              <w:t>O</w:t>
            </w:r>
            <w:r w:rsidRPr="000B398C">
              <w:rPr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86E280C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34.86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503182B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34.51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2C31DB8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35.33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2581A2C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34.52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8F0ED6A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33.55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DD0D6C5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33.21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FCC268C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33.62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5EFA0AD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33.54</w:t>
            </w:r>
          </w:p>
        </w:tc>
      </w:tr>
      <w:tr w:rsidR="00160273" w:rsidRPr="000B398C" w14:paraId="53DA5558" w14:textId="77777777" w:rsidTr="00F55153">
        <w:trPr>
          <w:trHeight w:val="227"/>
        </w:trPr>
        <w:tc>
          <w:tcPr>
            <w:tcW w:w="1156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B39475E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proofErr w:type="spellStart"/>
            <w:r w:rsidRPr="000B398C">
              <w:rPr>
                <w:sz w:val="18"/>
                <w:szCs w:val="18"/>
              </w:rPr>
              <w:t>MnO</w:t>
            </w:r>
            <w:proofErr w:type="spellEnd"/>
            <w:r w:rsidRPr="000B398C">
              <w:rPr>
                <w:sz w:val="18"/>
                <w:szCs w:val="18"/>
              </w:rPr>
              <w:t xml:space="preserve">   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F73CBA0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93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85770F2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74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D94DA1D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35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2808172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81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6F2D672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39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D1999B2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78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A2A2A09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87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E9B9C72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64</w:t>
            </w:r>
          </w:p>
        </w:tc>
        <w:tc>
          <w:tcPr>
            <w:tcW w:w="115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2CDA0F2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proofErr w:type="spellStart"/>
            <w:r w:rsidRPr="000B398C">
              <w:rPr>
                <w:sz w:val="18"/>
                <w:szCs w:val="18"/>
              </w:rPr>
              <w:t>FeO</w:t>
            </w:r>
            <w:proofErr w:type="spellEnd"/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5A45489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6.57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C4BBF79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7.5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0FD452B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6.65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F537603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8.04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FE32070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8.37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760503D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8.91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4F30F0D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8.95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B9525DC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9.19</w:t>
            </w:r>
          </w:p>
        </w:tc>
      </w:tr>
      <w:tr w:rsidR="00160273" w:rsidRPr="000B398C" w14:paraId="1AB0A053" w14:textId="77777777" w:rsidTr="00F55153">
        <w:trPr>
          <w:trHeight w:val="227"/>
        </w:trPr>
        <w:tc>
          <w:tcPr>
            <w:tcW w:w="1156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A08E483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 xml:space="preserve">MgO   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23363BC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.83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885FDBC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.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763F85A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.31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13B737B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72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0CA06E8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4.51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177C839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90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B4919A9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82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E6A320C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5.78</w:t>
            </w:r>
          </w:p>
        </w:tc>
        <w:tc>
          <w:tcPr>
            <w:tcW w:w="115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B0EE568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proofErr w:type="spellStart"/>
            <w:r w:rsidRPr="000B398C">
              <w:rPr>
                <w:sz w:val="18"/>
                <w:szCs w:val="18"/>
              </w:rPr>
              <w:t>MnO</w:t>
            </w:r>
            <w:proofErr w:type="spellEnd"/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5838199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04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10FBAF9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98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384CDFA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06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8DEE2C2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03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9AE1EBF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83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7DE3903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78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33E07B3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8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DBA2F2C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71</w:t>
            </w:r>
          </w:p>
        </w:tc>
      </w:tr>
      <w:tr w:rsidR="00160273" w:rsidRPr="000B398C" w14:paraId="78EB4E42" w14:textId="77777777" w:rsidTr="00F55153">
        <w:trPr>
          <w:trHeight w:val="227"/>
        </w:trPr>
        <w:tc>
          <w:tcPr>
            <w:tcW w:w="1156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5035504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 xml:space="preserve">CaO   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BE12B27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2.71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84179EB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1.86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2EF04DD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2.59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69A599D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1.74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A6CD93D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2.3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CD6E701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2.34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B68F624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2.49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4B7A8AF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2.35</w:t>
            </w:r>
          </w:p>
        </w:tc>
        <w:tc>
          <w:tcPr>
            <w:tcW w:w="115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4CF00BE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MgO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45C3139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11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FD91407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18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5E20C7D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1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C05D6E0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18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7112372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21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7899E9B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19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596AA79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19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016E210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22</w:t>
            </w:r>
          </w:p>
        </w:tc>
      </w:tr>
      <w:tr w:rsidR="00160273" w:rsidRPr="000B398C" w14:paraId="6D77E0A1" w14:textId="77777777" w:rsidTr="00F55153">
        <w:trPr>
          <w:trHeight w:val="227"/>
        </w:trPr>
        <w:tc>
          <w:tcPr>
            <w:tcW w:w="1156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62640FF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Na</w:t>
            </w:r>
            <w:r w:rsidRPr="000B398C">
              <w:rPr>
                <w:sz w:val="18"/>
                <w:szCs w:val="18"/>
                <w:vertAlign w:val="subscript"/>
              </w:rPr>
              <w:t>2</w:t>
            </w:r>
            <w:r w:rsidRPr="000B398C">
              <w:rPr>
                <w:sz w:val="18"/>
                <w:szCs w:val="18"/>
              </w:rPr>
              <w:t xml:space="preserve">O  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4985CC4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13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42B94DB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5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6FA849B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14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3BDE920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40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7A56104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12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E87C1F9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12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9296066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13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363F51C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35</w:t>
            </w:r>
          </w:p>
        </w:tc>
        <w:tc>
          <w:tcPr>
            <w:tcW w:w="115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CBEF4A9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CaO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4BCC7CB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3.81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9498CC3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3.77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5AA02C3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3.44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638B83A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3.41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9004430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3.49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A44CB57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3.49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C39A3A5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3.3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A47BF04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3.43</w:t>
            </w:r>
          </w:p>
        </w:tc>
      </w:tr>
      <w:tr w:rsidR="00160273" w:rsidRPr="000B398C" w14:paraId="48A5E242" w14:textId="77777777" w:rsidTr="00F55153">
        <w:trPr>
          <w:trHeight w:val="227"/>
        </w:trPr>
        <w:tc>
          <w:tcPr>
            <w:tcW w:w="1156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AF17B13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K</w:t>
            </w:r>
            <w:r w:rsidRPr="000B398C">
              <w:rPr>
                <w:sz w:val="18"/>
                <w:szCs w:val="18"/>
                <w:vertAlign w:val="subscript"/>
              </w:rPr>
              <w:t>2</w:t>
            </w:r>
            <w:r w:rsidRPr="000B398C">
              <w:rPr>
                <w:sz w:val="18"/>
                <w:szCs w:val="18"/>
              </w:rPr>
              <w:t xml:space="preserve">O   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D0B41AD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3E33F0D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FF687DA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2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FC67D86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4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CCA7AE3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1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ED91E05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A619191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C1A22F2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115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1BB6B65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Na</w:t>
            </w:r>
            <w:r w:rsidRPr="000B398C">
              <w:rPr>
                <w:sz w:val="18"/>
                <w:szCs w:val="18"/>
                <w:vertAlign w:val="subscript"/>
              </w:rPr>
              <w:t>2</w:t>
            </w:r>
            <w:r w:rsidRPr="000B398C">
              <w:rPr>
                <w:sz w:val="18"/>
                <w:szCs w:val="18"/>
              </w:rPr>
              <w:t>O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E13AE21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1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40BD074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2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448BFEA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2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5F762AE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4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E916BA1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BDABEBA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4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1D3CB1A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3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5235CA4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1</w:t>
            </w:r>
          </w:p>
        </w:tc>
      </w:tr>
      <w:tr w:rsidR="00160273" w:rsidRPr="000B398C" w14:paraId="3FC91D9E" w14:textId="77777777" w:rsidTr="00F55153">
        <w:trPr>
          <w:trHeight w:val="227"/>
        </w:trPr>
        <w:tc>
          <w:tcPr>
            <w:tcW w:w="1156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EE5E049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Cr</w:t>
            </w:r>
            <w:r w:rsidRPr="000B398C">
              <w:rPr>
                <w:sz w:val="18"/>
                <w:szCs w:val="18"/>
                <w:vertAlign w:val="subscript"/>
              </w:rPr>
              <w:t>2</w:t>
            </w:r>
            <w:r w:rsidRPr="000B398C">
              <w:rPr>
                <w:sz w:val="18"/>
                <w:szCs w:val="18"/>
              </w:rPr>
              <w:t>O</w:t>
            </w:r>
            <w:r w:rsidRPr="000B398C">
              <w:rPr>
                <w:sz w:val="18"/>
                <w:szCs w:val="18"/>
                <w:vertAlign w:val="subscript"/>
              </w:rPr>
              <w:t>3</w:t>
            </w:r>
            <w:r w:rsidRPr="000B398C">
              <w:rPr>
                <w:sz w:val="18"/>
                <w:szCs w:val="18"/>
              </w:rPr>
              <w:t xml:space="preserve"> 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3DA0FFB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FA40A9F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33821BF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B7367C4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1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56099B3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3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5F55D83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1116399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326CBE8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115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2696FA1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K</w:t>
            </w:r>
            <w:r w:rsidRPr="000B398C">
              <w:rPr>
                <w:sz w:val="18"/>
                <w:szCs w:val="18"/>
                <w:vertAlign w:val="subscript"/>
              </w:rPr>
              <w:t>2</w:t>
            </w:r>
            <w:r w:rsidRPr="000B398C">
              <w:rPr>
                <w:sz w:val="18"/>
                <w:szCs w:val="18"/>
              </w:rPr>
              <w:t>O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1EC4025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F6577F3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2B77B12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3F93A8E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1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B482B54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AB33C3D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91ABA69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2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16E4E92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</w:tr>
      <w:tr w:rsidR="00160273" w:rsidRPr="000B398C" w14:paraId="37E1ADEE" w14:textId="77777777" w:rsidTr="00F55153">
        <w:trPr>
          <w:trHeight w:val="227"/>
        </w:trPr>
        <w:tc>
          <w:tcPr>
            <w:tcW w:w="1156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182036D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proofErr w:type="spellStart"/>
            <w:r w:rsidRPr="000B398C">
              <w:rPr>
                <w:sz w:val="18"/>
                <w:szCs w:val="18"/>
              </w:rPr>
              <w:t>NiO</w:t>
            </w:r>
            <w:proofErr w:type="spellEnd"/>
            <w:r w:rsidRPr="000B398C">
              <w:rPr>
                <w:sz w:val="18"/>
                <w:szCs w:val="18"/>
              </w:rPr>
              <w:t xml:space="preserve">   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3CA3BF3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1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06A9A77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4B4A21F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1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0BC3F67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0D9187B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38CD3CA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CA5D38E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3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0B1F370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1</w:t>
            </w:r>
          </w:p>
        </w:tc>
        <w:tc>
          <w:tcPr>
            <w:tcW w:w="115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5D4C51D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H</w:t>
            </w:r>
            <w:r w:rsidRPr="000B398C">
              <w:rPr>
                <w:sz w:val="18"/>
                <w:szCs w:val="18"/>
                <w:vertAlign w:val="subscript"/>
              </w:rPr>
              <w:t>2</w:t>
            </w:r>
            <w:r w:rsidRPr="000B398C">
              <w:rPr>
                <w:sz w:val="18"/>
                <w:szCs w:val="18"/>
              </w:rPr>
              <w:t>O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E9AB092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.14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F749778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.2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6E3CCE9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.33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C38B2DA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.29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632357A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.12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F3A72D2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.18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053B289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82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5F52036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68</w:t>
            </w:r>
          </w:p>
        </w:tc>
      </w:tr>
      <w:tr w:rsidR="00160273" w:rsidRPr="000B398C" w14:paraId="69ADF01E" w14:textId="77777777" w:rsidTr="00F55153">
        <w:trPr>
          <w:trHeight w:val="227"/>
        </w:trPr>
        <w:tc>
          <w:tcPr>
            <w:tcW w:w="1156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7DA5608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Σ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E235131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00.61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BEE87EF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00.78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8E1D270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00.36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A52DAD8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00.46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7A2673C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98.98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C5F4FAC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00.04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F806262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99.71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B4B2ED5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99.16</w:t>
            </w:r>
          </w:p>
        </w:tc>
        <w:tc>
          <w:tcPr>
            <w:tcW w:w="115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E506410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Σ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D1BACFA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00.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9C7D3A1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00.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20E950A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00.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4787A66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00.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CFC65C2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00.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9D8A0FC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00.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6A4D7C2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00.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CF6231D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00.00</w:t>
            </w:r>
          </w:p>
        </w:tc>
      </w:tr>
      <w:tr w:rsidR="00160273" w:rsidRPr="000B398C" w14:paraId="434C2583" w14:textId="77777777" w:rsidTr="00F55153">
        <w:trPr>
          <w:trHeight w:val="227"/>
        </w:trPr>
        <w:tc>
          <w:tcPr>
            <w:tcW w:w="1156" w:type="dxa"/>
            <w:tcBorders>
              <w:top w:val="nil"/>
              <w:bottom w:val="nil"/>
            </w:tcBorders>
            <w:noWrap/>
            <w:vAlign w:val="bottom"/>
          </w:tcPr>
          <w:p w14:paraId="50E18DE8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</w:tcPr>
          <w:p w14:paraId="780DE368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</w:tcPr>
          <w:p w14:paraId="47D9FCB9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</w:tcPr>
          <w:p w14:paraId="10C12D6F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</w:tcPr>
          <w:p w14:paraId="5DF8C833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</w:tcPr>
          <w:p w14:paraId="2C25344E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</w:tcPr>
          <w:p w14:paraId="2A545DC4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</w:tcPr>
          <w:p w14:paraId="019E0259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</w:tcPr>
          <w:p w14:paraId="25CCB127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1157" w:type="dxa"/>
            <w:tcBorders>
              <w:top w:val="nil"/>
              <w:bottom w:val="nil"/>
            </w:tcBorders>
            <w:noWrap/>
            <w:vAlign w:val="bottom"/>
          </w:tcPr>
          <w:p w14:paraId="38B4EE13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</w:tcPr>
          <w:p w14:paraId="101E2A21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</w:tcPr>
          <w:p w14:paraId="70430043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</w:tcPr>
          <w:p w14:paraId="556E0718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</w:tcPr>
          <w:p w14:paraId="79130E30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</w:tcPr>
          <w:p w14:paraId="6B144BE9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</w:tcPr>
          <w:p w14:paraId="04B108E2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</w:tcPr>
          <w:p w14:paraId="16AE747C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</w:tcPr>
          <w:p w14:paraId="3DB77D3B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</w:tr>
      <w:tr w:rsidR="00160273" w:rsidRPr="000B398C" w14:paraId="06B092E7" w14:textId="77777777" w:rsidTr="00F55153">
        <w:trPr>
          <w:trHeight w:val="227"/>
        </w:trPr>
        <w:tc>
          <w:tcPr>
            <w:tcW w:w="1156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B47EDB4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Cations*6/O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176E76E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4.001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9996D61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4.025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E061D59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4.001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BA0A398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4.015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CB0C3E6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3.997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4584BE9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3.998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A64FF23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4.003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F9CC538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3.994</w:t>
            </w:r>
          </w:p>
        </w:tc>
        <w:tc>
          <w:tcPr>
            <w:tcW w:w="115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C46D792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Cations*9/O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4C90143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6.978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E423FAE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6.993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E91D5F7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7.033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BCA6A54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7.022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F5DED42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6.974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163E787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6.992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0B5E4C2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6.889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D15C197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6.848</w:t>
            </w:r>
          </w:p>
        </w:tc>
      </w:tr>
      <w:tr w:rsidR="00160273" w:rsidRPr="000B398C" w14:paraId="6F2F3B71" w14:textId="77777777" w:rsidTr="00F55153">
        <w:trPr>
          <w:trHeight w:val="227"/>
        </w:trPr>
        <w:tc>
          <w:tcPr>
            <w:tcW w:w="1156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F00619D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Class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CAD98A2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proofErr w:type="spellStart"/>
            <w:r w:rsidRPr="000B398C">
              <w:rPr>
                <w:sz w:val="18"/>
                <w:szCs w:val="18"/>
              </w:rPr>
              <w:t>Hd</w:t>
            </w:r>
            <w:proofErr w:type="spellEnd"/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AC53519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proofErr w:type="spellStart"/>
            <w:r w:rsidRPr="000B398C">
              <w:rPr>
                <w:sz w:val="18"/>
                <w:szCs w:val="18"/>
              </w:rPr>
              <w:t>Hd</w:t>
            </w:r>
            <w:proofErr w:type="spellEnd"/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A92ED66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proofErr w:type="spellStart"/>
            <w:r w:rsidRPr="000B398C">
              <w:rPr>
                <w:sz w:val="18"/>
                <w:szCs w:val="18"/>
              </w:rPr>
              <w:t>Hd</w:t>
            </w:r>
            <w:proofErr w:type="spellEnd"/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1AA62DB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proofErr w:type="spellStart"/>
            <w:r w:rsidRPr="000B398C">
              <w:rPr>
                <w:sz w:val="18"/>
                <w:szCs w:val="18"/>
              </w:rPr>
              <w:t>Hd</w:t>
            </w:r>
            <w:proofErr w:type="spellEnd"/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09F4EB1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proofErr w:type="spellStart"/>
            <w:r w:rsidRPr="000B398C">
              <w:rPr>
                <w:sz w:val="18"/>
                <w:szCs w:val="18"/>
              </w:rPr>
              <w:t>Hd</w:t>
            </w:r>
            <w:proofErr w:type="spellEnd"/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A9A9BC3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proofErr w:type="spellStart"/>
            <w:r w:rsidRPr="000B398C">
              <w:rPr>
                <w:sz w:val="18"/>
                <w:szCs w:val="18"/>
              </w:rPr>
              <w:t>Hd</w:t>
            </w:r>
            <w:proofErr w:type="spellEnd"/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8568246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proofErr w:type="spellStart"/>
            <w:r w:rsidRPr="000B398C">
              <w:rPr>
                <w:sz w:val="18"/>
                <w:szCs w:val="18"/>
              </w:rPr>
              <w:t>Hd</w:t>
            </w:r>
            <w:proofErr w:type="spellEnd"/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9D089A0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proofErr w:type="spellStart"/>
            <w:r w:rsidRPr="000B398C">
              <w:rPr>
                <w:sz w:val="18"/>
                <w:szCs w:val="18"/>
              </w:rPr>
              <w:t>Hd</w:t>
            </w:r>
            <w:proofErr w:type="spellEnd"/>
          </w:p>
        </w:tc>
        <w:tc>
          <w:tcPr>
            <w:tcW w:w="115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03CA2EF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1435C35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proofErr w:type="spellStart"/>
            <w:r w:rsidRPr="000B398C">
              <w:rPr>
                <w:sz w:val="18"/>
                <w:szCs w:val="18"/>
              </w:rPr>
              <w:t>Ilv</w:t>
            </w:r>
            <w:proofErr w:type="spellEnd"/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0350545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proofErr w:type="spellStart"/>
            <w:r w:rsidRPr="000B398C">
              <w:rPr>
                <w:sz w:val="18"/>
                <w:szCs w:val="18"/>
              </w:rPr>
              <w:t>Ilv</w:t>
            </w:r>
            <w:proofErr w:type="spellEnd"/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D17DB64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proofErr w:type="spellStart"/>
            <w:r w:rsidRPr="000B398C">
              <w:rPr>
                <w:sz w:val="18"/>
                <w:szCs w:val="18"/>
              </w:rPr>
              <w:t>Ilv</w:t>
            </w:r>
            <w:proofErr w:type="spellEnd"/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74880ED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proofErr w:type="spellStart"/>
            <w:r w:rsidRPr="000B398C">
              <w:rPr>
                <w:sz w:val="18"/>
                <w:szCs w:val="18"/>
              </w:rPr>
              <w:t>Ilv</w:t>
            </w:r>
            <w:proofErr w:type="spellEnd"/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386F457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proofErr w:type="spellStart"/>
            <w:r w:rsidRPr="000B398C">
              <w:rPr>
                <w:sz w:val="18"/>
                <w:szCs w:val="18"/>
              </w:rPr>
              <w:t>Ilv</w:t>
            </w:r>
            <w:proofErr w:type="spellEnd"/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B588B57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proofErr w:type="spellStart"/>
            <w:r w:rsidRPr="000B398C">
              <w:rPr>
                <w:sz w:val="18"/>
                <w:szCs w:val="18"/>
              </w:rPr>
              <w:t>Ilv</w:t>
            </w:r>
            <w:proofErr w:type="spellEnd"/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EE66B5C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proofErr w:type="spellStart"/>
            <w:r w:rsidRPr="000B398C">
              <w:rPr>
                <w:sz w:val="18"/>
                <w:szCs w:val="18"/>
              </w:rPr>
              <w:t>Ilv</w:t>
            </w:r>
            <w:proofErr w:type="spellEnd"/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8B191B3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proofErr w:type="spellStart"/>
            <w:r w:rsidRPr="000B398C">
              <w:rPr>
                <w:sz w:val="18"/>
                <w:szCs w:val="18"/>
              </w:rPr>
              <w:t>Ilv</w:t>
            </w:r>
            <w:proofErr w:type="spellEnd"/>
          </w:p>
        </w:tc>
      </w:tr>
      <w:tr w:rsidR="00160273" w:rsidRPr="000B398C" w14:paraId="62F2CCFD" w14:textId="77777777" w:rsidTr="00F55153">
        <w:trPr>
          <w:trHeight w:val="227"/>
        </w:trPr>
        <w:tc>
          <w:tcPr>
            <w:tcW w:w="1156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2085FD5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</w:tcPr>
          <w:p w14:paraId="16511292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</w:tcPr>
          <w:p w14:paraId="3F423A9E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</w:tcPr>
          <w:p w14:paraId="6ACF8621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</w:tcPr>
          <w:p w14:paraId="36598BD0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</w:tcPr>
          <w:p w14:paraId="24556CBA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</w:tcPr>
          <w:p w14:paraId="7C38DDF4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</w:tcPr>
          <w:p w14:paraId="2CA7D74C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</w:tcPr>
          <w:p w14:paraId="3DFB499D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1157" w:type="dxa"/>
            <w:tcBorders>
              <w:top w:val="nil"/>
              <w:bottom w:val="nil"/>
            </w:tcBorders>
            <w:noWrap/>
            <w:vAlign w:val="bottom"/>
          </w:tcPr>
          <w:p w14:paraId="6C43DF0E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</w:tcPr>
          <w:p w14:paraId="02D0FFD2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</w:tcPr>
          <w:p w14:paraId="26F2C5C6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</w:tcPr>
          <w:p w14:paraId="4A9A1665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</w:tcPr>
          <w:p w14:paraId="145A0CE4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</w:tcPr>
          <w:p w14:paraId="5DAD4564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</w:tcPr>
          <w:p w14:paraId="5B4C00DE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</w:tcPr>
          <w:p w14:paraId="0DCA21F0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</w:tcPr>
          <w:p w14:paraId="1E84AD23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</w:tr>
      <w:tr w:rsidR="00160273" w:rsidRPr="000B398C" w14:paraId="3FB22BB6" w14:textId="77777777" w:rsidTr="00F55153">
        <w:trPr>
          <w:trHeight w:val="227"/>
        </w:trPr>
        <w:tc>
          <w:tcPr>
            <w:tcW w:w="1156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7AEE55F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Wo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BA230B9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5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834006D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49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E01198F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51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B3E5320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49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107B3BD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49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F872D94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50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FEC7163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50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CC6CF04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50</w:t>
            </w:r>
          </w:p>
        </w:tc>
        <w:tc>
          <w:tcPr>
            <w:tcW w:w="115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2007D15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Ca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7CB640D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6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0C9FCE5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5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FF7C38C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5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F1589FA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5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85B3DE5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5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F62609E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5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C2172ED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4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A42CCA9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4</w:t>
            </w:r>
          </w:p>
        </w:tc>
      </w:tr>
      <w:tr w:rsidR="00160273" w:rsidRPr="000B398C" w14:paraId="2FB533A5" w14:textId="77777777" w:rsidTr="00F55153">
        <w:trPr>
          <w:trHeight w:val="227"/>
        </w:trPr>
        <w:tc>
          <w:tcPr>
            <w:tcW w:w="1156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143C76D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En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0466011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9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6E019E1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6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E4DC54D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7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896D87D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5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DFC121F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4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A4FF984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6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9241705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6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893DB07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8</w:t>
            </w:r>
          </w:p>
        </w:tc>
        <w:tc>
          <w:tcPr>
            <w:tcW w:w="115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B468EF0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Mn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CE6362D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6B91D8A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6AEEBA8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F937289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69DB7D4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3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BA2137D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3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3D26339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3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935601F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3</w:t>
            </w:r>
          </w:p>
        </w:tc>
      </w:tr>
      <w:tr w:rsidR="00160273" w:rsidRPr="000B398C" w14:paraId="528433A6" w14:textId="77777777" w:rsidTr="00F55153">
        <w:trPr>
          <w:trHeight w:val="227"/>
        </w:trPr>
        <w:tc>
          <w:tcPr>
            <w:tcW w:w="1156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58B0520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Fs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15081B4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41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88CB182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45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88276E8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42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0188256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46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74D1832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37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3A63936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44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AEDC0FA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44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E113A66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32</w:t>
            </w:r>
          </w:p>
        </w:tc>
        <w:tc>
          <w:tcPr>
            <w:tcW w:w="115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5FA0D08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Fe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4D2CBAB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72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5DC17D7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73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78B8034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73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DC2105A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73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8FA0EC9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72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C15F06F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72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0B5D419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72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A96B401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72</w:t>
            </w:r>
          </w:p>
        </w:tc>
      </w:tr>
      <w:tr w:rsidR="00160273" w:rsidRPr="000B398C" w14:paraId="53AEAC98" w14:textId="77777777" w:rsidTr="00F55153">
        <w:trPr>
          <w:trHeight w:val="227"/>
        </w:trPr>
        <w:tc>
          <w:tcPr>
            <w:tcW w:w="1156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4BE445E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251948E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EBCCD3A" w14:textId="77777777" w:rsidR="00160273" w:rsidRPr="000B398C" w:rsidRDefault="00160273" w:rsidP="00F55153">
            <w:pPr>
              <w:spacing w:line="24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C19E20A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801A4C7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21B259C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67E97CF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1929446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F4F247C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115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A3787D5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F62C79A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</w:tcPr>
          <w:p w14:paraId="7B9034E2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</w:tcPr>
          <w:p w14:paraId="6649CF6A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</w:tcPr>
          <w:p w14:paraId="38A70587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</w:tcPr>
          <w:p w14:paraId="7A8BD4B8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</w:tcPr>
          <w:p w14:paraId="616C9E63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</w:tcPr>
          <w:p w14:paraId="1F052C6F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</w:tcPr>
          <w:p w14:paraId="24866A74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</w:tr>
      <w:tr w:rsidR="00160273" w:rsidRPr="000B398C" w14:paraId="70F847A8" w14:textId="77777777" w:rsidTr="00F55153">
        <w:trPr>
          <w:trHeight w:val="227"/>
        </w:trPr>
        <w:tc>
          <w:tcPr>
            <w:tcW w:w="1156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F2035DB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Si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1BF0F50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.002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9BB5A89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939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38D17E2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998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6D9F1F9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969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224B221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.007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4D25934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997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4B50918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.004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02AA919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983</w:t>
            </w:r>
          </w:p>
        </w:tc>
        <w:tc>
          <w:tcPr>
            <w:tcW w:w="115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FA5F396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Si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C7E6A40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.03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8BF1242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.02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52C554D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.02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0D15751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.01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A0FB14B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.11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7114F42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99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E1A559E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.01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353628B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.01</w:t>
            </w:r>
          </w:p>
        </w:tc>
      </w:tr>
      <w:tr w:rsidR="00160273" w:rsidRPr="000B398C" w14:paraId="593208F9" w14:textId="77777777" w:rsidTr="00F55153">
        <w:trPr>
          <w:trHeight w:val="227"/>
        </w:trPr>
        <w:tc>
          <w:tcPr>
            <w:tcW w:w="1156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FE1FE13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Ti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BDD1D75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CBFE367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1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883AE5A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2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EC4748F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2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1B85ED3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91AAC6D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0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F55C163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1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7E8F377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0</w:t>
            </w:r>
          </w:p>
        </w:tc>
        <w:tc>
          <w:tcPr>
            <w:tcW w:w="115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ED109DA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Ti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473C012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79C3E25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008CF7C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2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D0C8ACE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1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535FAF8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2E9D8C8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02E3E95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923B060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</w:tr>
      <w:tr w:rsidR="00160273" w:rsidRPr="000B398C" w14:paraId="089CB4A0" w14:textId="77777777" w:rsidTr="00F55153">
        <w:trPr>
          <w:trHeight w:val="227"/>
        </w:trPr>
        <w:tc>
          <w:tcPr>
            <w:tcW w:w="1156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F8F17D7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proofErr w:type="spellStart"/>
            <w:r w:rsidRPr="000B398C">
              <w:rPr>
                <w:sz w:val="18"/>
                <w:szCs w:val="18"/>
              </w:rPr>
              <w:t>Al</w:t>
            </w:r>
            <w:r w:rsidRPr="000B398C">
              <w:rPr>
                <w:sz w:val="18"/>
                <w:szCs w:val="18"/>
                <w:vertAlign w:val="superscript"/>
              </w:rPr>
              <w:t>T</w:t>
            </w:r>
            <w:proofErr w:type="spellEnd"/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F9275B6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0BAA275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61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2F72616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2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E7D140D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31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F770C70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5251D18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3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BDA1DF4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0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9BBD368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17</w:t>
            </w:r>
          </w:p>
        </w:tc>
        <w:tc>
          <w:tcPr>
            <w:tcW w:w="115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5AA3EB4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Al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F347E3E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1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BDBFE38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7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1B48130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6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4CCD5EB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6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1377D26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8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8C9007B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7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2245B41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6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7CDAE18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6</w:t>
            </w:r>
          </w:p>
        </w:tc>
      </w:tr>
      <w:tr w:rsidR="00160273" w:rsidRPr="000B398C" w14:paraId="0E22A411" w14:textId="77777777" w:rsidTr="00F55153">
        <w:trPr>
          <w:trHeight w:val="227"/>
        </w:trPr>
        <w:tc>
          <w:tcPr>
            <w:tcW w:w="1156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ECA12CC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proofErr w:type="spellStart"/>
            <w:r w:rsidRPr="000B398C">
              <w:rPr>
                <w:sz w:val="18"/>
                <w:szCs w:val="18"/>
              </w:rPr>
              <w:t>Al</w:t>
            </w:r>
            <w:r w:rsidRPr="000B398C">
              <w:rPr>
                <w:sz w:val="18"/>
                <w:szCs w:val="18"/>
                <w:vertAlign w:val="superscript"/>
              </w:rPr>
              <w:t>O</w:t>
            </w:r>
            <w:proofErr w:type="spellEnd"/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940108D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4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9C7AF31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23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C98A699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7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73BED1D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15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104277C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11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76B917E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3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4B9799F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8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A7BA359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51</w:t>
            </w:r>
          </w:p>
        </w:tc>
        <w:tc>
          <w:tcPr>
            <w:tcW w:w="115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4367E53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Fe</w:t>
            </w:r>
            <w:r w:rsidRPr="000B398C">
              <w:rPr>
                <w:sz w:val="18"/>
                <w:szCs w:val="18"/>
                <w:vertAlign w:val="superscript"/>
              </w:rPr>
              <w:t>3+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9990CB1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84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F88DAA2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89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0386E1E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85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FE532A4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92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6D48AD5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99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2DECB46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96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828F141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97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5BC26A0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99</w:t>
            </w:r>
          </w:p>
        </w:tc>
      </w:tr>
      <w:tr w:rsidR="00160273" w:rsidRPr="000B398C" w14:paraId="02EFEDAF" w14:textId="77777777" w:rsidTr="00F55153">
        <w:trPr>
          <w:trHeight w:val="227"/>
        </w:trPr>
        <w:tc>
          <w:tcPr>
            <w:tcW w:w="1156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1FCCEC8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Fe</w:t>
            </w:r>
            <w:r w:rsidRPr="000B398C">
              <w:rPr>
                <w:sz w:val="18"/>
                <w:szCs w:val="18"/>
                <w:vertAlign w:val="superscript"/>
              </w:rPr>
              <w:t>2+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A95A7BF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804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A51231B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779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5BC78AF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813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A6E9C0E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832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0658DB2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726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2F99983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862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C832B1A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853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F196FAA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611</w:t>
            </w:r>
          </w:p>
        </w:tc>
        <w:tc>
          <w:tcPr>
            <w:tcW w:w="115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DDDCA44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Fe</w:t>
            </w:r>
            <w:r w:rsidRPr="000B398C">
              <w:rPr>
                <w:sz w:val="18"/>
                <w:szCs w:val="18"/>
                <w:vertAlign w:val="superscript"/>
              </w:rPr>
              <w:t>2+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0A54FC6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97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0F213D5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95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1EF8EFF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99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E4DA473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95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3AACB7C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.01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A4D29B1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88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D453661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92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344013B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92</w:t>
            </w:r>
          </w:p>
        </w:tc>
      </w:tr>
      <w:tr w:rsidR="00160273" w:rsidRPr="000B398C" w14:paraId="6ACE199A" w14:textId="77777777" w:rsidTr="00F55153">
        <w:trPr>
          <w:trHeight w:val="227"/>
        </w:trPr>
        <w:tc>
          <w:tcPr>
            <w:tcW w:w="1156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97DFD5C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Mn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16D8167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32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10A01C4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25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7F2A2A1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46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255EB69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28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534C45C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13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45DAD26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27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8C87FB2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30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ED790EE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21</w:t>
            </w:r>
          </w:p>
        </w:tc>
        <w:tc>
          <w:tcPr>
            <w:tcW w:w="115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EDFB5F5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Mn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7543406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6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45C909D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6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E24A6FC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6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F26E41E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6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20A332F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11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C5A5535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1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083C8DE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1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ABDB4CE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10</w:t>
            </w:r>
          </w:p>
        </w:tc>
      </w:tr>
      <w:tr w:rsidR="00160273" w:rsidRPr="000B398C" w14:paraId="19C20EED" w14:textId="77777777" w:rsidTr="00F55153">
        <w:trPr>
          <w:trHeight w:val="227"/>
        </w:trPr>
        <w:tc>
          <w:tcPr>
            <w:tcW w:w="1156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FB90FD1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Mg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9A0D443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169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9FBFA9D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119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2CA1EA5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139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F066FF7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104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5023046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271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002A33B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115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03CD1F1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111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84EFDA4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341</w:t>
            </w:r>
          </w:p>
        </w:tc>
        <w:tc>
          <w:tcPr>
            <w:tcW w:w="115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965566B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Mg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FB1188B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1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80765E3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2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EDC83B1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1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CB4E90E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2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35D8A10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2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68668B2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2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D6B4930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2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7E365B7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2</w:t>
            </w:r>
          </w:p>
        </w:tc>
      </w:tr>
      <w:tr w:rsidR="00160273" w:rsidRPr="000B398C" w14:paraId="40CE29F5" w14:textId="77777777" w:rsidTr="00F55153">
        <w:trPr>
          <w:trHeight w:val="227"/>
        </w:trPr>
        <w:tc>
          <w:tcPr>
            <w:tcW w:w="1156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4C34DB9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Ca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38991D2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976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FABD013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939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D5A37E1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977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91E7773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941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0D93FE9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962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9758BE8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973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D854150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982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C27619E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948</w:t>
            </w:r>
          </w:p>
        </w:tc>
        <w:tc>
          <w:tcPr>
            <w:tcW w:w="115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DD8D625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Ca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29C2B13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C2D4560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FCB6D08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97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A22C12B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97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25972CD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03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C95F6B1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98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025C46F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97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3EDB1E3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98</w:t>
            </w:r>
          </w:p>
        </w:tc>
      </w:tr>
      <w:tr w:rsidR="00160273" w:rsidRPr="000B398C" w14:paraId="7FEBC2BA" w14:textId="77777777" w:rsidTr="00F55153">
        <w:trPr>
          <w:trHeight w:val="227"/>
        </w:trPr>
        <w:tc>
          <w:tcPr>
            <w:tcW w:w="1156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02C6356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Na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1EBB117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1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9F56079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39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582E6BC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11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9DAB6E7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31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6A79862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9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68DA09F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10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257D65E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10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EC7AF7C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27</w:t>
            </w:r>
          </w:p>
        </w:tc>
        <w:tc>
          <w:tcPr>
            <w:tcW w:w="115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DA411FF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Na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A533756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57E8D99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30AF8A1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6F10E5B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1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8C0990B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FBC08A0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1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BA39C7F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EB77AB9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</w:tr>
      <w:tr w:rsidR="00160273" w:rsidRPr="000B398C" w14:paraId="0E33E659" w14:textId="77777777" w:rsidTr="00F55153">
        <w:trPr>
          <w:trHeight w:val="227"/>
        </w:trPr>
        <w:tc>
          <w:tcPr>
            <w:tcW w:w="1156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29A4A44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K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41FCD5F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31697F8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4D0D27E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1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A281DF7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2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0125FAD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BED4C9C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0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9A0D190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0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99479CC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0</w:t>
            </w:r>
          </w:p>
        </w:tc>
        <w:tc>
          <w:tcPr>
            <w:tcW w:w="115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01163F2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K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63416C7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75A9E4B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A778075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587E0D8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8C99E3B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9C7F628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73B2343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2C4AD29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</w:tr>
      <w:tr w:rsidR="00160273" w:rsidRPr="000B398C" w14:paraId="1278F0DF" w14:textId="77777777" w:rsidTr="00F55153">
        <w:trPr>
          <w:trHeight w:val="227"/>
        </w:trPr>
        <w:tc>
          <w:tcPr>
            <w:tcW w:w="1156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8189FBF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Cr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3B56429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0D069D0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6782024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975B4CF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0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3A637B9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1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AB49BD6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0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DCB1C3C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0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4070C2E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0</w:t>
            </w:r>
          </w:p>
        </w:tc>
        <w:tc>
          <w:tcPr>
            <w:tcW w:w="115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D6B0738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OH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E00C643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97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EC2C6CB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99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151140A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05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E7AA99B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03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2C9A7AE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96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D32882A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99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69E97D0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83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D32D743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77</w:t>
            </w:r>
          </w:p>
        </w:tc>
      </w:tr>
      <w:tr w:rsidR="00160273" w:rsidRPr="000B398C" w14:paraId="6ACC2DCE" w14:textId="77777777" w:rsidTr="00F55153">
        <w:trPr>
          <w:trHeight w:val="227"/>
        </w:trPr>
        <w:tc>
          <w:tcPr>
            <w:tcW w:w="1156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14:paraId="44BD5216" w14:textId="77777777" w:rsidR="00160273" w:rsidRPr="000B398C" w:rsidRDefault="00160273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Ni</w:t>
            </w:r>
          </w:p>
        </w:tc>
        <w:tc>
          <w:tcPr>
            <w:tcW w:w="711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14:paraId="2E02DCE0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0</w:t>
            </w:r>
          </w:p>
        </w:tc>
        <w:tc>
          <w:tcPr>
            <w:tcW w:w="711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14:paraId="3EE050C5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0</w:t>
            </w:r>
          </w:p>
        </w:tc>
        <w:tc>
          <w:tcPr>
            <w:tcW w:w="711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14:paraId="3E8775C6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0</w:t>
            </w:r>
          </w:p>
        </w:tc>
        <w:tc>
          <w:tcPr>
            <w:tcW w:w="711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14:paraId="6DBE0F75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0</w:t>
            </w:r>
          </w:p>
        </w:tc>
        <w:tc>
          <w:tcPr>
            <w:tcW w:w="697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14:paraId="2F63F63D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0</w:t>
            </w:r>
          </w:p>
        </w:tc>
        <w:tc>
          <w:tcPr>
            <w:tcW w:w="711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14:paraId="28EA4A05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0</w:t>
            </w:r>
          </w:p>
        </w:tc>
        <w:tc>
          <w:tcPr>
            <w:tcW w:w="697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14:paraId="3F265CB6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1</w:t>
            </w:r>
          </w:p>
        </w:tc>
        <w:tc>
          <w:tcPr>
            <w:tcW w:w="697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14:paraId="3DBF831D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0</w:t>
            </w:r>
          </w:p>
        </w:tc>
        <w:tc>
          <w:tcPr>
            <w:tcW w:w="1157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7715D6EF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1BE38224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0204678A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7E04BF0B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172205C2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0F439828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2F30DE3F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00CAD4B5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004ED19D" w14:textId="77777777" w:rsidR="00160273" w:rsidRPr="000B398C" w:rsidRDefault="00160273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</w:tr>
    </w:tbl>
    <w:p w14:paraId="5B2BA03E" w14:textId="58F332D6" w:rsidR="00F76B82" w:rsidRPr="000B398C" w:rsidRDefault="00160273" w:rsidP="00160273">
      <w:pPr>
        <w:pStyle w:val="Caption"/>
        <w:keepNext/>
        <w:spacing w:after="60"/>
        <w:ind w:right="208"/>
        <w:rPr>
          <w:lang w:val="en-US"/>
        </w:rPr>
        <w:sectPr w:rsidR="00F76B82" w:rsidRPr="000B398C" w:rsidSect="00160273">
          <w:pgSz w:w="16838" w:h="11906" w:orient="landscape" w:code="9"/>
          <w:pgMar w:top="1276" w:right="1276" w:bottom="1418" w:left="1440" w:header="709" w:footer="709" w:gutter="0"/>
          <w:lnNumType w:countBy="1" w:restart="continuous"/>
          <w:cols w:space="708"/>
          <w:titlePg/>
          <w:docGrid w:linePitch="360"/>
        </w:sectPr>
      </w:pPr>
      <w:r w:rsidRPr="000B398C">
        <w:rPr>
          <w:lang w:val="en-US"/>
        </w:rPr>
        <w:t>Note: total iron (</w:t>
      </w:r>
      <w:proofErr w:type="spellStart"/>
      <w:r w:rsidRPr="000B398C">
        <w:rPr>
          <w:lang w:val="en-US"/>
        </w:rPr>
        <w:t>FeO</w:t>
      </w:r>
      <w:proofErr w:type="spellEnd"/>
      <w:r w:rsidRPr="000B398C">
        <w:rPr>
          <w:lang w:val="en-US"/>
        </w:rPr>
        <w:t xml:space="preserve">*) considered as ferrous iron. Mineral structural formulae calculated through an excel template developed by </w:t>
      </w:r>
      <w:proofErr w:type="spellStart"/>
      <w:r w:rsidRPr="000B398C">
        <w:rPr>
          <w:lang w:val="en-US"/>
        </w:rPr>
        <w:t>Brandelik</w:t>
      </w:r>
      <w:proofErr w:type="spellEnd"/>
      <w:r w:rsidRPr="000B398C">
        <w:rPr>
          <w:lang w:val="en-US"/>
        </w:rPr>
        <w:t xml:space="preserve"> </w:t>
      </w:r>
      <w:r w:rsidR="003F5BB0" w:rsidRPr="000B398C">
        <w:rPr>
          <w:lang w:val="en-US"/>
        </w:rPr>
        <w:fldChar w:fldCharType="begin"/>
      </w:r>
      <w:r w:rsidR="003F5BB0" w:rsidRPr="000B398C">
        <w:rPr>
          <w:lang w:val="en-US"/>
        </w:rPr>
        <w:instrText xml:space="preserve"> ADDIN EN.CITE &lt;EndNote&gt;&lt;Cite ExcludeAuth="1"&gt;&lt;Author&gt;Brandelik&lt;/Author&gt;&lt;Year&gt;2009&lt;/Year&gt;&lt;RecNum&gt;7366&lt;/RecNum&gt;&lt;DisplayText&gt;(2009)&lt;/DisplayText&gt;&lt;record&gt;&lt;rec-number&gt;7366&lt;/rec-number&gt;&lt;foreign-keys&gt;&lt;key app="EN" db-id="fxep5f29szet0keeerqxzxfwed9v0txptpxf" timestamp="1712478109"&gt;7366&lt;/key&gt;&lt;/foreign-keys&gt;&lt;ref-type name="Journal Article"&gt;17&lt;/ref-type&gt;&lt;contributors&gt;&lt;authors&gt;&lt;author&gt;Brandelik, Andreas&lt;/author&gt;&lt;/authors&gt;&lt;/contributors&gt;&lt;titles&gt;&lt;title&gt;CALCMIN – an EXCEL™ Visual Basic application for calculating mineral structural formulae from electron microprobe analyses&lt;/title&gt;&lt;secondary-title&gt;Computers &amp;amp; Geosciences&lt;/secondary-title&gt;&lt;/titles&gt;&lt;periodical&gt;&lt;full-title&gt;Computers &amp;amp; Geosciences&lt;/full-title&gt;&lt;/periodical&gt;&lt;pages&gt;1540-1551&lt;/pages&gt;&lt;volume&gt;35&lt;/volume&gt;&lt;number&gt;7&lt;/number&gt;&lt;keywords&gt;&lt;keyword&gt;Structure formula&lt;/keyword&gt;&lt;keyword&gt;End member content&lt;/keyword&gt;&lt;keyword&gt;Fe/Fe estimation&lt;/keyword&gt;&lt;keyword&gt;Electron microprobe&lt;/keyword&gt;&lt;keyword&gt;Normalization&lt;/keyword&gt;&lt;/keywords&gt;&lt;dates&gt;&lt;year&gt;2009&lt;/year&gt;&lt;pub-dates&gt;&lt;date&gt;2009/07/01/&lt;/date&gt;&lt;/pub-dates&gt;&lt;/dates&gt;&lt;isbn&gt;0098-3004&lt;/isbn&gt;&lt;urls&gt;&lt;related-urls&gt;&lt;url&gt;https://www.sciencedirect.com/science/article/pii/S0098300409000491&lt;/url&gt;&lt;/related-urls&gt;&lt;/urls&gt;&lt;electronic-resource-num&gt;https://doi.org/10.1016/j.cageo.2008.09.011&lt;/electronic-resource-num&gt;&lt;/record&gt;&lt;/Cite&gt;&lt;/EndNote&gt;</w:instrText>
      </w:r>
      <w:r w:rsidR="003F5BB0" w:rsidRPr="000B398C">
        <w:rPr>
          <w:lang w:val="en-US"/>
        </w:rPr>
        <w:fldChar w:fldCharType="separate"/>
      </w:r>
      <w:r w:rsidR="003F5BB0" w:rsidRPr="000B398C">
        <w:rPr>
          <w:noProof/>
          <w:lang w:val="en-US"/>
        </w:rPr>
        <w:t>(2009)</w:t>
      </w:r>
      <w:r w:rsidR="003F5BB0" w:rsidRPr="000B398C">
        <w:rPr>
          <w:lang w:val="en-US"/>
        </w:rPr>
        <w:fldChar w:fldCharType="end"/>
      </w:r>
      <w:r w:rsidRPr="000B398C">
        <w:rPr>
          <w:lang w:val="en-US"/>
        </w:rPr>
        <w:t xml:space="preserve">. </w:t>
      </w:r>
      <w:r w:rsidRPr="002812D1">
        <w:rPr>
          <w:lang w:val="it-IT"/>
        </w:rPr>
        <w:t xml:space="preserve">I: </w:t>
      </w:r>
      <w:proofErr w:type="spellStart"/>
      <w:r w:rsidRPr="002812D1">
        <w:rPr>
          <w:lang w:val="it-IT"/>
        </w:rPr>
        <w:t>Ilvaite</w:t>
      </w:r>
      <w:proofErr w:type="spellEnd"/>
      <w:r w:rsidRPr="002812D1">
        <w:rPr>
          <w:lang w:val="it-IT"/>
        </w:rPr>
        <w:t xml:space="preserve"> zone; I-H: </w:t>
      </w:r>
      <w:proofErr w:type="spellStart"/>
      <w:r w:rsidRPr="002812D1">
        <w:rPr>
          <w:lang w:val="it-IT"/>
        </w:rPr>
        <w:t>Ilvaite-hedenbergite</w:t>
      </w:r>
      <w:proofErr w:type="spellEnd"/>
      <w:r w:rsidRPr="002812D1">
        <w:rPr>
          <w:lang w:val="it-IT"/>
        </w:rPr>
        <w:t xml:space="preserve"> zone; E-H: </w:t>
      </w:r>
      <w:proofErr w:type="spellStart"/>
      <w:r w:rsidRPr="002812D1">
        <w:rPr>
          <w:lang w:val="it-IT"/>
        </w:rPr>
        <w:t>Epidote-hedenbergite</w:t>
      </w:r>
      <w:proofErr w:type="spellEnd"/>
      <w:r w:rsidRPr="002812D1">
        <w:rPr>
          <w:lang w:val="it-IT"/>
        </w:rPr>
        <w:t xml:space="preserve"> zone. </w:t>
      </w:r>
      <w:r w:rsidRPr="000B398C">
        <w:rPr>
          <w:lang w:val="en-US"/>
        </w:rPr>
        <w:t>Abbreviations: Wo = wollastonite; En = ens</w:t>
      </w:r>
      <w:r w:rsidR="00C32C82" w:rsidRPr="000B398C">
        <w:rPr>
          <w:lang w:val="en-US"/>
        </w:rPr>
        <w:t>t</w:t>
      </w:r>
      <w:r w:rsidRPr="000B398C">
        <w:rPr>
          <w:lang w:val="en-US"/>
        </w:rPr>
        <w:t xml:space="preserve">atite; Fs = </w:t>
      </w:r>
      <w:proofErr w:type="spellStart"/>
      <w:r w:rsidRPr="000B398C">
        <w:rPr>
          <w:lang w:val="en-US"/>
        </w:rPr>
        <w:t>ferrosilite</w:t>
      </w:r>
      <w:proofErr w:type="spellEnd"/>
      <w:r w:rsidRPr="000B398C">
        <w:rPr>
          <w:lang w:val="en-US"/>
        </w:rPr>
        <w:t xml:space="preserve">; </w:t>
      </w:r>
      <w:proofErr w:type="spellStart"/>
      <w:r w:rsidRPr="000B398C">
        <w:rPr>
          <w:lang w:val="en-US"/>
        </w:rPr>
        <w:t>Hd</w:t>
      </w:r>
      <w:proofErr w:type="spellEnd"/>
      <w:r w:rsidRPr="000B398C">
        <w:rPr>
          <w:lang w:val="en-US"/>
        </w:rPr>
        <w:t xml:space="preserve"> = hedenbergite; </w:t>
      </w:r>
      <w:proofErr w:type="spellStart"/>
      <w:r w:rsidRPr="000B398C">
        <w:rPr>
          <w:lang w:val="en-US"/>
        </w:rPr>
        <w:t>Ilv</w:t>
      </w:r>
      <w:proofErr w:type="spellEnd"/>
      <w:r w:rsidRPr="000B398C">
        <w:rPr>
          <w:lang w:val="en-US"/>
        </w:rPr>
        <w:t xml:space="preserve"> = ilvaite. </w:t>
      </w:r>
      <w:proofErr w:type="spellStart"/>
      <w:r w:rsidRPr="000B398C">
        <w:rPr>
          <w:lang w:val="en-US"/>
        </w:rPr>
        <w:t>Al</w:t>
      </w:r>
      <w:r w:rsidRPr="000B398C">
        <w:rPr>
          <w:vertAlign w:val="superscript"/>
          <w:lang w:val="en-US"/>
        </w:rPr>
        <w:t>T</w:t>
      </w:r>
      <w:proofErr w:type="spellEnd"/>
      <w:r w:rsidRPr="000B398C">
        <w:rPr>
          <w:lang w:val="en-US"/>
        </w:rPr>
        <w:t xml:space="preserve"> = tetrahedral site; </w:t>
      </w:r>
      <w:proofErr w:type="spellStart"/>
      <w:r w:rsidRPr="000B398C">
        <w:rPr>
          <w:lang w:val="en-US"/>
        </w:rPr>
        <w:t>Al</w:t>
      </w:r>
      <w:r w:rsidRPr="000B398C">
        <w:rPr>
          <w:vertAlign w:val="superscript"/>
          <w:lang w:val="en-US"/>
        </w:rPr>
        <w:t>O</w:t>
      </w:r>
      <w:proofErr w:type="spellEnd"/>
      <w:r w:rsidRPr="000B398C">
        <w:rPr>
          <w:vertAlign w:val="superscript"/>
          <w:lang w:val="en-US"/>
        </w:rPr>
        <w:t xml:space="preserve"> </w:t>
      </w:r>
      <w:r w:rsidRPr="000B398C">
        <w:rPr>
          <w:lang w:val="en-US"/>
        </w:rPr>
        <w:t>= octahedral site</w:t>
      </w:r>
    </w:p>
    <w:p w14:paraId="424B27E0" w14:textId="7F7C9B80" w:rsidR="00F76B82" w:rsidRPr="000B398C" w:rsidRDefault="00F76B82" w:rsidP="00F76B82">
      <w:pPr>
        <w:pStyle w:val="Caption"/>
        <w:keepNext/>
        <w:spacing w:after="60"/>
        <w:ind w:left="1134"/>
        <w:rPr>
          <w:sz w:val="20"/>
          <w:szCs w:val="20"/>
          <w:lang w:val="en-US"/>
        </w:rPr>
      </w:pPr>
      <w:r w:rsidRPr="000B398C">
        <w:rPr>
          <w:b/>
          <w:bCs w:val="0"/>
          <w:sz w:val="20"/>
          <w:szCs w:val="20"/>
          <w:lang w:val="en-US"/>
        </w:rPr>
        <w:lastRenderedPageBreak/>
        <w:t>Table S2</w:t>
      </w:r>
      <w:r w:rsidRPr="000B398C">
        <w:rPr>
          <w:sz w:val="20"/>
          <w:szCs w:val="20"/>
          <w:lang w:val="en-US"/>
        </w:rPr>
        <w:t xml:space="preserve">. Representative </w:t>
      </w:r>
      <w:r w:rsidR="008C1A69" w:rsidRPr="000B398C">
        <w:rPr>
          <w:sz w:val="20"/>
          <w:szCs w:val="20"/>
          <w:lang w:val="en-US"/>
        </w:rPr>
        <w:t xml:space="preserve">EMPA </w:t>
      </w:r>
      <w:r w:rsidRPr="000B398C">
        <w:rPr>
          <w:sz w:val="20"/>
          <w:szCs w:val="20"/>
          <w:lang w:val="en-US"/>
        </w:rPr>
        <w:t>of epidote and allanite from Torre di Rio</w:t>
      </w:r>
    </w:p>
    <w:tbl>
      <w:tblPr>
        <w:tblStyle w:val="TableGrid"/>
        <w:tblW w:w="0" w:type="auto"/>
        <w:tblInd w:w="1134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17"/>
        <w:gridCol w:w="697"/>
        <w:gridCol w:w="697"/>
        <w:gridCol w:w="697"/>
        <w:gridCol w:w="711"/>
        <w:gridCol w:w="697"/>
        <w:gridCol w:w="697"/>
        <w:gridCol w:w="1352"/>
        <w:gridCol w:w="697"/>
        <w:gridCol w:w="697"/>
        <w:gridCol w:w="697"/>
        <w:gridCol w:w="697"/>
      </w:tblGrid>
      <w:tr w:rsidR="00F76B82" w:rsidRPr="000B398C" w14:paraId="31A192BA" w14:textId="77777777" w:rsidTr="00F55153">
        <w:trPr>
          <w:trHeight w:val="227"/>
        </w:trPr>
        <w:tc>
          <w:tcPr>
            <w:tcW w:w="1217" w:type="dxa"/>
            <w:tcBorders>
              <w:bottom w:val="nil"/>
            </w:tcBorders>
            <w:noWrap/>
            <w:vAlign w:val="bottom"/>
            <w:hideMark/>
          </w:tcPr>
          <w:p w14:paraId="58459D42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Analysis</w:t>
            </w:r>
          </w:p>
        </w:tc>
        <w:tc>
          <w:tcPr>
            <w:tcW w:w="697" w:type="dxa"/>
            <w:tcBorders>
              <w:bottom w:val="nil"/>
            </w:tcBorders>
            <w:noWrap/>
            <w:vAlign w:val="bottom"/>
            <w:hideMark/>
          </w:tcPr>
          <w:p w14:paraId="01AEC180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77</w:t>
            </w:r>
          </w:p>
        </w:tc>
        <w:tc>
          <w:tcPr>
            <w:tcW w:w="697" w:type="dxa"/>
            <w:tcBorders>
              <w:bottom w:val="nil"/>
            </w:tcBorders>
            <w:noWrap/>
            <w:vAlign w:val="bottom"/>
            <w:hideMark/>
          </w:tcPr>
          <w:p w14:paraId="2841FAC8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65</w:t>
            </w:r>
          </w:p>
        </w:tc>
        <w:tc>
          <w:tcPr>
            <w:tcW w:w="697" w:type="dxa"/>
            <w:tcBorders>
              <w:bottom w:val="nil"/>
            </w:tcBorders>
            <w:noWrap/>
            <w:vAlign w:val="bottom"/>
            <w:hideMark/>
          </w:tcPr>
          <w:p w14:paraId="063E95BE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96</w:t>
            </w:r>
          </w:p>
        </w:tc>
        <w:tc>
          <w:tcPr>
            <w:tcW w:w="711" w:type="dxa"/>
            <w:tcBorders>
              <w:bottom w:val="nil"/>
            </w:tcBorders>
            <w:noWrap/>
            <w:vAlign w:val="bottom"/>
            <w:hideMark/>
          </w:tcPr>
          <w:p w14:paraId="2A033E4A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07</w:t>
            </w:r>
          </w:p>
        </w:tc>
        <w:tc>
          <w:tcPr>
            <w:tcW w:w="697" w:type="dxa"/>
            <w:tcBorders>
              <w:bottom w:val="nil"/>
            </w:tcBorders>
            <w:noWrap/>
            <w:vAlign w:val="bottom"/>
            <w:hideMark/>
          </w:tcPr>
          <w:p w14:paraId="5979736C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36</w:t>
            </w:r>
          </w:p>
        </w:tc>
        <w:tc>
          <w:tcPr>
            <w:tcW w:w="697" w:type="dxa"/>
            <w:tcBorders>
              <w:bottom w:val="nil"/>
            </w:tcBorders>
            <w:noWrap/>
            <w:vAlign w:val="bottom"/>
            <w:hideMark/>
          </w:tcPr>
          <w:p w14:paraId="234DEE92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33</w:t>
            </w:r>
          </w:p>
        </w:tc>
        <w:tc>
          <w:tcPr>
            <w:tcW w:w="1352" w:type="dxa"/>
            <w:tcBorders>
              <w:bottom w:val="nil"/>
            </w:tcBorders>
            <w:noWrap/>
            <w:vAlign w:val="bottom"/>
            <w:hideMark/>
          </w:tcPr>
          <w:p w14:paraId="7FC625EF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Analysis</w:t>
            </w:r>
          </w:p>
        </w:tc>
        <w:tc>
          <w:tcPr>
            <w:tcW w:w="697" w:type="dxa"/>
            <w:tcBorders>
              <w:bottom w:val="nil"/>
            </w:tcBorders>
            <w:noWrap/>
            <w:vAlign w:val="bottom"/>
            <w:hideMark/>
          </w:tcPr>
          <w:p w14:paraId="6FAA4C4A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3</w:t>
            </w:r>
          </w:p>
        </w:tc>
        <w:tc>
          <w:tcPr>
            <w:tcW w:w="697" w:type="dxa"/>
            <w:tcBorders>
              <w:bottom w:val="nil"/>
            </w:tcBorders>
            <w:noWrap/>
            <w:vAlign w:val="bottom"/>
            <w:hideMark/>
          </w:tcPr>
          <w:p w14:paraId="733DA67F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7</w:t>
            </w:r>
          </w:p>
        </w:tc>
        <w:tc>
          <w:tcPr>
            <w:tcW w:w="697" w:type="dxa"/>
            <w:tcBorders>
              <w:bottom w:val="nil"/>
            </w:tcBorders>
            <w:noWrap/>
            <w:vAlign w:val="bottom"/>
            <w:hideMark/>
          </w:tcPr>
          <w:p w14:paraId="1F293A78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2</w:t>
            </w:r>
          </w:p>
        </w:tc>
        <w:tc>
          <w:tcPr>
            <w:tcW w:w="697" w:type="dxa"/>
            <w:tcBorders>
              <w:bottom w:val="nil"/>
            </w:tcBorders>
            <w:noWrap/>
            <w:vAlign w:val="bottom"/>
            <w:hideMark/>
          </w:tcPr>
          <w:p w14:paraId="0BB4C977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9</w:t>
            </w:r>
          </w:p>
        </w:tc>
      </w:tr>
      <w:tr w:rsidR="00F76B82" w:rsidRPr="000B398C" w14:paraId="4CC5048D" w14:textId="77777777" w:rsidTr="00F55153">
        <w:trPr>
          <w:trHeight w:val="227"/>
        </w:trPr>
        <w:tc>
          <w:tcPr>
            <w:tcW w:w="1217" w:type="dxa"/>
            <w:tcBorders>
              <w:top w:val="nil"/>
              <w:bottom w:val="nil"/>
            </w:tcBorders>
            <w:noWrap/>
            <w:vAlign w:val="bottom"/>
          </w:tcPr>
          <w:p w14:paraId="1E86C1C3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Zone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</w:tcPr>
          <w:p w14:paraId="32C427AA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AS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</w:tcPr>
          <w:p w14:paraId="2A3265B9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AS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</w:tcPr>
          <w:p w14:paraId="6A753030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E-H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</w:tcPr>
          <w:p w14:paraId="2CC6944E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E-H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</w:tcPr>
          <w:p w14:paraId="59343945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E-H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</w:tcPr>
          <w:p w14:paraId="4385EA1A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E-H</w:t>
            </w:r>
          </w:p>
        </w:tc>
        <w:tc>
          <w:tcPr>
            <w:tcW w:w="1352" w:type="dxa"/>
            <w:tcBorders>
              <w:top w:val="nil"/>
              <w:bottom w:val="nil"/>
            </w:tcBorders>
            <w:noWrap/>
            <w:vAlign w:val="bottom"/>
          </w:tcPr>
          <w:p w14:paraId="0372BFB7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Zone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</w:tcPr>
          <w:p w14:paraId="643181E8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E-H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</w:tcPr>
          <w:p w14:paraId="5A51847C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E-H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</w:tcPr>
          <w:p w14:paraId="045475C6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E-H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</w:tcPr>
          <w:p w14:paraId="3736CF8C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E-H</w:t>
            </w:r>
          </w:p>
        </w:tc>
      </w:tr>
      <w:tr w:rsidR="00F76B82" w:rsidRPr="000B398C" w14:paraId="4090A103" w14:textId="77777777" w:rsidTr="00F55153">
        <w:trPr>
          <w:trHeight w:val="227"/>
        </w:trPr>
        <w:tc>
          <w:tcPr>
            <w:tcW w:w="1217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3D4C7522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Sample</w:t>
            </w:r>
          </w:p>
        </w:tc>
        <w:tc>
          <w:tcPr>
            <w:tcW w:w="697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39366002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RM6</w:t>
            </w:r>
          </w:p>
        </w:tc>
        <w:tc>
          <w:tcPr>
            <w:tcW w:w="697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760E1194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RM6</w:t>
            </w:r>
          </w:p>
        </w:tc>
        <w:tc>
          <w:tcPr>
            <w:tcW w:w="697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14C54757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RM15</w:t>
            </w:r>
          </w:p>
        </w:tc>
        <w:tc>
          <w:tcPr>
            <w:tcW w:w="711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6F4E8FB9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RM15</w:t>
            </w:r>
          </w:p>
        </w:tc>
        <w:tc>
          <w:tcPr>
            <w:tcW w:w="697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33EC921C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 xml:space="preserve">RM16 </w:t>
            </w:r>
          </w:p>
        </w:tc>
        <w:tc>
          <w:tcPr>
            <w:tcW w:w="697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15AE1736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RM16</w:t>
            </w:r>
          </w:p>
        </w:tc>
        <w:tc>
          <w:tcPr>
            <w:tcW w:w="1352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52BD40B1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Sample</w:t>
            </w:r>
          </w:p>
        </w:tc>
        <w:tc>
          <w:tcPr>
            <w:tcW w:w="697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4167AA7B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RM9</w:t>
            </w:r>
          </w:p>
        </w:tc>
        <w:tc>
          <w:tcPr>
            <w:tcW w:w="697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410404E7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RM9</w:t>
            </w:r>
          </w:p>
        </w:tc>
        <w:tc>
          <w:tcPr>
            <w:tcW w:w="697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523CF20D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RM16</w:t>
            </w:r>
          </w:p>
        </w:tc>
        <w:tc>
          <w:tcPr>
            <w:tcW w:w="697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071EB84A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RM16</w:t>
            </w:r>
          </w:p>
        </w:tc>
      </w:tr>
      <w:tr w:rsidR="00F76B82" w:rsidRPr="000B398C" w14:paraId="5F5A69E5" w14:textId="77777777" w:rsidTr="00F55153">
        <w:trPr>
          <w:trHeight w:val="227"/>
        </w:trPr>
        <w:tc>
          <w:tcPr>
            <w:tcW w:w="1217" w:type="dxa"/>
            <w:tcBorders>
              <w:top w:val="single" w:sz="4" w:space="0" w:color="auto"/>
              <w:bottom w:val="nil"/>
            </w:tcBorders>
            <w:noWrap/>
            <w:vAlign w:val="bottom"/>
            <w:hideMark/>
          </w:tcPr>
          <w:p w14:paraId="077DB76D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SiO</w:t>
            </w:r>
            <w:r w:rsidRPr="000B398C">
              <w:rPr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697" w:type="dxa"/>
            <w:tcBorders>
              <w:top w:val="single" w:sz="4" w:space="0" w:color="auto"/>
              <w:bottom w:val="nil"/>
            </w:tcBorders>
            <w:noWrap/>
            <w:vAlign w:val="bottom"/>
            <w:hideMark/>
          </w:tcPr>
          <w:p w14:paraId="7CF28113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38.96</w:t>
            </w:r>
          </w:p>
        </w:tc>
        <w:tc>
          <w:tcPr>
            <w:tcW w:w="697" w:type="dxa"/>
            <w:tcBorders>
              <w:top w:val="single" w:sz="4" w:space="0" w:color="auto"/>
              <w:bottom w:val="nil"/>
            </w:tcBorders>
            <w:noWrap/>
            <w:vAlign w:val="bottom"/>
            <w:hideMark/>
          </w:tcPr>
          <w:p w14:paraId="7E4EA3BE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37.23</w:t>
            </w:r>
          </w:p>
        </w:tc>
        <w:tc>
          <w:tcPr>
            <w:tcW w:w="697" w:type="dxa"/>
            <w:tcBorders>
              <w:top w:val="single" w:sz="4" w:space="0" w:color="auto"/>
              <w:bottom w:val="nil"/>
            </w:tcBorders>
            <w:noWrap/>
            <w:vAlign w:val="bottom"/>
            <w:hideMark/>
          </w:tcPr>
          <w:p w14:paraId="29ECBB51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37.86</w:t>
            </w:r>
          </w:p>
        </w:tc>
        <w:tc>
          <w:tcPr>
            <w:tcW w:w="711" w:type="dxa"/>
            <w:tcBorders>
              <w:top w:val="single" w:sz="4" w:space="0" w:color="auto"/>
              <w:bottom w:val="nil"/>
            </w:tcBorders>
            <w:noWrap/>
            <w:vAlign w:val="bottom"/>
            <w:hideMark/>
          </w:tcPr>
          <w:p w14:paraId="79DADFAC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37.31</w:t>
            </w:r>
          </w:p>
        </w:tc>
        <w:tc>
          <w:tcPr>
            <w:tcW w:w="697" w:type="dxa"/>
            <w:tcBorders>
              <w:top w:val="single" w:sz="4" w:space="0" w:color="auto"/>
              <w:bottom w:val="nil"/>
            </w:tcBorders>
            <w:noWrap/>
            <w:vAlign w:val="bottom"/>
            <w:hideMark/>
          </w:tcPr>
          <w:p w14:paraId="5CC3D41A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37.73</w:t>
            </w:r>
          </w:p>
        </w:tc>
        <w:tc>
          <w:tcPr>
            <w:tcW w:w="697" w:type="dxa"/>
            <w:tcBorders>
              <w:top w:val="single" w:sz="4" w:space="0" w:color="auto"/>
              <w:bottom w:val="nil"/>
            </w:tcBorders>
            <w:noWrap/>
            <w:vAlign w:val="bottom"/>
            <w:hideMark/>
          </w:tcPr>
          <w:p w14:paraId="5FACC4C8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36.93</w:t>
            </w:r>
          </w:p>
        </w:tc>
        <w:tc>
          <w:tcPr>
            <w:tcW w:w="1352" w:type="dxa"/>
            <w:tcBorders>
              <w:top w:val="single" w:sz="4" w:space="0" w:color="auto"/>
              <w:bottom w:val="nil"/>
            </w:tcBorders>
            <w:noWrap/>
            <w:vAlign w:val="bottom"/>
            <w:hideMark/>
          </w:tcPr>
          <w:p w14:paraId="0206169C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SiO</w:t>
            </w:r>
            <w:r w:rsidRPr="000B398C">
              <w:rPr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697" w:type="dxa"/>
            <w:tcBorders>
              <w:top w:val="single" w:sz="4" w:space="0" w:color="auto"/>
              <w:bottom w:val="nil"/>
            </w:tcBorders>
            <w:noWrap/>
            <w:vAlign w:val="bottom"/>
            <w:hideMark/>
          </w:tcPr>
          <w:p w14:paraId="3E9E0C01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34.38</w:t>
            </w:r>
          </w:p>
        </w:tc>
        <w:tc>
          <w:tcPr>
            <w:tcW w:w="697" w:type="dxa"/>
            <w:tcBorders>
              <w:top w:val="single" w:sz="4" w:space="0" w:color="auto"/>
              <w:bottom w:val="nil"/>
            </w:tcBorders>
            <w:noWrap/>
            <w:vAlign w:val="bottom"/>
            <w:hideMark/>
          </w:tcPr>
          <w:p w14:paraId="503F5815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32.26</w:t>
            </w:r>
          </w:p>
        </w:tc>
        <w:tc>
          <w:tcPr>
            <w:tcW w:w="697" w:type="dxa"/>
            <w:tcBorders>
              <w:top w:val="single" w:sz="4" w:space="0" w:color="auto"/>
              <w:bottom w:val="nil"/>
            </w:tcBorders>
            <w:noWrap/>
            <w:vAlign w:val="bottom"/>
            <w:hideMark/>
          </w:tcPr>
          <w:p w14:paraId="292306AE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33.76</w:t>
            </w:r>
          </w:p>
        </w:tc>
        <w:tc>
          <w:tcPr>
            <w:tcW w:w="697" w:type="dxa"/>
            <w:tcBorders>
              <w:top w:val="single" w:sz="4" w:space="0" w:color="auto"/>
              <w:bottom w:val="nil"/>
            </w:tcBorders>
            <w:noWrap/>
            <w:vAlign w:val="bottom"/>
            <w:hideMark/>
          </w:tcPr>
          <w:p w14:paraId="3FC40E03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34.52</w:t>
            </w:r>
          </w:p>
        </w:tc>
      </w:tr>
      <w:tr w:rsidR="00F76B82" w:rsidRPr="000B398C" w14:paraId="3CED6A65" w14:textId="77777777" w:rsidTr="00F55153">
        <w:trPr>
          <w:trHeight w:val="227"/>
        </w:trPr>
        <w:tc>
          <w:tcPr>
            <w:tcW w:w="121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A9D6A1B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TiO</w:t>
            </w:r>
            <w:r w:rsidRPr="000B398C">
              <w:rPr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3FC6792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5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51E3D1B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2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41B1264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18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D9D8182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5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E7E49BF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30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DDFDF0E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9</w:t>
            </w:r>
          </w:p>
        </w:tc>
        <w:tc>
          <w:tcPr>
            <w:tcW w:w="1352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07CFE8B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TiO</w:t>
            </w:r>
            <w:r w:rsidRPr="000B398C">
              <w:rPr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63DE80D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6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FFBEE1F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4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EEB0C54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A44D006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1</w:t>
            </w:r>
          </w:p>
        </w:tc>
      </w:tr>
      <w:tr w:rsidR="00F76B82" w:rsidRPr="000B398C" w14:paraId="1057A0D6" w14:textId="77777777" w:rsidTr="00F55153">
        <w:trPr>
          <w:trHeight w:val="227"/>
        </w:trPr>
        <w:tc>
          <w:tcPr>
            <w:tcW w:w="121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B17740A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Al</w:t>
            </w:r>
            <w:r w:rsidRPr="000B398C">
              <w:rPr>
                <w:sz w:val="18"/>
                <w:szCs w:val="18"/>
                <w:vertAlign w:val="subscript"/>
              </w:rPr>
              <w:t>2</w:t>
            </w:r>
            <w:r w:rsidRPr="000B398C">
              <w:rPr>
                <w:sz w:val="18"/>
                <w:szCs w:val="18"/>
              </w:rPr>
              <w:t>O</w:t>
            </w:r>
            <w:r w:rsidRPr="000B398C">
              <w:rPr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DCB8B2F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5.69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4A7651D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1.56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4DED79C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5.39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4025FDA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0.72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A24027E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4.89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2805C83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9.67</w:t>
            </w:r>
          </w:p>
        </w:tc>
        <w:tc>
          <w:tcPr>
            <w:tcW w:w="1352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169E508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Al</w:t>
            </w:r>
            <w:r w:rsidRPr="000B398C">
              <w:rPr>
                <w:sz w:val="18"/>
                <w:szCs w:val="18"/>
                <w:vertAlign w:val="subscript"/>
              </w:rPr>
              <w:t>2</w:t>
            </w:r>
            <w:r w:rsidRPr="000B398C">
              <w:rPr>
                <w:sz w:val="18"/>
                <w:szCs w:val="18"/>
              </w:rPr>
              <w:t>O</w:t>
            </w:r>
            <w:r w:rsidRPr="000B398C">
              <w:rPr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6843CC5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1.93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A1C3BBD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7.72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82CAA44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9.57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48C95B2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9.86</w:t>
            </w:r>
          </w:p>
        </w:tc>
      </w:tr>
      <w:tr w:rsidR="00F76B82" w:rsidRPr="000B398C" w14:paraId="27CDFE96" w14:textId="77777777" w:rsidTr="00F55153">
        <w:trPr>
          <w:trHeight w:val="227"/>
        </w:trPr>
        <w:tc>
          <w:tcPr>
            <w:tcW w:w="121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CC1FD0C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Fe</w:t>
            </w:r>
            <w:r w:rsidRPr="000B398C">
              <w:rPr>
                <w:sz w:val="18"/>
                <w:szCs w:val="18"/>
                <w:vertAlign w:val="subscript"/>
              </w:rPr>
              <w:t>2</w:t>
            </w:r>
            <w:r w:rsidRPr="000B398C">
              <w:rPr>
                <w:sz w:val="18"/>
                <w:szCs w:val="18"/>
              </w:rPr>
              <w:t>O</w:t>
            </w:r>
            <w:r w:rsidRPr="000B398C">
              <w:rPr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9157DE5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9.77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88B6714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6.78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6FE162D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1.18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CA580C2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7.97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449661A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2.04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EDE9BD6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8.68</w:t>
            </w:r>
          </w:p>
        </w:tc>
        <w:tc>
          <w:tcPr>
            <w:tcW w:w="1352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D0D108D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proofErr w:type="spellStart"/>
            <w:r w:rsidRPr="000B398C">
              <w:rPr>
                <w:sz w:val="18"/>
                <w:szCs w:val="18"/>
              </w:rPr>
              <w:t>FeO</w:t>
            </w:r>
            <w:proofErr w:type="spellEnd"/>
            <w:r w:rsidRPr="000B398C">
              <w:rPr>
                <w:sz w:val="18"/>
                <w:szCs w:val="18"/>
              </w:rPr>
              <w:t>*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940A05A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0.07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F548033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3.13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7C706C1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1.91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95B1F56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3.38</w:t>
            </w:r>
          </w:p>
        </w:tc>
      </w:tr>
      <w:tr w:rsidR="00F76B82" w:rsidRPr="000B398C" w14:paraId="088FC375" w14:textId="77777777" w:rsidTr="00F55153">
        <w:trPr>
          <w:trHeight w:val="227"/>
        </w:trPr>
        <w:tc>
          <w:tcPr>
            <w:tcW w:w="121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4AC79E4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Mn</w:t>
            </w:r>
            <w:r w:rsidRPr="000B398C">
              <w:rPr>
                <w:sz w:val="18"/>
                <w:szCs w:val="18"/>
                <w:vertAlign w:val="subscript"/>
              </w:rPr>
              <w:t>2</w:t>
            </w:r>
            <w:r w:rsidRPr="000B398C">
              <w:rPr>
                <w:sz w:val="18"/>
                <w:szCs w:val="18"/>
              </w:rPr>
              <w:t>O</w:t>
            </w:r>
            <w:r w:rsidRPr="000B398C">
              <w:rPr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7CCD88D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29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89C5FF4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5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219FF77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4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A6A3A51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10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84C1736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9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A233EAC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7</w:t>
            </w:r>
          </w:p>
        </w:tc>
        <w:tc>
          <w:tcPr>
            <w:tcW w:w="1352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5280DF8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proofErr w:type="spellStart"/>
            <w:r w:rsidRPr="000B398C">
              <w:rPr>
                <w:sz w:val="18"/>
                <w:szCs w:val="18"/>
              </w:rPr>
              <w:t>MnO</w:t>
            </w:r>
            <w:proofErr w:type="spellEnd"/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CACD9DC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16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E2E7CA7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25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870E131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60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D7BFC6E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39</w:t>
            </w:r>
          </w:p>
        </w:tc>
      </w:tr>
      <w:tr w:rsidR="00F76B82" w:rsidRPr="000B398C" w14:paraId="0AB2C058" w14:textId="77777777" w:rsidTr="00F55153">
        <w:trPr>
          <w:trHeight w:val="227"/>
        </w:trPr>
        <w:tc>
          <w:tcPr>
            <w:tcW w:w="121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E4A1B86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MgO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C0EAA1D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9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9A0EA7B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1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D50699E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0F0B2AE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D03A6B5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5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01F645D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1</w:t>
            </w:r>
          </w:p>
        </w:tc>
        <w:tc>
          <w:tcPr>
            <w:tcW w:w="1352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F5A323A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MgO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245D162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48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B7E6F40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63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C7EAB24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14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2784317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10</w:t>
            </w:r>
          </w:p>
        </w:tc>
      </w:tr>
      <w:tr w:rsidR="00F76B82" w:rsidRPr="000B398C" w14:paraId="3964A042" w14:textId="77777777" w:rsidTr="00F55153">
        <w:trPr>
          <w:trHeight w:val="227"/>
        </w:trPr>
        <w:tc>
          <w:tcPr>
            <w:tcW w:w="121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689B488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CaO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BDF8099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2.52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8555A73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2.31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D7BEB21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3.09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5F84CD9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2.38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1A8DE0C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2.79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65B5B8E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2.40</w:t>
            </w:r>
          </w:p>
        </w:tc>
        <w:tc>
          <w:tcPr>
            <w:tcW w:w="1352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9D457B0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CaO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234D394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4.36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FA5AA09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0.95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178E9DF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2.49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6B0D83E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4.57</w:t>
            </w:r>
          </w:p>
        </w:tc>
      </w:tr>
      <w:tr w:rsidR="00F76B82" w:rsidRPr="000B398C" w14:paraId="64E1A8A2" w14:textId="77777777" w:rsidTr="00F55153">
        <w:trPr>
          <w:trHeight w:val="227"/>
        </w:trPr>
        <w:tc>
          <w:tcPr>
            <w:tcW w:w="121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464E6BB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Na</w:t>
            </w:r>
            <w:r w:rsidRPr="000B398C">
              <w:rPr>
                <w:sz w:val="18"/>
                <w:szCs w:val="18"/>
                <w:vertAlign w:val="subscript"/>
              </w:rPr>
              <w:t>2</w:t>
            </w:r>
            <w:r w:rsidRPr="000B398C">
              <w:rPr>
                <w:sz w:val="18"/>
                <w:szCs w:val="18"/>
              </w:rPr>
              <w:t>O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DF47D36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2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7743BF5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3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12D20D0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B509A4F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E3CC53B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C673E13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4</w:t>
            </w:r>
          </w:p>
        </w:tc>
        <w:tc>
          <w:tcPr>
            <w:tcW w:w="1352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FC55057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Na</w:t>
            </w:r>
            <w:r w:rsidRPr="000B398C">
              <w:rPr>
                <w:sz w:val="18"/>
                <w:szCs w:val="18"/>
                <w:vertAlign w:val="subscript"/>
              </w:rPr>
              <w:t>2</w:t>
            </w:r>
            <w:r w:rsidRPr="000B398C">
              <w:rPr>
                <w:sz w:val="18"/>
                <w:szCs w:val="18"/>
              </w:rPr>
              <w:t>O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FA819F5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EF8ABAF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4DF570E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29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71B7EF1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18</w:t>
            </w:r>
          </w:p>
        </w:tc>
      </w:tr>
      <w:tr w:rsidR="00F76B82" w:rsidRPr="000B398C" w14:paraId="09454535" w14:textId="77777777" w:rsidTr="00F55153">
        <w:trPr>
          <w:trHeight w:val="227"/>
        </w:trPr>
        <w:tc>
          <w:tcPr>
            <w:tcW w:w="121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00F3AD3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Cr</w:t>
            </w:r>
            <w:r w:rsidRPr="000B398C">
              <w:rPr>
                <w:sz w:val="18"/>
                <w:szCs w:val="18"/>
                <w:vertAlign w:val="subscript"/>
              </w:rPr>
              <w:t>2</w:t>
            </w:r>
            <w:r w:rsidRPr="000B398C">
              <w:rPr>
                <w:sz w:val="18"/>
                <w:szCs w:val="18"/>
              </w:rPr>
              <w:t>O</w:t>
            </w:r>
            <w:r w:rsidRPr="000B398C">
              <w:rPr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35080AE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4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2654663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24A2020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0BF557F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73FDC3A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1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7F076E9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1</w:t>
            </w:r>
          </w:p>
        </w:tc>
        <w:tc>
          <w:tcPr>
            <w:tcW w:w="1352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F0E9A50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proofErr w:type="spellStart"/>
            <w:r w:rsidRPr="000B398C">
              <w:rPr>
                <w:sz w:val="18"/>
                <w:szCs w:val="18"/>
              </w:rPr>
              <w:t>NiO</w:t>
            </w:r>
            <w:proofErr w:type="spellEnd"/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E42EED1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8D0963B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4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52001CB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1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7F19099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2</w:t>
            </w:r>
          </w:p>
        </w:tc>
      </w:tr>
      <w:tr w:rsidR="00F76B82" w:rsidRPr="000B398C" w14:paraId="6C303744" w14:textId="77777777" w:rsidTr="00F55153">
        <w:trPr>
          <w:trHeight w:val="227"/>
        </w:trPr>
        <w:tc>
          <w:tcPr>
            <w:tcW w:w="121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17CAD0A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H</w:t>
            </w:r>
            <w:r w:rsidRPr="000B398C">
              <w:rPr>
                <w:sz w:val="18"/>
                <w:szCs w:val="18"/>
                <w:vertAlign w:val="subscript"/>
              </w:rPr>
              <w:t>2</w:t>
            </w:r>
            <w:r w:rsidRPr="000B398C">
              <w:rPr>
                <w:sz w:val="18"/>
                <w:szCs w:val="18"/>
              </w:rPr>
              <w:t>O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707279B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91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8875062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87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A2388BC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9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0415290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87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50935FB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90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D68A598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85</w:t>
            </w:r>
          </w:p>
        </w:tc>
        <w:tc>
          <w:tcPr>
            <w:tcW w:w="1352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2A56FAB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La</w:t>
            </w:r>
            <w:r w:rsidRPr="000B398C">
              <w:rPr>
                <w:sz w:val="18"/>
                <w:szCs w:val="18"/>
                <w:vertAlign w:val="subscript"/>
              </w:rPr>
              <w:t>2</w:t>
            </w:r>
            <w:r w:rsidRPr="000B398C">
              <w:rPr>
                <w:sz w:val="18"/>
                <w:szCs w:val="18"/>
              </w:rPr>
              <w:t>O</w:t>
            </w:r>
            <w:r w:rsidRPr="000B398C">
              <w:rPr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FB9B67C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7.44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29A71D7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0.66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A0E17D3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.36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9B4E7DF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.35</w:t>
            </w:r>
          </w:p>
        </w:tc>
      </w:tr>
      <w:tr w:rsidR="00F76B82" w:rsidRPr="000B398C" w14:paraId="353BBE3B" w14:textId="77777777" w:rsidTr="00F55153">
        <w:trPr>
          <w:trHeight w:val="227"/>
        </w:trPr>
        <w:tc>
          <w:tcPr>
            <w:tcW w:w="121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0C52311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Total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5DF0449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99.33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7B45ECE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99.86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DA5C919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99.65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C2089C4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00.40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751FB33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99.80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F1E8295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99.76</w:t>
            </w:r>
          </w:p>
        </w:tc>
        <w:tc>
          <w:tcPr>
            <w:tcW w:w="1352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0846AAB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Ce</w:t>
            </w:r>
            <w:r w:rsidRPr="000B398C">
              <w:rPr>
                <w:sz w:val="18"/>
                <w:szCs w:val="18"/>
                <w:vertAlign w:val="subscript"/>
              </w:rPr>
              <w:t>2</w:t>
            </w:r>
            <w:r w:rsidRPr="000B398C">
              <w:rPr>
                <w:sz w:val="18"/>
                <w:szCs w:val="18"/>
              </w:rPr>
              <w:t>O</w:t>
            </w:r>
            <w:r w:rsidRPr="000B398C">
              <w:rPr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2FCE21C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5.99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A7B2AA7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8.85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2204ABE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8.70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BE04174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5.49</w:t>
            </w:r>
          </w:p>
        </w:tc>
      </w:tr>
      <w:tr w:rsidR="00F76B82" w:rsidRPr="000B398C" w14:paraId="3A73BBF6" w14:textId="77777777" w:rsidTr="00F55153">
        <w:trPr>
          <w:trHeight w:val="227"/>
        </w:trPr>
        <w:tc>
          <w:tcPr>
            <w:tcW w:w="1217" w:type="dxa"/>
            <w:tcBorders>
              <w:top w:val="nil"/>
              <w:bottom w:val="nil"/>
            </w:tcBorders>
            <w:noWrap/>
            <w:vAlign w:val="bottom"/>
          </w:tcPr>
          <w:p w14:paraId="4FFDB506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</w:tcPr>
          <w:p w14:paraId="53168DFB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</w:tcPr>
          <w:p w14:paraId="2351B81E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</w:tcPr>
          <w:p w14:paraId="111119E3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</w:tcPr>
          <w:p w14:paraId="581ADBC6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</w:tcPr>
          <w:p w14:paraId="196E319E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</w:tcPr>
          <w:p w14:paraId="33724973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1352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2788C75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Pr</w:t>
            </w:r>
            <w:r w:rsidRPr="000B398C">
              <w:rPr>
                <w:sz w:val="18"/>
                <w:szCs w:val="18"/>
                <w:vertAlign w:val="subscript"/>
              </w:rPr>
              <w:t>2</w:t>
            </w:r>
            <w:r w:rsidRPr="000B398C">
              <w:rPr>
                <w:sz w:val="18"/>
                <w:szCs w:val="18"/>
              </w:rPr>
              <w:t>O</w:t>
            </w:r>
            <w:r w:rsidRPr="000B398C">
              <w:rPr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5B12984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21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8926B99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40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4367A5D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32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9011AF2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04</w:t>
            </w:r>
          </w:p>
        </w:tc>
      </w:tr>
      <w:tr w:rsidR="00F76B82" w:rsidRPr="000B398C" w14:paraId="0B9988CE" w14:textId="77777777" w:rsidTr="00F55153">
        <w:trPr>
          <w:trHeight w:val="227"/>
        </w:trPr>
        <w:tc>
          <w:tcPr>
            <w:tcW w:w="121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4FEA490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Cations*13/O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7FBD3C6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8.949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2F813E4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8.979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21FFE2D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8.984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066D0D9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8.975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3670021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8.978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17CD007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8.986</w:t>
            </w:r>
          </w:p>
        </w:tc>
        <w:tc>
          <w:tcPr>
            <w:tcW w:w="1352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C454E71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Nd</w:t>
            </w:r>
            <w:r w:rsidRPr="000B398C">
              <w:rPr>
                <w:sz w:val="18"/>
                <w:szCs w:val="18"/>
                <w:vertAlign w:val="subscript"/>
              </w:rPr>
              <w:t>2</w:t>
            </w:r>
            <w:r w:rsidRPr="000B398C">
              <w:rPr>
                <w:sz w:val="18"/>
                <w:szCs w:val="18"/>
              </w:rPr>
              <w:t>O</w:t>
            </w:r>
            <w:r w:rsidRPr="000B398C">
              <w:rPr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9DF4435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3.33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548622B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3.83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4EAFF4F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4.58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65164EC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4.32</w:t>
            </w:r>
          </w:p>
        </w:tc>
      </w:tr>
      <w:tr w:rsidR="00F76B82" w:rsidRPr="000B398C" w14:paraId="0EC1DEEB" w14:textId="77777777" w:rsidTr="00F55153">
        <w:trPr>
          <w:trHeight w:val="227"/>
        </w:trPr>
        <w:tc>
          <w:tcPr>
            <w:tcW w:w="121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C21FCDD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Class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EEE5C56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Ep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95935F7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Ep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E78460E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Ep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72474B5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Ep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C9E13B3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Ep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766B2F7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Ep</w:t>
            </w:r>
          </w:p>
        </w:tc>
        <w:tc>
          <w:tcPr>
            <w:tcW w:w="1352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9EC67CE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Total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D56F48B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99.41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BF066DE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99.76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0A71B7A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95.74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5D60670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96.23</w:t>
            </w:r>
          </w:p>
        </w:tc>
      </w:tr>
      <w:tr w:rsidR="00F76B82" w:rsidRPr="000B398C" w14:paraId="7711A431" w14:textId="77777777" w:rsidTr="00F55153">
        <w:trPr>
          <w:trHeight w:val="227"/>
        </w:trPr>
        <w:tc>
          <w:tcPr>
            <w:tcW w:w="121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E9183E2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proofErr w:type="spellStart"/>
            <w:r w:rsidRPr="000B398C">
              <w:rPr>
                <w:i/>
                <w:iCs/>
                <w:sz w:val="18"/>
                <w:szCs w:val="18"/>
              </w:rPr>
              <w:t>X</w:t>
            </w:r>
            <w:r w:rsidRPr="000B398C">
              <w:rPr>
                <w:sz w:val="18"/>
                <w:szCs w:val="18"/>
                <w:vertAlign w:val="subscript"/>
              </w:rPr>
              <w:t>Fe</w:t>
            </w:r>
            <w:proofErr w:type="spellEnd"/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F7D5CE0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9.54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760ED2B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33.19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C7764C3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1.95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B615406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35.64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FE13316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3.59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D71A2B8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37.75</w:t>
            </w:r>
          </w:p>
        </w:tc>
        <w:tc>
          <w:tcPr>
            <w:tcW w:w="1352" w:type="dxa"/>
            <w:tcBorders>
              <w:top w:val="nil"/>
              <w:bottom w:val="nil"/>
            </w:tcBorders>
            <w:noWrap/>
            <w:vAlign w:val="bottom"/>
          </w:tcPr>
          <w:p w14:paraId="5B7C2A82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</w:tcPr>
          <w:p w14:paraId="4577A9DF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</w:tcPr>
          <w:p w14:paraId="1ABCB864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</w:tcPr>
          <w:p w14:paraId="54FA88C7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</w:tcPr>
          <w:p w14:paraId="2A5E19D4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</w:tr>
      <w:tr w:rsidR="00F76B82" w:rsidRPr="000B398C" w14:paraId="38101A44" w14:textId="77777777" w:rsidTr="00F55153">
        <w:trPr>
          <w:trHeight w:val="227"/>
        </w:trPr>
        <w:tc>
          <w:tcPr>
            <w:tcW w:w="1217" w:type="dxa"/>
            <w:tcBorders>
              <w:top w:val="nil"/>
              <w:bottom w:val="nil"/>
            </w:tcBorders>
            <w:noWrap/>
            <w:vAlign w:val="bottom"/>
          </w:tcPr>
          <w:p w14:paraId="7AD4E542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</w:tcPr>
          <w:p w14:paraId="546BFFC0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</w:tcPr>
          <w:p w14:paraId="4E3F3C72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</w:tcPr>
          <w:p w14:paraId="6AFEB721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</w:tcPr>
          <w:p w14:paraId="48C46566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</w:tcPr>
          <w:p w14:paraId="3172D000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</w:tcPr>
          <w:p w14:paraId="1CA25097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1352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9FA7A5D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Cations*12.5/O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934FC88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8.047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0C8B078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8.071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E26B4DF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8.071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DF5C193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8.137</w:t>
            </w:r>
          </w:p>
        </w:tc>
      </w:tr>
      <w:tr w:rsidR="00F76B82" w:rsidRPr="000B398C" w14:paraId="3E86426F" w14:textId="77777777" w:rsidTr="00F55153">
        <w:trPr>
          <w:trHeight w:val="227"/>
        </w:trPr>
        <w:tc>
          <w:tcPr>
            <w:tcW w:w="121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CCC71D3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Si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A37A4AA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3.061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3B4CEA6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.992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A687552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.99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4699B69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.995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27BF610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.983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89BCBBC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.997</w:t>
            </w:r>
          </w:p>
        </w:tc>
        <w:tc>
          <w:tcPr>
            <w:tcW w:w="1352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BE3B1F5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Class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92EC27E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proofErr w:type="spellStart"/>
            <w:r w:rsidRPr="000B398C">
              <w:rPr>
                <w:sz w:val="18"/>
                <w:szCs w:val="18"/>
              </w:rPr>
              <w:t>Aln</w:t>
            </w:r>
            <w:proofErr w:type="spellEnd"/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1E84858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proofErr w:type="spellStart"/>
            <w:r w:rsidRPr="000B398C">
              <w:rPr>
                <w:sz w:val="18"/>
                <w:szCs w:val="18"/>
              </w:rPr>
              <w:t>Aln</w:t>
            </w:r>
            <w:proofErr w:type="spellEnd"/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72C395F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proofErr w:type="spellStart"/>
            <w:r w:rsidRPr="000B398C">
              <w:rPr>
                <w:sz w:val="18"/>
                <w:szCs w:val="18"/>
              </w:rPr>
              <w:t>Aln</w:t>
            </w:r>
            <w:proofErr w:type="spellEnd"/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6A1F6CE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proofErr w:type="spellStart"/>
            <w:r w:rsidRPr="000B398C">
              <w:rPr>
                <w:sz w:val="18"/>
                <w:szCs w:val="18"/>
              </w:rPr>
              <w:t>Aln</w:t>
            </w:r>
            <w:proofErr w:type="spellEnd"/>
          </w:p>
        </w:tc>
      </w:tr>
      <w:tr w:rsidR="00F76B82" w:rsidRPr="000B398C" w14:paraId="6F095795" w14:textId="77777777" w:rsidTr="00F55153">
        <w:trPr>
          <w:trHeight w:val="227"/>
        </w:trPr>
        <w:tc>
          <w:tcPr>
            <w:tcW w:w="121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FAF7112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Ti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89183B9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3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177354A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1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5440CA2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11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EA577E5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3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CF56C3F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18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E46A7D9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6</w:t>
            </w:r>
          </w:p>
        </w:tc>
        <w:tc>
          <w:tcPr>
            <w:tcW w:w="1352" w:type="dxa"/>
            <w:tcBorders>
              <w:top w:val="nil"/>
              <w:bottom w:val="nil"/>
            </w:tcBorders>
            <w:noWrap/>
            <w:vAlign w:val="bottom"/>
          </w:tcPr>
          <w:p w14:paraId="17A1E628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</w:tcPr>
          <w:p w14:paraId="39075A75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</w:tcPr>
          <w:p w14:paraId="6A2610BE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</w:tcPr>
          <w:p w14:paraId="515D4BD9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</w:tcPr>
          <w:p w14:paraId="0333A338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</w:tr>
      <w:tr w:rsidR="00F76B82" w:rsidRPr="000B398C" w14:paraId="7A5DE0D4" w14:textId="77777777" w:rsidTr="00F55153">
        <w:trPr>
          <w:trHeight w:val="227"/>
        </w:trPr>
        <w:tc>
          <w:tcPr>
            <w:tcW w:w="121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471F0D5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Al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230F5F8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.379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B58F5BA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.042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ED790C0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.364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ED8E7B8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960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23E731C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.319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0D2B6FE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882</w:t>
            </w:r>
          </w:p>
        </w:tc>
        <w:tc>
          <w:tcPr>
            <w:tcW w:w="1352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EC2DC22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Si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483BE20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3.049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D219253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3.055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BF7614B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3.147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C5C4206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3.143</w:t>
            </w:r>
          </w:p>
        </w:tc>
      </w:tr>
      <w:tr w:rsidR="00F76B82" w:rsidRPr="000B398C" w14:paraId="1EEA358B" w14:textId="77777777" w:rsidTr="00F55153">
        <w:trPr>
          <w:trHeight w:val="227"/>
        </w:trPr>
        <w:tc>
          <w:tcPr>
            <w:tcW w:w="121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E872092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Fe</w:t>
            </w:r>
            <w:r w:rsidRPr="000B398C">
              <w:rPr>
                <w:sz w:val="18"/>
                <w:szCs w:val="18"/>
                <w:vertAlign w:val="superscript"/>
              </w:rPr>
              <w:t>3+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0F96F1C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578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C285892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014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2DA92E2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664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641CAA2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085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5077D39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716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B5BBB6A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141</w:t>
            </w:r>
          </w:p>
        </w:tc>
        <w:tc>
          <w:tcPr>
            <w:tcW w:w="1352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931A4D5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Ti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08D3242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4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3CDCE43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3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96EDAB2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0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CC8D041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1</w:t>
            </w:r>
          </w:p>
        </w:tc>
      </w:tr>
      <w:tr w:rsidR="00F76B82" w:rsidRPr="000B398C" w14:paraId="589160E1" w14:textId="77777777" w:rsidTr="00F55153">
        <w:trPr>
          <w:trHeight w:val="227"/>
        </w:trPr>
        <w:tc>
          <w:tcPr>
            <w:tcW w:w="121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A14C680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Mn</w:t>
            </w:r>
            <w:r w:rsidRPr="000B398C">
              <w:rPr>
                <w:sz w:val="18"/>
                <w:szCs w:val="18"/>
                <w:vertAlign w:val="superscript"/>
              </w:rPr>
              <w:t>3+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A0FEE66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18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03986FC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3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9FC59C5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2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10CCDCE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6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3403FC3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5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2DAF336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4</w:t>
            </w:r>
          </w:p>
        </w:tc>
        <w:tc>
          <w:tcPr>
            <w:tcW w:w="1352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4B10A26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Al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6DF4219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.292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DF7A14E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978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FF42094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.150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3928F53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.131</w:t>
            </w:r>
          </w:p>
        </w:tc>
      </w:tr>
      <w:tr w:rsidR="00F76B82" w:rsidRPr="000B398C" w14:paraId="2290CB91" w14:textId="77777777" w:rsidTr="00F55153">
        <w:trPr>
          <w:trHeight w:val="227"/>
        </w:trPr>
        <w:tc>
          <w:tcPr>
            <w:tcW w:w="121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C3E9026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Mg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72CD7AC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11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E5AC178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1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ABCE638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BD8D313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0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8266CD9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6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52A9EDF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2</w:t>
            </w:r>
          </w:p>
        </w:tc>
        <w:tc>
          <w:tcPr>
            <w:tcW w:w="1352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F1D82EA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Fe</w:t>
            </w:r>
            <w:r w:rsidRPr="000B398C">
              <w:rPr>
                <w:sz w:val="18"/>
                <w:szCs w:val="18"/>
                <w:vertAlign w:val="superscript"/>
              </w:rPr>
              <w:t>2+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A3423CC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747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D4E2C50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040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B06E5C9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928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2AA1914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019</w:t>
            </w:r>
          </w:p>
        </w:tc>
      </w:tr>
      <w:tr w:rsidR="00F76B82" w:rsidRPr="000B398C" w14:paraId="15799845" w14:textId="77777777" w:rsidTr="00F55153">
        <w:trPr>
          <w:trHeight w:val="227"/>
        </w:trPr>
        <w:tc>
          <w:tcPr>
            <w:tcW w:w="121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7DE2F1A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Ca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1C1BF7B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895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0DB8CA7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921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1AFBAA3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954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D97BC22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925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11931AD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930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E93A513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948</w:t>
            </w:r>
          </w:p>
        </w:tc>
        <w:tc>
          <w:tcPr>
            <w:tcW w:w="1352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1307A9C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Mn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BDC68B2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12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1A94D15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20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6FEDEFE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48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ABD913D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30</w:t>
            </w:r>
          </w:p>
        </w:tc>
      </w:tr>
      <w:tr w:rsidR="00F76B82" w:rsidRPr="000B398C" w14:paraId="1A03277E" w14:textId="77777777" w:rsidTr="00F55153">
        <w:trPr>
          <w:trHeight w:val="227"/>
        </w:trPr>
        <w:tc>
          <w:tcPr>
            <w:tcW w:w="121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4D35100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Na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9D76735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3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79F3FFD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5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3667753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CFC574A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0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7AD64D5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0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2022CFF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6</w:t>
            </w:r>
          </w:p>
        </w:tc>
        <w:tc>
          <w:tcPr>
            <w:tcW w:w="1352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88528E1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Mg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77DE4F9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63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3C62F3A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89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50E86D5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20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9576D27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13</w:t>
            </w:r>
          </w:p>
        </w:tc>
      </w:tr>
      <w:tr w:rsidR="00F76B82" w:rsidRPr="000B398C" w14:paraId="2907A511" w14:textId="77777777" w:rsidTr="00F55153">
        <w:trPr>
          <w:trHeight w:val="227"/>
        </w:trPr>
        <w:tc>
          <w:tcPr>
            <w:tcW w:w="121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60EDAB4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Cr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2E8DB46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2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A30C287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0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BA3946D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D821335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0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227AA9A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1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6C8A153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1</w:t>
            </w:r>
          </w:p>
        </w:tc>
        <w:tc>
          <w:tcPr>
            <w:tcW w:w="1352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9E1BCA7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Ca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40F21CB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364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3903B64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111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F435295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247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4C3DD25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421</w:t>
            </w:r>
          </w:p>
        </w:tc>
      </w:tr>
      <w:tr w:rsidR="00F76B82" w:rsidRPr="000B398C" w14:paraId="5E72C865" w14:textId="77777777" w:rsidTr="00F55153">
        <w:trPr>
          <w:trHeight w:val="227"/>
        </w:trPr>
        <w:tc>
          <w:tcPr>
            <w:tcW w:w="121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55441BD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OH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C6AAADB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000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3295A12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000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4711518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0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143082A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000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39D3A48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000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1D19BEC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000</w:t>
            </w:r>
          </w:p>
        </w:tc>
        <w:tc>
          <w:tcPr>
            <w:tcW w:w="1352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1577650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Na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362C324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0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EE4FB05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0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17EB878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53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577C2A4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32</w:t>
            </w:r>
          </w:p>
        </w:tc>
      </w:tr>
      <w:tr w:rsidR="00F76B82" w:rsidRPr="000B398C" w14:paraId="41F7E286" w14:textId="77777777" w:rsidTr="00F55153">
        <w:trPr>
          <w:trHeight w:val="227"/>
        </w:trPr>
        <w:tc>
          <w:tcPr>
            <w:tcW w:w="1217" w:type="dxa"/>
            <w:tcBorders>
              <w:top w:val="nil"/>
              <w:bottom w:val="nil"/>
            </w:tcBorders>
            <w:noWrap/>
            <w:vAlign w:val="bottom"/>
          </w:tcPr>
          <w:p w14:paraId="747EBB15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</w:tcPr>
          <w:p w14:paraId="3CDC0027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</w:tcPr>
          <w:p w14:paraId="5EFEA4D1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</w:tcPr>
          <w:p w14:paraId="6A05DF28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</w:tcPr>
          <w:p w14:paraId="7E4EFDAF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</w:tcPr>
          <w:p w14:paraId="376721F4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</w:tcPr>
          <w:p w14:paraId="0A8E5F64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1352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2EE3953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Ni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819EF41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0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5FC831A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3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33E6B43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0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CA5DC0E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2</w:t>
            </w:r>
          </w:p>
        </w:tc>
      </w:tr>
      <w:tr w:rsidR="00F76B82" w:rsidRPr="000B398C" w14:paraId="66F45F55" w14:textId="77777777" w:rsidTr="00F55153">
        <w:trPr>
          <w:trHeight w:val="227"/>
        </w:trPr>
        <w:tc>
          <w:tcPr>
            <w:tcW w:w="1217" w:type="dxa"/>
            <w:tcBorders>
              <w:top w:val="nil"/>
              <w:bottom w:val="nil"/>
            </w:tcBorders>
            <w:noWrap/>
            <w:vAlign w:val="bottom"/>
          </w:tcPr>
          <w:p w14:paraId="5DB9F58F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</w:tcPr>
          <w:p w14:paraId="420E68B5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</w:tcPr>
          <w:p w14:paraId="3DD3C7F6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</w:tcPr>
          <w:p w14:paraId="00AB0AE7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</w:tcPr>
          <w:p w14:paraId="3CCDEDED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</w:tcPr>
          <w:p w14:paraId="432D64CE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</w:tcPr>
          <w:p w14:paraId="3F81119F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1352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58DD1FC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La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CBD867D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243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DDD505C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372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E60C94A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81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216FCFE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79</w:t>
            </w:r>
          </w:p>
        </w:tc>
      </w:tr>
      <w:tr w:rsidR="00F76B82" w:rsidRPr="000B398C" w14:paraId="742A4AD4" w14:textId="77777777" w:rsidTr="00F55153">
        <w:trPr>
          <w:trHeight w:val="227"/>
        </w:trPr>
        <w:tc>
          <w:tcPr>
            <w:tcW w:w="1217" w:type="dxa"/>
            <w:tcBorders>
              <w:top w:val="nil"/>
              <w:bottom w:val="nil"/>
            </w:tcBorders>
            <w:noWrap/>
            <w:vAlign w:val="bottom"/>
          </w:tcPr>
          <w:p w14:paraId="47FA2F86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</w:tcPr>
          <w:p w14:paraId="63FDF3E1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</w:tcPr>
          <w:p w14:paraId="2081F487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</w:tcPr>
          <w:p w14:paraId="348EA733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</w:tcPr>
          <w:p w14:paraId="5FB1264B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</w:tcPr>
          <w:p w14:paraId="2A16F220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</w:tcPr>
          <w:p w14:paraId="4D537829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1352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635A220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Ce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2996850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194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24391DC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307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53FAC18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297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6B9E246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183</w:t>
            </w:r>
          </w:p>
        </w:tc>
      </w:tr>
      <w:tr w:rsidR="00F76B82" w:rsidRPr="000B398C" w14:paraId="7DCCBB24" w14:textId="77777777" w:rsidTr="00F55153">
        <w:trPr>
          <w:trHeight w:val="227"/>
        </w:trPr>
        <w:tc>
          <w:tcPr>
            <w:tcW w:w="1217" w:type="dxa"/>
            <w:tcBorders>
              <w:top w:val="nil"/>
              <w:bottom w:val="nil"/>
            </w:tcBorders>
            <w:noWrap/>
            <w:vAlign w:val="bottom"/>
          </w:tcPr>
          <w:p w14:paraId="15859816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</w:tcPr>
          <w:p w14:paraId="41283B37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</w:tcPr>
          <w:p w14:paraId="3F7481CD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</w:tcPr>
          <w:p w14:paraId="73A4609F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</w:tcPr>
          <w:p w14:paraId="041BBB16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</w:tcPr>
          <w:p w14:paraId="36E4F044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</w:tcPr>
          <w:p w14:paraId="07E2402A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1352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DC44E79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proofErr w:type="spellStart"/>
            <w:r w:rsidRPr="000B398C">
              <w:rPr>
                <w:sz w:val="18"/>
                <w:szCs w:val="18"/>
              </w:rPr>
              <w:t>Pr</w:t>
            </w:r>
            <w:proofErr w:type="spellEnd"/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F0328D0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39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7417785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48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5931FDB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45</w:t>
            </w:r>
          </w:p>
        </w:tc>
        <w:tc>
          <w:tcPr>
            <w:tcW w:w="69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839D5D3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34</w:t>
            </w:r>
          </w:p>
        </w:tc>
      </w:tr>
      <w:tr w:rsidR="00F76B82" w:rsidRPr="000B398C" w14:paraId="7015398D" w14:textId="77777777" w:rsidTr="00F55153">
        <w:trPr>
          <w:trHeight w:val="227"/>
        </w:trPr>
        <w:tc>
          <w:tcPr>
            <w:tcW w:w="1217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32345CD3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</w:p>
        </w:tc>
        <w:tc>
          <w:tcPr>
            <w:tcW w:w="697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1DD9D12A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697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4839E8D0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697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70A54203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0EE24DC0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697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1ACD7E84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697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587B5788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1352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14:paraId="0ED9E47C" w14:textId="77777777" w:rsidR="00F76B82" w:rsidRPr="000B398C" w:rsidRDefault="00F76B82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Nd</w:t>
            </w:r>
          </w:p>
        </w:tc>
        <w:tc>
          <w:tcPr>
            <w:tcW w:w="697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14:paraId="581F27FC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105</w:t>
            </w:r>
          </w:p>
        </w:tc>
        <w:tc>
          <w:tcPr>
            <w:tcW w:w="697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14:paraId="3E4DDE91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130</w:t>
            </w:r>
          </w:p>
        </w:tc>
        <w:tc>
          <w:tcPr>
            <w:tcW w:w="697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14:paraId="4C60295B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152</w:t>
            </w:r>
          </w:p>
        </w:tc>
        <w:tc>
          <w:tcPr>
            <w:tcW w:w="697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14:paraId="201F693E" w14:textId="77777777" w:rsidR="00F76B82" w:rsidRPr="000B398C" w:rsidRDefault="00F76B82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140</w:t>
            </w:r>
          </w:p>
        </w:tc>
      </w:tr>
    </w:tbl>
    <w:p w14:paraId="36061EE6" w14:textId="578AC2CA" w:rsidR="00160273" w:rsidRPr="000B398C" w:rsidRDefault="00F76B82" w:rsidP="000508A1">
      <w:pPr>
        <w:spacing w:line="240" w:lineRule="auto"/>
        <w:ind w:left="1134" w:right="3326"/>
      </w:pPr>
      <w:r w:rsidRPr="000B398C">
        <w:rPr>
          <w:sz w:val="18"/>
          <w:szCs w:val="18"/>
        </w:rPr>
        <w:t xml:space="preserve">Note: Fe reported as ferric iron for epidote </w:t>
      </w:r>
      <w:proofErr w:type="spellStart"/>
      <w:r w:rsidRPr="000B398C">
        <w:rPr>
          <w:i/>
          <w:sz w:val="18"/>
          <w:szCs w:val="18"/>
        </w:rPr>
        <w:t>s.s.</w:t>
      </w:r>
      <w:proofErr w:type="spellEnd"/>
      <w:r w:rsidRPr="000B398C">
        <w:rPr>
          <w:sz w:val="18"/>
          <w:szCs w:val="18"/>
        </w:rPr>
        <w:t xml:space="preserve"> and</w:t>
      </w:r>
      <w:r w:rsidRPr="000B398C">
        <w:rPr>
          <w:i/>
          <w:sz w:val="18"/>
          <w:szCs w:val="18"/>
        </w:rPr>
        <w:t xml:space="preserve"> </w:t>
      </w:r>
      <w:r w:rsidRPr="000B398C">
        <w:rPr>
          <w:sz w:val="18"/>
          <w:szCs w:val="18"/>
        </w:rPr>
        <w:t>as ferrous iron (</w:t>
      </w:r>
      <w:proofErr w:type="spellStart"/>
      <w:r w:rsidRPr="000B398C">
        <w:rPr>
          <w:sz w:val="18"/>
          <w:szCs w:val="18"/>
        </w:rPr>
        <w:t>FeO</w:t>
      </w:r>
      <w:proofErr w:type="spellEnd"/>
      <w:r w:rsidRPr="000B398C">
        <w:rPr>
          <w:sz w:val="18"/>
          <w:szCs w:val="18"/>
        </w:rPr>
        <w:t xml:space="preserve">*) for allanite. Mineral structural formulae calculated with the excel template developed by </w:t>
      </w:r>
      <w:proofErr w:type="spellStart"/>
      <w:r w:rsidRPr="000B398C">
        <w:rPr>
          <w:sz w:val="18"/>
          <w:szCs w:val="18"/>
        </w:rPr>
        <w:t>Brandelik</w:t>
      </w:r>
      <w:proofErr w:type="spellEnd"/>
      <w:r w:rsidRPr="000B398C">
        <w:rPr>
          <w:sz w:val="18"/>
          <w:szCs w:val="18"/>
        </w:rPr>
        <w:t xml:space="preserve"> </w:t>
      </w:r>
      <w:r w:rsidR="003F5BB0" w:rsidRPr="000B398C">
        <w:rPr>
          <w:sz w:val="18"/>
          <w:szCs w:val="18"/>
        </w:rPr>
        <w:fldChar w:fldCharType="begin"/>
      </w:r>
      <w:r w:rsidR="003F5BB0" w:rsidRPr="000B398C">
        <w:rPr>
          <w:sz w:val="18"/>
          <w:szCs w:val="18"/>
        </w:rPr>
        <w:instrText xml:space="preserve"> ADDIN EN.CITE &lt;EndNote&gt;&lt;Cite ExcludeAuth="1"&gt;&lt;Author&gt;Brandelik&lt;/Author&gt;&lt;Year&gt;2009&lt;/Year&gt;&lt;RecNum&gt;7366&lt;/RecNum&gt;&lt;DisplayText&gt;(2009)&lt;/DisplayText&gt;&lt;record&gt;&lt;rec-number&gt;7366&lt;/rec-number&gt;&lt;foreign-keys&gt;&lt;key app="EN" db-id="fxep5f29szet0keeerqxzxfwed9v0txptpxf" timestamp="1712478109"&gt;7366&lt;/key&gt;&lt;/foreign-keys&gt;&lt;ref-type name="Journal Article"&gt;17&lt;/ref-type&gt;&lt;contributors&gt;&lt;authors&gt;&lt;author&gt;Brandelik, Andreas&lt;/author&gt;&lt;/authors&gt;&lt;/contributors&gt;&lt;titles&gt;&lt;title&gt;CALCMIN – an EXCEL™ Visual Basic application for calculating mineral structural formulae from electron microprobe analyses&lt;/title&gt;&lt;secondary-title&gt;Computers &amp;amp; Geosciences&lt;/secondary-title&gt;&lt;/titles&gt;&lt;periodical&gt;&lt;full-title&gt;Computers &amp;amp; Geosciences&lt;/full-title&gt;&lt;/periodical&gt;&lt;pages&gt;1540-1551&lt;/pages&gt;&lt;volume&gt;35&lt;/volume&gt;&lt;number&gt;7&lt;/number&gt;&lt;keywords&gt;&lt;keyword&gt;Structure formula&lt;/keyword&gt;&lt;keyword&gt;End member content&lt;/keyword&gt;&lt;keyword&gt;Fe/Fe estimation&lt;/keyword&gt;&lt;keyword&gt;Electron microprobe&lt;/keyword&gt;&lt;keyword&gt;Normalization&lt;/keyword&gt;&lt;/keywords&gt;&lt;dates&gt;&lt;year&gt;2009&lt;/year&gt;&lt;pub-dates&gt;&lt;date&gt;2009/07/01/&lt;/date&gt;&lt;/pub-dates&gt;&lt;/dates&gt;&lt;isbn&gt;0098-3004&lt;/isbn&gt;&lt;urls&gt;&lt;related-urls&gt;&lt;url&gt;https://www.sciencedirect.com/science/article/pii/S0098300409000491&lt;/url&gt;&lt;/related-urls&gt;&lt;/urls&gt;&lt;electronic-resource-num&gt;https://doi.org/10.1016/j.cageo.2008.09.011&lt;/electronic-resource-num&gt;&lt;/record&gt;&lt;/Cite&gt;&lt;/EndNote&gt;</w:instrText>
      </w:r>
      <w:r w:rsidR="003F5BB0" w:rsidRPr="000B398C">
        <w:rPr>
          <w:sz w:val="18"/>
          <w:szCs w:val="18"/>
        </w:rPr>
        <w:fldChar w:fldCharType="separate"/>
      </w:r>
      <w:r w:rsidR="003F5BB0" w:rsidRPr="000B398C">
        <w:rPr>
          <w:noProof/>
          <w:sz w:val="18"/>
          <w:szCs w:val="18"/>
        </w:rPr>
        <w:t>(2009)</w:t>
      </w:r>
      <w:r w:rsidR="003F5BB0" w:rsidRPr="000B398C">
        <w:rPr>
          <w:sz w:val="18"/>
          <w:szCs w:val="18"/>
        </w:rPr>
        <w:fldChar w:fldCharType="end"/>
      </w:r>
      <w:r w:rsidRPr="000B398C">
        <w:rPr>
          <w:sz w:val="18"/>
          <w:szCs w:val="18"/>
        </w:rPr>
        <w:t xml:space="preserve">. </w:t>
      </w:r>
      <w:proofErr w:type="spellStart"/>
      <w:r w:rsidRPr="000B398C">
        <w:rPr>
          <w:i/>
          <w:sz w:val="18"/>
          <w:szCs w:val="18"/>
        </w:rPr>
        <w:t>X</w:t>
      </w:r>
      <w:r w:rsidRPr="000B398C">
        <w:rPr>
          <w:sz w:val="18"/>
          <w:szCs w:val="18"/>
          <w:vertAlign w:val="subscript"/>
        </w:rPr>
        <w:t>Fe</w:t>
      </w:r>
      <w:proofErr w:type="spellEnd"/>
      <w:r w:rsidRPr="000B398C">
        <w:rPr>
          <w:sz w:val="18"/>
          <w:szCs w:val="18"/>
        </w:rPr>
        <w:t xml:space="preserve"> </w:t>
      </w:r>
      <w:proofErr w:type="gramStart"/>
      <w:r w:rsidRPr="000B398C">
        <w:rPr>
          <w:sz w:val="18"/>
          <w:szCs w:val="18"/>
        </w:rPr>
        <w:t>equal to</w:t>
      </w:r>
      <w:proofErr w:type="gramEnd"/>
      <w:r w:rsidRPr="000B398C">
        <w:rPr>
          <w:sz w:val="18"/>
          <w:szCs w:val="18"/>
        </w:rPr>
        <w:t xml:space="preserve"> 100·(Fe</w:t>
      </w:r>
      <w:r w:rsidRPr="000B398C">
        <w:rPr>
          <w:sz w:val="18"/>
          <w:szCs w:val="18"/>
          <w:vertAlign w:val="superscript"/>
        </w:rPr>
        <w:t>3+</w:t>
      </w:r>
      <w:r w:rsidRPr="000B398C">
        <w:rPr>
          <w:sz w:val="18"/>
          <w:szCs w:val="18"/>
        </w:rPr>
        <w:t>/(Fe</w:t>
      </w:r>
      <w:r w:rsidRPr="000B398C">
        <w:rPr>
          <w:sz w:val="18"/>
          <w:szCs w:val="18"/>
          <w:vertAlign w:val="superscript"/>
        </w:rPr>
        <w:t>3+</w:t>
      </w:r>
      <w:r w:rsidRPr="000B398C">
        <w:rPr>
          <w:sz w:val="18"/>
          <w:szCs w:val="18"/>
        </w:rPr>
        <w:t xml:space="preserve">+Al)). AS: Acquadolce schists. E-H: Epidote-hedenbergite zone. Abbreviations: Ep = epidote, </w:t>
      </w:r>
      <w:proofErr w:type="spellStart"/>
      <w:r w:rsidRPr="000B398C">
        <w:rPr>
          <w:sz w:val="18"/>
          <w:szCs w:val="18"/>
        </w:rPr>
        <w:t>Aln</w:t>
      </w:r>
      <w:proofErr w:type="spellEnd"/>
      <w:r w:rsidRPr="000B398C">
        <w:rPr>
          <w:sz w:val="18"/>
          <w:szCs w:val="18"/>
        </w:rPr>
        <w:t xml:space="preserve"> = allanite.</w:t>
      </w:r>
    </w:p>
    <w:p w14:paraId="12EDAD60" w14:textId="0BB1A955" w:rsidR="009749E6" w:rsidRPr="000B398C" w:rsidRDefault="009749E6">
      <w:pPr>
        <w:spacing w:line="240" w:lineRule="auto"/>
        <w:jc w:val="left"/>
      </w:pPr>
      <w:r w:rsidRPr="000B398C">
        <w:br w:type="page"/>
      </w:r>
    </w:p>
    <w:p w14:paraId="72789764" w14:textId="28AD8BA6" w:rsidR="009749E6" w:rsidRPr="000B398C" w:rsidRDefault="009749E6" w:rsidP="009749E6">
      <w:pPr>
        <w:pStyle w:val="Caption"/>
        <w:keepNext/>
        <w:spacing w:after="60"/>
        <w:ind w:left="993"/>
        <w:rPr>
          <w:sz w:val="20"/>
          <w:szCs w:val="20"/>
          <w:lang w:val="en-US"/>
        </w:rPr>
      </w:pPr>
      <w:r w:rsidRPr="000B398C">
        <w:rPr>
          <w:b/>
          <w:bCs w:val="0"/>
          <w:sz w:val="20"/>
          <w:szCs w:val="20"/>
          <w:lang w:val="en-US"/>
        </w:rPr>
        <w:lastRenderedPageBreak/>
        <w:t>Table S3</w:t>
      </w:r>
      <w:r w:rsidRPr="000B398C">
        <w:rPr>
          <w:sz w:val="20"/>
          <w:szCs w:val="20"/>
          <w:lang w:val="en-US"/>
        </w:rPr>
        <w:t xml:space="preserve">. Representative </w:t>
      </w:r>
      <w:r w:rsidR="00277EBF" w:rsidRPr="000B398C">
        <w:rPr>
          <w:sz w:val="20"/>
          <w:szCs w:val="20"/>
          <w:lang w:val="en-US"/>
        </w:rPr>
        <w:t>EPMA</w:t>
      </w:r>
      <w:r w:rsidRPr="000B398C">
        <w:rPr>
          <w:sz w:val="20"/>
          <w:szCs w:val="20"/>
          <w:lang w:val="en-US"/>
        </w:rPr>
        <w:t xml:space="preserve"> of feldspars and micas from Torre di Rio</w:t>
      </w:r>
    </w:p>
    <w:tbl>
      <w:tblPr>
        <w:tblStyle w:val="TableGrid"/>
        <w:tblW w:w="0" w:type="auto"/>
        <w:tblInd w:w="993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57"/>
        <w:gridCol w:w="700"/>
        <w:gridCol w:w="700"/>
        <w:gridCol w:w="700"/>
        <w:gridCol w:w="700"/>
        <w:gridCol w:w="700"/>
        <w:gridCol w:w="700"/>
        <w:gridCol w:w="300"/>
        <w:gridCol w:w="1217"/>
        <w:gridCol w:w="711"/>
        <w:gridCol w:w="711"/>
        <w:gridCol w:w="711"/>
        <w:gridCol w:w="711"/>
        <w:gridCol w:w="711"/>
        <w:gridCol w:w="711"/>
      </w:tblGrid>
      <w:tr w:rsidR="009749E6" w:rsidRPr="000B398C" w14:paraId="468353EC" w14:textId="77777777" w:rsidTr="00F55153">
        <w:trPr>
          <w:trHeight w:val="227"/>
        </w:trPr>
        <w:tc>
          <w:tcPr>
            <w:tcW w:w="1157" w:type="dxa"/>
            <w:noWrap/>
            <w:vAlign w:val="bottom"/>
            <w:hideMark/>
          </w:tcPr>
          <w:p w14:paraId="1754C6E6" w14:textId="77777777" w:rsidR="009749E6" w:rsidRPr="000B398C" w:rsidRDefault="009749E6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Analysis</w:t>
            </w:r>
          </w:p>
        </w:tc>
        <w:tc>
          <w:tcPr>
            <w:tcW w:w="700" w:type="dxa"/>
            <w:noWrap/>
            <w:vAlign w:val="bottom"/>
            <w:hideMark/>
          </w:tcPr>
          <w:p w14:paraId="2A5F2ADD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48</w:t>
            </w:r>
          </w:p>
        </w:tc>
        <w:tc>
          <w:tcPr>
            <w:tcW w:w="700" w:type="dxa"/>
            <w:noWrap/>
            <w:vAlign w:val="bottom"/>
            <w:hideMark/>
          </w:tcPr>
          <w:p w14:paraId="1FFC3ACD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83</w:t>
            </w:r>
          </w:p>
        </w:tc>
        <w:tc>
          <w:tcPr>
            <w:tcW w:w="700" w:type="dxa"/>
            <w:noWrap/>
            <w:vAlign w:val="bottom"/>
            <w:hideMark/>
          </w:tcPr>
          <w:p w14:paraId="2A688E22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59</w:t>
            </w:r>
          </w:p>
        </w:tc>
        <w:tc>
          <w:tcPr>
            <w:tcW w:w="700" w:type="dxa"/>
            <w:noWrap/>
            <w:vAlign w:val="bottom"/>
            <w:hideMark/>
          </w:tcPr>
          <w:p w14:paraId="08218905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61</w:t>
            </w:r>
          </w:p>
        </w:tc>
        <w:tc>
          <w:tcPr>
            <w:tcW w:w="700" w:type="dxa"/>
            <w:noWrap/>
            <w:vAlign w:val="bottom"/>
            <w:hideMark/>
          </w:tcPr>
          <w:p w14:paraId="0992300E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62</w:t>
            </w:r>
          </w:p>
        </w:tc>
        <w:tc>
          <w:tcPr>
            <w:tcW w:w="700" w:type="dxa"/>
            <w:noWrap/>
            <w:vAlign w:val="bottom"/>
            <w:hideMark/>
          </w:tcPr>
          <w:p w14:paraId="484A3525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64</w:t>
            </w:r>
          </w:p>
        </w:tc>
        <w:tc>
          <w:tcPr>
            <w:tcW w:w="300" w:type="dxa"/>
            <w:noWrap/>
            <w:vAlign w:val="bottom"/>
          </w:tcPr>
          <w:p w14:paraId="61E59EC9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1217" w:type="dxa"/>
            <w:noWrap/>
            <w:vAlign w:val="bottom"/>
            <w:hideMark/>
          </w:tcPr>
          <w:p w14:paraId="410976C3" w14:textId="77777777" w:rsidR="009749E6" w:rsidRPr="000B398C" w:rsidRDefault="009749E6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Analysis</w:t>
            </w:r>
          </w:p>
        </w:tc>
        <w:tc>
          <w:tcPr>
            <w:tcW w:w="711" w:type="dxa"/>
            <w:noWrap/>
            <w:vAlign w:val="bottom"/>
            <w:hideMark/>
          </w:tcPr>
          <w:p w14:paraId="231DE657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80</w:t>
            </w:r>
          </w:p>
        </w:tc>
        <w:tc>
          <w:tcPr>
            <w:tcW w:w="711" w:type="dxa"/>
            <w:noWrap/>
            <w:vAlign w:val="bottom"/>
            <w:hideMark/>
          </w:tcPr>
          <w:p w14:paraId="4D1A66BB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81</w:t>
            </w:r>
          </w:p>
        </w:tc>
        <w:tc>
          <w:tcPr>
            <w:tcW w:w="711" w:type="dxa"/>
            <w:noWrap/>
            <w:vAlign w:val="bottom"/>
            <w:hideMark/>
          </w:tcPr>
          <w:p w14:paraId="08E3E695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84</w:t>
            </w:r>
          </w:p>
        </w:tc>
        <w:tc>
          <w:tcPr>
            <w:tcW w:w="711" w:type="dxa"/>
            <w:noWrap/>
            <w:vAlign w:val="bottom"/>
            <w:hideMark/>
          </w:tcPr>
          <w:p w14:paraId="2A11A305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85</w:t>
            </w:r>
          </w:p>
        </w:tc>
        <w:tc>
          <w:tcPr>
            <w:tcW w:w="711" w:type="dxa"/>
            <w:noWrap/>
            <w:vAlign w:val="bottom"/>
            <w:hideMark/>
          </w:tcPr>
          <w:p w14:paraId="01A7B5D6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67</w:t>
            </w:r>
          </w:p>
        </w:tc>
        <w:tc>
          <w:tcPr>
            <w:tcW w:w="711" w:type="dxa"/>
            <w:noWrap/>
            <w:vAlign w:val="bottom"/>
            <w:hideMark/>
          </w:tcPr>
          <w:p w14:paraId="19F77D01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71</w:t>
            </w:r>
          </w:p>
        </w:tc>
      </w:tr>
      <w:tr w:rsidR="009749E6" w:rsidRPr="000B398C" w14:paraId="0F3FF73B" w14:textId="77777777" w:rsidTr="00F55153">
        <w:trPr>
          <w:trHeight w:val="227"/>
        </w:trPr>
        <w:tc>
          <w:tcPr>
            <w:tcW w:w="1157" w:type="dxa"/>
            <w:noWrap/>
            <w:vAlign w:val="bottom"/>
          </w:tcPr>
          <w:p w14:paraId="373771CB" w14:textId="77777777" w:rsidR="009749E6" w:rsidRPr="000B398C" w:rsidRDefault="009749E6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Zone</w:t>
            </w:r>
          </w:p>
        </w:tc>
        <w:tc>
          <w:tcPr>
            <w:tcW w:w="700" w:type="dxa"/>
            <w:noWrap/>
            <w:vAlign w:val="bottom"/>
          </w:tcPr>
          <w:p w14:paraId="65154DDD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AS</w:t>
            </w:r>
          </w:p>
        </w:tc>
        <w:tc>
          <w:tcPr>
            <w:tcW w:w="700" w:type="dxa"/>
            <w:noWrap/>
            <w:vAlign w:val="bottom"/>
          </w:tcPr>
          <w:p w14:paraId="7D58FE4F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AS</w:t>
            </w:r>
          </w:p>
        </w:tc>
        <w:tc>
          <w:tcPr>
            <w:tcW w:w="700" w:type="dxa"/>
            <w:noWrap/>
            <w:vAlign w:val="bottom"/>
          </w:tcPr>
          <w:p w14:paraId="5A211389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I</w:t>
            </w:r>
          </w:p>
        </w:tc>
        <w:tc>
          <w:tcPr>
            <w:tcW w:w="700" w:type="dxa"/>
            <w:noWrap/>
          </w:tcPr>
          <w:p w14:paraId="41F74BE8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I</w:t>
            </w:r>
          </w:p>
        </w:tc>
        <w:tc>
          <w:tcPr>
            <w:tcW w:w="700" w:type="dxa"/>
            <w:noWrap/>
          </w:tcPr>
          <w:p w14:paraId="4727D4A7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I</w:t>
            </w:r>
          </w:p>
        </w:tc>
        <w:tc>
          <w:tcPr>
            <w:tcW w:w="700" w:type="dxa"/>
            <w:noWrap/>
          </w:tcPr>
          <w:p w14:paraId="5E15EE8C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I</w:t>
            </w:r>
          </w:p>
        </w:tc>
        <w:tc>
          <w:tcPr>
            <w:tcW w:w="300" w:type="dxa"/>
            <w:noWrap/>
            <w:vAlign w:val="bottom"/>
          </w:tcPr>
          <w:p w14:paraId="0A6D4F93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1217" w:type="dxa"/>
            <w:noWrap/>
            <w:vAlign w:val="bottom"/>
          </w:tcPr>
          <w:p w14:paraId="1E925E4C" w14:textId="77777777" w:rsidR="009749E6" w:rsidRPr="000B398C" w:rsidRDefault="009749E6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Zone</w:t>
            </w:r>
          </w:p>
        </w:tc>
        <w:tc>
          <w:tcPr>
            <w:tcW w:w="711" w:type="dxa"/>
            <w:noWrap/>
          </w:tcPr>
          <w:p w14:paraId="70383D4F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AS</w:t>
            </w:r>
          </w:p>
        </w:tc>
        <w:tc>
          <w:tcPr>
            <w:tcW w:w="711" w:type="dxa"/>
            <w:noWrap/>
          </w:tcPr>
          <w:p w14:paraId="3894E647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AS</w:t>
            </w:r>
          </w:p>
        </w:tc>
        <w:tc>
          <w:tcPr>
            <w:tcW w:w="711" w:type="dxa"/>
            <w:noWrap/>
          </w:tcPr>
          <w:p w14:paraId="4352FEE5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AS</w:t>
            </w:r>
          </w:p>
        </w:tc>
        <w:tc>
          <w:tcPr>
            <w:tcW w:w="711" w:type="dxa"/>
            <w:noWrap/>
          </w:tcPr>
          <w:p w14:paraId="62096D82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AS</w:t>
            </w:r>
          </w:p>
        </w:tc>
        <w:tc>
          <w:tcPr>
            <w:tcW w:w="711" w:type="dxa"/>
            <w:noWrap/>
          </w:tcPr>
          <w:p w14:paraId="1EBAF7A9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I</w:t>
            </w:r>
          </w:p>
        </w:tc>
        <w:tc>
          <w:tcPr>
            <w:tcW w:w="711" w:type="dxa"/>
            <w:noWrap/>
          </w:tcPr>
          <w:p w14:paraId="05BBC34C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I</w:t>
            </w:r>
          </w:p>
        </w:tc>
      </w:tr>
      <w:tr w:rsidR="009749E6" w:rsidRPr="000B398C" w14:paraId="29DA646C" w14:textId="77777777" w:rsidTr="00F55153">
        <w:trPr>
          <w:trHeight w:val="227"/>
        </w:trPr>
        <w:tc>
          <w:tcPr>
            <w:tcW w:w="1157" w:type="dxa"/>
            <w:tcBorders>
              <w:bottom w:val="single" w:sz="4" w:space="0" w:color="auto"/>
            </w:tcBorders>
            <w:noWrap/>
            <w:vAlign w:val="bottom"/>
            <w:hideMark/>
          </w:tcPr>
          <w:p w14:paraId="23FC43E3" w14:textId="77777777" w:rsidR="009749E6" w:rsidRPr="000B398C" w:rsidRDefault="009749E6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Sample</w:t>
            </w:r>
          </w:p>
        </w:tc>
        <w:tc>
          <w:tcPr>
            <w:tcW w:w="700" w:type="dxa"/>
            <w:tcBorders>
              <w:bottom w:val="single" w:sz="4" w:space="0" w:color="auto"/>
            </w:tcBorders>
            <w:noWrap/>
            <w:vAlign w:val="bottom"/>
            <w:hideMark/>
          </w:tcPr>
          <w:p w14:paraId="1FC530CF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RM6</w:t>
            </w:r>
          </w:p>
        </w:tc>
        <w:tc>
          <w:tcPr>
            <w:tcW w:w="700" w:type="dxa"/>
            <w:tcBorders>
              <w:bottom w:val="single" w:sz="4" w:space="0" w:color="auto"/>
            </w:tcBorders>
            <w:noWrap/>
            <w:vAlign w:val="bottom"/>
            <w:hideMark/>
          </w:tcPr>
          <w:p w14:paraId="6AEE4AC4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RM6</w:t>
            </w:r>
          </w:p>
        </w:tc>
        <w:tc>
          <w:tcPr>
            <w:tcW w:w="700" w:type="dxa"/>
            <w:tcBorders>
              <w:bottom w:val="single" w:sz="4" w:space="0" w:color="auto"/>
            </w:tcBorders>
            <w:noWrap/>
            <w:vAlign w:val="bottom"/>
            <w:hideMark/>
          </w:tcPr>
          <w:p w14:paraId="52B72BAD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RM12</w:t>
            </w:r>
          </w:p>
        </w:tc>
        <w:tc>
          <w:tcPr>
            <w:tcW w:w="700" w:type="dxa"/>
            <w:tcBorders>
              <w:bottom w:val="single" w:sz="4" w:space="0" w:color="auto"/>
            </w:tcBorders>
            <w:noWrap/>
            <w:vAlign w:val="bottom"/>
            <w:hideMark/>
          </w:tcPr>
          <w:p w14:paraId="58136A08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RM12</w:t>
            </w:r>
          </w:p>
        </w:tc>
        <w:tc>
          <w:tcPr>
            <w:tcW w:w="700" w:type="dxa"/>
            <w:tcBorders>
              <w:bottom w:val="single" w:sz="4" w:space="0" w:color="auto"/>
            </w:tcBorders>
            <w:noWrap/>
            <w:vAlign w:val="bottom"/>
            <w:hideMark/>
          </w:tcPr>
          <w:p w14:paraId="7BD79B1B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RM12</w:t>
            </w:r>
          </w:p>
        </w:tc>
        <w:tc>
          <w:tcPr>
            <w:tcW w:w="700" w:type="dxa"/>
            <w:tcBorders>
              <w:bottom w:val="single" w:sz="4" w:space="0" w:color="auto"/>
            </w:tcBorders>
            <w:noWrap/>
            <w:vAlign w:val="bottom"/>
            <w:hideMark/>
          </w:tcPr>
          <w:p w14:paraId="196651B9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RM12</w:t>
            </w:r>
          </w:p>
        </w:tc>
        <w:tc>
          <w:tcPr>
            <w:tcW w:w="300" w:type="dxa"/>
            <w:tcBorders>
              <w:bottom w:val="single" w:sz="4" w:space="0" w:color="auto"/>
            </w:tcBorders>
            <w:noWrap/>
            <w:vAlign w:val="bottom"/>
          </w:tcPr>
          <w:p w14:paraId="0559E3E0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1217" w:type="dxa"/>
            <w:tcBorders>
              <w:bottom w:val="single" w:sz="4" w:space="0" w:color="auto"/>
            </w:tcBorders>
            <w:noWrap/>
            <w:vAlign w:val="bottom"/>
            <w:hideMark/>
          </w:tcPr>
          <w:p w14:paraId="6487CEA8" w14:textId="77777777" w:rsidR="009749E6" w:rsidRPr="000B398C" w:rsidRDefault="009749E6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Sample</w:t>
            </w:r>
          </w:p>
        </w:tc>
        <w:tc>
          <w:tcPr>
            <w:tcW w:w="711" w:type="dxa"/>
            <w:tcBorders>
              <w:bottom w:val="single" w:sz="4" w:space="0" w:color="auto"/>
            </w:tcBorders>
            <w:noWrap/>
            <w:vAlign w:val="bottom"/>
            <w:hideMark/>
          </w:tcPr>
          <w:p w14:paraId="490FEB68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RM6</w:t>
            </w:r>
          </w:p>
        </w:tc>
        <w:tc>
          <w:tcPr>
            <w:tcW w:w="711" w:type="dxa"/>
            <w:tcBorders>
              <w:bottom w:val="single" w:sz="4" w:space="0" w:color="auto"/>
            </w:tcBorders>
            <w:noWrap/>
            <w:vAlign w:val="bottom"/>
            <w:hideMark/>
          </w:tcPr>
          <w:p w14:paraId="02C6CF99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RM6</w:t>
            </w:r>
          </w:p>
        </w:tc>
        <w:tc>
          <w:tcPr>
            <w:tcW w:w="711" w:type="dxa"/>
            <w:tcBorders>
              <w:bottom w:val="single" w:sz="4" w:space="0" w:color="auto"/>
            </w:tcBorders>
            <w:noWrap/>
            <w:vAlign w:val="bottom"/>
            <w:hideMark/>
          </w:tcPr>
          <w:p w14:paraId="2016D9C1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RM6</w:t>
            </w:r>
          </w:p>
        </w:tc>
        <w:tc>
          <w:tcPr>
            <w:tcW w:w="711" w:type="dxa"/>
            <w:tcBorders>
              <w:bottom w:val="single" w:sz="4" w:space="0" w:color="auto"/>
            </w:tcBorders>
            <w:noWrap/>
            <w:vAlign w:val="bottom"/>
            <w:hideMark/>
          </w:tcPr>
          <w:p w14:paraId="27AC8B4C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RM6</w:t>
            </w:r>
          </w:p>
        </w:tc>
        <w:tc>
          <w:tcPr>
            <w:tcW w:w="711" w:type="dxa"/>
            <w:tcBorders>
              <w:bottom w:val="single" w:sz="4" w:space="0" w:color="auto"/>
            </w:tcBorders>
            <w:noWrap/>
            <w:vAlign w:val="bottom"/>
            <w:hideMark/>
          </w:tcPr>
          <w:p w14:paraId="2168A659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RM12</w:t>
            </w:r>
          </w:p>
        </w:tc>
        <w:tc>
          <w:tcPr>
            <w:tcW w:w="711" w:type="dxa"/>
            <w:tcBorders>
              <w:bottom w:val="single" w:sz="4" w:space="0" w:color="auto"/>
            </w:tcBorders>
            <w:noWrap/>
            <w:vAlign w:val="bottom"/>
            <w:hideMark/>
          </w:tcPr>
          <w:p w14:paraId="46C25F9A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RM12</w:t>
            </w:r>
          </w:p>
        </w:tc>
      </w:tr>
      <w:tr w:rsidR="009749E6" w:rsidRPr="000B398C" w14:paraId="4DCEF7FD" w14:textId="77777777" w:rsidTr="00F55153">
        <w:trPr>
          <w:trHeight w:val="227"/>
        </w:trPr>
        <w:tc>
          <w:tcPr>
            <w:tcW w:w="1157" w:type="dxa"/>
            <w:tcBorders>
              <w:top w:val="single" w:sz="4" w:space="0" w:color="auto"/>
              <w:bottom w:val="nil"/>
            </w:tcBorders>
            <w:noWrap/>
            <w:vAlign w:val="bottom"/>
            <w:hideMark/>
          </w:tcPr>
          <w:p w14:paraId="3A4B5608" w14:textId="77777777" w:rsidR="009749E6" w:rsidRPr="000B398C" w:rsidRDefault="009749E6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SiO</w:t>
            </w:r>
            <w:r w:rsidRPr="000B398C">
              <w:rPr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700" w:type="dxa"/>
            <w:tcBorders>
              <w:top w:val="single" w:sz="4" w:space="0" w:color="auto"/>
              <w:bottom w:val="nil"/>
            </w:tcBorders>
            <w:noWrap/>
            <w:vAlign w:val="bottom"/>
            <w:hideMark/>
          </w:tcPr>
          <w:p w14:paraId="77303FBA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64.41</w:t>
            </w:r>
          </w:p>
        </w:tc>
        <w:tc>
          <w:tcPr>
            <w:tcW w:w="700" w:type="dxa"/>
            <w:tcBorders>
              <w:top w:val="single" w:sz="4" w:space="0" w:color="auto"/>
              <w:bottom w:val="nil"/>
            </w:tcBorders>
            <w:noWrap/>
            <w:vAlign w:val="bottom"/>
            <w:hideMark/>
          </w:tcPr>
          <w:p w14:paraId="1109C613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63.50</w:t>
            </w:r>
          </w:p>
        </w:tc>
        <w:tc>
          <w:tcPr>
            <w:tcW w:w="700" w:type="dxa"/>
            <w:tcBorders>
              <w:top w:val="single" w:sz="4" w:space="0" w:color="auto"/>
              <w:bottom w:val="nil"/>
            </w:tcBorders>
            <w:noWrap/>
            <w:vAlign w:val="bottom"/>
            <w:hideMark/>
          </w:tcPr>
          <w:p w14:paraId="3F0071FD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68.21</w:t>
            </w:r>
          </w:p>
        </w:tc>
        <w:tc>
          <w:tcPr>
            <w:tcW w:w="700" w:type="dxa"/>
            <w:tcBorders>
              <w:top w:val="single" w:sz="4" w:space="0" w:color="auto"/>
              <w:bottom w:val="nil"/>
            </w:tcBorders>
            <w:noWrap/>
            <w:vAlign w:val="bottom"/>
            <w:hideMark/>
          </w:tcPr>
          <w:p w14:paraId="0F21BB66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67.71</w:t>
            </w:r>
          </w:p>
        </w:tc>
        <w:tc>
          <w:tcPr>
            <w:tcW w:w="700" w:type="dxa"/>
            <w:tcBorders>
              <w:top w:val="single" w:sz="4" w:space="0" w:color="auto"/>
              <w:bottom w:val="nil"/>
            </w:tcBorders>
            <w:noWrap/>
            <w:vAlign w:val="bottom"/>
            <w:hideMark/>
          </w:tcPr>
          <w:p w14:paraId="1C1EEC48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68.06</w:t>
            </w:r>
          </w:p>
        </w:tc>
        <w:tc>
          <w:tcPr>
            <w:tcW w:w="700" w:type="dxa"/>
            <w:tcBorders>
              <w:top w:val="single" w:sz="4" w:space="0" w:color="auto"/>
              <w:bottom w:val="nil"/>
            </w:tcBorders>
            <w:noWrap/>
            <w:vAlign w:val="bottom"/>
            <w:hideMark/>
          </w:tcPr>
          <w:p w14:paraId="695B50C8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67.57</w:t>
            </w:r>
          </w:p>
        </w:tc>
        <w:tc>
          <w:tcPr>
            <w:tcW w:w="300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6F37058F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1217" w:type="dxa"/>
            <w:tcBorders>
              <w:top w:val="single" w:sz="4" w:space="0" w:color="auto"/>
              <w:bottom w:val="nil"/>
            </w:tcBorders>
            <w:noWrap/>
            <w:vAlign w:val="bottom"/>
            <w:hideMark/>
          </w:tcPr>
          <w:p w14:paraId="2CDD3749" w14:textId="77777777" w:rsidR="009749E6" w:rsidRPr="000B398C" w:rsidRDefault="009749E6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SiO</w:t>
            </w:r>
            <w:r w:rsidRPr="000B398C">
              <w:rPr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711" w:type="dxa"/>
            <w:tcBorders>
              <w:top w:val="single" w:sz="4" w:space="0" w:color="auto"/>
              <w:bottom w:val="nil"/>
            </w:tcBorders>
            <w:noWrap/>
            <w:vAlign w:val="bottom"/>
            <w:hideMark/>
          </w:tcPr>
          <w:p w14:paraId="3D9EBA92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53.98</w:t>
            </w:r>
          </w:p>
        </w:tc>
        <w:tc>
          <w:tcPr>
            <w:tcW w:w="711" w:type="dxa"/>
            <w:tcBorders>
              <w:top w:val="single" w:sz="4" w:space="0" w:color="auto"/>
              <w:bottom w:val="nil"/>
            </w:tcBorders>
            <w:noWrap/>
            <w:vAlign w:val="bottom"/>
            <w:hideMark/>
          </w:tcPr>
          <w:p w14:paraId="0D683EB8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39.79</w:t>
            </w:r>
          </w:p>
        </w:tc>
        <w:tc>
          <w:tcPr>
            <w:tcW w:w="711" w:type="dxa"/>
            <w:tcBorders>
              <w:top w:val="single" w:sz="4" w:space="0" w:color="auto"/>
              <w:bottom w:val="nil"/>
            </w:tcBorders>
            <w:noWrap/>
            <w:vAlign w:val="bottom"/>
            <w:hideMark/>
          </w:tcPr>
          <w:p w14:paraId="733ADDDA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52.45</w:t>
            </w:r>
          </w:p>
        </w:tc>
        <w:tc>
          <w:tcPr>
            <w:tcW w:w="711" w:type="dxa"/>
            <w:tcBorders>
              <w:top w:val="single" w:sz="4" w:space="0" w:color="auto"/>
              <w:bottom w:val="nil"/>
            </w:tcBorders>
            <w:noWrap/>
            <w:vAlign w:val="bottom"/>
            <w:hideMark/>
          </w:tcPr>
          <w:p w14:paraId="345DD933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38.00</w:t>
            </w:r>
          </w:p>
        </w:tc>
        <w:tc>
          <w:tcPr>
            <w:tcW w:w="711" w:type="dxa"/>
            <w:tcBorders>
              <w:top w:val="single" w:sz="4" w:space="0" w:color="auto"/>
              <w:bottom w:val="nil"/>
            </w:tcBorders>
            <w:noWrap/>
            <w:vAlign w:val="bottom"/>
            <w:hideMark/>
          </w:tcPr>
          <w:p w14:paraId="0F624DAD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37.65</w:t>
            </w:r>
          </w:p>
        </w:tc>
        <w:tc>
          <w:tcPr>
            <w:tcW w:w="711" w:type="dxa"/>
            <w:tcBorders>
              <w:top w:val="single" w:sz="4" w:space="0" w:color="auto"/>
              <w:bottom w:val="nil"/>
            </w:tcBorders>
            <w:noWrap/>
            <w:vAlign w:val="bottom"/>
            <w:hideMark/>
          </w:tcPr>
          <w:p w14:paraId="494A98A6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37.93</w:t>
            </w:r>
          </w:p>
        </w:tc>
      </w:tr>
      <w:tr w:rsidR="009749E6" w:rsidRPr="000B398C" w14:paraId="6B306F86" w14:textId="77777777" w:rsidTr="00F55153">
        <w:trPr>
          <w:trHeight w:val="227"/>
        </w:trPr>
        <w:tc>
          <w:tcPr>
            <w:tcW w:w="115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80C7D07" w14:textId="77777777" w:rsidR="009749E6" w:rsidRPr="000B398C" w:rsidRDefault="009749E6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TiO</w:t>
            </w:r>
            <w:r w:rsidRPr="000B398C">
              <w:rPr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2254066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3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A244E23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3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DD680B0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913AFF5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8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35249E8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6EA2571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300" w:type="dxa"/>
            <w:tcBorders>
              <w:top w:val="nil"/>
              <w:bottom w:val="nil"/>
            </w:tcBorders>
            <w:noWrap/>
            <w:vAlign w:val="bottom"/>
          </w:tcPr>
          <w:p w14:paraId="0FAB49EE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121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93FD5E6" w14:textId="77777777" w:rsidR="009749E6" w:rsidRPr="000B398C" w:rsidRDefault="009749E6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TiO</w:t>
            </w:r>
            <w:r w:rsidRPr="000B398C">
              <w:rPr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0FDB95C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7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0BCF257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45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BA9A701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9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678C26E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9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1C7DF16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1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BC622C3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</w:tr>
      <w:tr w:rsidR="009749E6" w:rsidRPr="000B398C" w14:paraId="4DD85543" w14:textId="77777777" w:rsidTr="00F55153">
        <w:trPr>
          <w:trHeight w:val="227"/>
        </w:trPr>
        <w:tc>
          <w:tcPr>
            <w:tcW w:w="115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C335BF8" w14:textId="77777777" w:rsidR="009749E6" w:rsidRPr="000B398C" w:rsidRDefault="009749E6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Al</w:t>
            </w:r>
            <w:r w:rsidRPr="000B398C">
              <w:rPr>
                <w:sz w:val="18"/>
                <w:szCs w:val="18"/>
                <w:vertAlign w:val="subscript"/>
              </w:rPr>
              <w:t>2</w:t>
            </w:r>
            <w:r w:rsidRPr="000B398C">
              <w:rPr>
                <w:sz w:val="18"/>
                <w:szCs w:val="18"/>
              </w:rPr>
              <w:t>O</w:t>
            </w:r>
            <w:r w:rsidRPr="000B398C">
              <w:rPr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95C0F57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8.67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BC532B3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0.77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73702C6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9.85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472489B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9.66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F586AFA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9.75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E0CDEA5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9.65</w:t>
            </w:r>
          </w:p>
        </w:tc>
        <w:tc>
          <w:tcPr>
            <w:tcW w:w="300" w:type="dxa"/>
            <w:tcBorders>
              <w:top w:val="nil"/>
              <w:bottom w:val="nil"/>
            </w:tcBorders>
            <w:noWrap/>
            <w:vAlign w:val="bottom"/>
          </w:tcPr>
          <w:p w14:paraId="2EC65A60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121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A85E713" w14:textId="77777777" w:rsidR="009749E6" w:rsidRPr="000B398C" w:rsidRDefault="009749E6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Al</w:t>
            </w:r>
            <w:r w:rsidRPr="000B398C">
              <w:rPr>
                <w:sz w:val="18"/>
                <w:szCs w:val="18"/>
                <w:vertAlign w:val="subscript"/>
              </w:rPr>
              <w:t>2</w:t>
            </w:r>
            <w:r w:rsidRPr="000B398C">
              <w:rPr>
                <w:sz w:val="18"/>
                <w:szCs w:val="18"/>
              </w:rPr>
              <w:t>O</w:t>
            </w:r>
            <w:r w:rsidRPr="000B398C">
              <w:rPr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DFE8158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6.17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7B4E4B6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4.05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1B6E87E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8.03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1020376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3.26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54BAFF7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9.49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3AA785C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9.42</w:t>
            </w:r>
          </w:p>
        </w:tc>
      </w:tr>
      <w:tr w:rsidR="009749E6" w:rsidRPr="000B398C" w14:paraId="377373D6" w14:textId="77777777" w:rsidTr="00F55153">
        <w:trPr>
          <w:trHeight w:val="227"/>
        </w:trPr>
        <w:tc>
          <w:tcPr>
            <w:tcW w:w="115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F4BBE22" w14:textId="77777777" w:rsidR="009749E6" w:rsidRPr="000B398C" w:rsidRDefault="009749E6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Fe</w:t>
            </w:r>
            <w:r w:rsidRPr="000B398C">
              <w:rPr>
                <w:sz w:val="18"/>
                <w:szCs w:val="18"/>
                <w:vertAlign w:val="subscript"/>
              </w:rPr>
              <w:t>2</w:t>
            </w:r>
            <w:r w:rsidRPr="000B398C">
              <w:rPr>
                <w:sz w:val="18"/>
                <w:szCs w:val="18"/>
              </w:rPr>
              <w:t>O</w:t>
            </w:r>
            <w:r w:rsidRPr="000B398C">
              <w:rPr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7CA138B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3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E5C7245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73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B98926F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21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736B692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64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906B775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14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1B8FB18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16</w:t>
            </w:r>
          </w:p>
        </w:tc>
        <w:tc>
          <w:tcPr>
            <w:tcW w:w="300" w:type="dxa"/>
            <w:tcBorders>
              <w:top w:val="nil"/>
              <w:bottom w:val="nil"/>
            </w:tcBorders>
            <w:noWrap/>
            <w:vAlign w:val="bottom"/>
          </w:tcPr>
          <w:p w14:paraId="0085774D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121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B3E8590" w14:textId="77777777" w:rsidR="009749E6" w:rsidRPr="000B398C" w:rsidRDefault="009749E6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proofErr w:type="spellStart"/>
            <w:r w:rsidRPr="000B398C">
              <w:rPr>
                <w:sz w:val="18"/>
                <w:szCs w:val="18"/>
              </w:rPr>
              <w:t>FeO</w:t>
            </w:r>
            <w:proofErr w:type="spellEnd"/>
            <w:r w:rsidRPr="000B398C">
              <w:rPr>
                <w:sz w:val="18"/>
                <w:szCs w:val="18"/>
              </w:rPr>
              <w:t>*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896AED1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.06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7BD7489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9.97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A2C7D72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.18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7D53171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4.57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8D68A48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35.83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983918C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34.72</w:t>
            </w:r>
          </w:p>
        </w:tc>
      </w:tr>
      <w:tr w:rsidR="009749E6" w:rsidRPr="000B398C" w14:paraId="78FE4FCE" w14:textId="77777777" w:rsidTr="00F55153">
        <w:trPr>
          <w:trHeight w:val="227"/>
        </w:trPr>
        <w:tc>
          <w:tcPr>
            <w:tcW w:w="115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32FB99F" w14:textId="77777777" w:rsidR="009749E6" w:rsidRPr="000B398C" w:rsidRDefault="009749E6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CaO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8F103A5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4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125A696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4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C749391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3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F4E2207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5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37C463B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19EF72F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1</w:t>
            </w:r>
          </w:p>
        </w:tc>
        <w:tc>
          <w:tcPr>
            <w:tcW w:w="300" w:type="dxa"/>
            <w:tcBorders>
              <w:top w:val="nil"/>
              <w:bottom w:val="nil"/>
            </w:tcBorders>
            <w:noWrap/>
            <w:vAlign w:val="bottom"/>
          </w:tcPr>
          <w:p w14:paraId="5A7DB74A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121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3ED7D55" w14:textId="77777777" w:rsidR="009749E6" w:rsidRPr="000B398C" w:rsidRDefault="009749E6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proofErr w:type="spellStart"/>
            <w:r w:rsidRPr="000B398C">
              <w:rPr>
                <w:sz w:val="18"/>
                <w:szCs w:val="18"/>
              </w:rPr>
              <w:t>MnO</w:t>
            </w:r>
            <w:proofErr w:type="spellEnd"/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8EDEB7C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2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A6FEA70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24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2817DDE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3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CC66373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32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1E1F64B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25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4B2589C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18</w:t>
            </w:r>
          </w:p>
        </w:tc>
      </w:tr>
      <w:tr w:rsidR="009749E6" w:rsidRPr="000B398C" w14:paraId="0DF258B0" w14:textId="77777777" w:rsidTr="00F55153">
        <w:trPr>
          <w:trHeight w:val="227"/>
        </w:trPr>
        <w:tc>
          <w:tcPr>
            <w:tcW w:w="115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F488AD8" w14:textId="77777777" w:rsidR="009749E6" w:rsidRPr="000B398C" w:rsidRDefault="009749E6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Na</w:t>
            </w:r>
            <w:r w:rsidRPr="000B398C">
              <w:rPr>
                <w:sz w:val="18"/>
                <w:szCs w:val="18"/>
                <w:vertAlign w:val="subscript"/>
              </w:rPr>
              <w:t>2</w:t>
            </w:r>
            <w:r w:rsidRPr="000B398C">
              <w:rPr>
                <w:sz w:val="18"/>
                <w:szCs w:val="18"/>
              </w:rPr>
              <w:t>O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D0367CC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74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6B1C317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37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C963C39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1.44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A911BB7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1.71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BE1207C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1.19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6A80931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1.45</w:t>
            </w:r>
          </w:p>
        </w:tc>
        <w:tc>
          <w:tcPr>
            <w:tcW w:w="300" w:type="dxa"/>
            <w:tcBorders>
              <w:top w:val="nil"/>
              <w:bottom w:val="nil"/>
            </w:tcBorders>
            <w:noWrap/>
            <w:vAlign w:val="bottom"/>
          </w:tcPr>
          <w:p w14:paraId="377575F7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121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03B646A" w14:textId="77777777" w:rsidR="009749E6" w:rsidRPr="000B398C" w:rsidRDefault="009749E6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MgO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1880E9F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3.54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BA5DAFB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0.28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4CE9457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3.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41DC08C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9.17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47086E9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5.46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BF4807F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4.88</w:t>
            </w:r>
          </w:p>
        </w:tc>
      </w:tr>
      <w:tr w:rsidR="009749E6" w:rsidRPr="000B398C" w14:paraId="5439B904" w14:textId="77777777" w:rsidTr="00F55153">
        <w:trPr>
          <w:trHeight w:val="227"/>
        </w:trPr>
        <w:tc>
          <w:tcPr>
            <w:tcW w:w="115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5411588" w14:textId="77777777" w:rsidR="009749E6" w:rsidRPr="000B398C" w:rsidRDefault="009749E6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K</w:t>
            </w:r>
            <w:r w:rsidRPr="000B398C">
              <w:rPr>
                <w:sz w:val="18"/>
                <w:szCs w:val="18"/>
                <w:vertAlign w:val="subscript"/>
              </w:rPr>
              <w:t>2</w:t>
            </w:r>
            <w:r w:rsidRPr="000B398C">
              <w:rPr>
                <w:sz w:val="18"/>
                <w:szCs w:val="18"/>
              </w:rPr>
              <w:t>O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CE3C1B8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5.57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88B9C57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4.27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EF9900A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717D90D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1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8EEA6A7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67C5A30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2</w:t>
            </w:r>
          </w:p>
        </w:tc>
        <w:tc>
          <w:tcPr>
            <w:tcW w:w="300" w:type="dxa"/>
            <w:tcBorders>
              <w:top w:val="nil"/>
              <w:bottom w:val="nil"/>
            </w:tcBorders>
            <w:noWrap/>
            <w:vAlign w:val="bottom"/>
          </w:tcPr>
          <w:p w14:paraId="1B9CD7A7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121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B09F104" w14:textId="77777777" w:rsidR="009749E6" w:rsidRPr="000B398C" w:rsidRDefault="009749E6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CaO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7700E00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7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0D61767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21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04C9891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3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585DDD3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25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B9BB7C1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14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FE52142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16</w:t>
            </w:r>
          </w:p>
        </w:tc>
      </w:tr>
      <w:tr w:rsidR="009749E6" w:rsidRPr="000B398C" w14:paraId="746543D9" w14:textId="77777777" w:rsidTr="00F55153">
        <w:trPr>
          <w:trHeight w:val="227"/>
        </w:trPr>
        <w:tc>
          <w:tcPr>
            <w:tcW w:w="115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57BB8B4" w14:textId="77777777" w:rsidR="009749E6" w:rsidRPr="000B398C" w:rsidRDefault="009749E6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Cr</w:t>
            </w:r>
            <w:r w:rsidRPr="000B398C">
              <w:rPr>
                <w:sz w:val="18"/>
                <w:szCs w:val="18"/>
                <w:vertAlign w:val="subscript"/>
              </w:rPr>
              <w:t>2</w:t>
            </w:r>
            <w:r w:rsidRPr="000B398C">
              <w:rPr>
                <w:sz w:val="18"/>
                <w:szCs w:val="18"/>
              </w:rPr>
              <w:t>O</w:t>
            </w:r>
            <w:r w:rsidRPr="000B398C">
              <w:rPr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6699A99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C5CA4D2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3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92BB978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D771EBC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DE312F2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B5AC978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300" w:type="dxa"/>
            <w:tcBorders>
              <w:top w:val="nil"/>
              <w:bottom w:val="nil"/>
            </w:tcBorders>
            <w:noWrap/>
            <w:vAlign w:val="bottom"/>
          </w:tcPr>
          <w:p w14:paraId="14EFEE97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121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3A0E335" w14:textId="77777777" w:rsidR="009749E6" w:rsidRPr="000B398C" w:rsidRDefault="009749E6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Na</w:t>
            </w:r>
            <w:r w:rsidRPr="000B398C">
              <w:rPr>
                <w:sz w:val="18"/>
                <w:szCs w:val="18"/>
                <w:vertAlign w:val="subscript"/>
              </w:rPr>
              <w:t>2</w:t>
            </w:r>
            <w:r w:rsidRPr="000B398C">
              <w:rPr>
                <w:sz w:val="18"/>
                <w:szCs w:val="18"/>
              </w:rPr>
              <w:t>O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E39459D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11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6307E50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14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D6A9A95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1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DB8FF9A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13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D3276A2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6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3FE0DD3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4</w:t>
            </w:r>
          </w:p>
        </w:tc>
      </w:tr>
      <w:tr w:rsidR="009749E6" w:rsidRPr="000B398C" w14:paraId="783919B7" w14:textId="77777777" w:rsidTr="00F55153">
        <w:trPr>
          <w:trHeight w:val="227"/>
        </w:trPr>
        <w:tc>
          <w:tcPr>
            <w:tcW w:w="115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BE8C0C2" w14:textId="77777777" w:rsidR="009749E6" w:rsidRPr="000B398C" w:rsidRDefault="009749E6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Σ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B37C617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99.49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5B744B0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99.73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2D2CFBA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99.74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C7810D3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99.86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52A4AF7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99.14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28AB72E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98.86</w:t>
            </w:r>
          </w:p>
        </w:tc>
        <w:tc>
          <w:tcPr>
            <w:tcW w:w="300" w:type="dxa"/>
            <w:tcBorders>
              <w:top w:val="nil"/>
              <w:bottom w:val="nil"/>
            </w:tcBorders>
            <w:noWrap/>
            <w:vAlign w:val="bottom"/>
          </w:tcPr>
          <w:p w14:paraId="0EA22433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121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D536CC0" w14:textId="77777777" w:rsidR="009749E6" w:rsidRPr="000B398C" w:rsidRDefault="009749E6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K</w:t>
            </w:r>
            <w:r w:rsidRPr="000B398C">
              <w:rPr>
                <w:sz w:val="18"/>
                <w:szCs w:val="18"/>
                <w:vertAlign w:val="subscript"/>
              </w:rPr>
              <w:t>2</w:t>
            </w:r>
            <w:r w:rsidRPr="000B398C">
              <w:rPr>
                <w:sz w:val="18"/>
                <w:szCs w:val="18"/>
              </w:rPr>
              <w:t>O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47FF2BF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9.88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B903991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8.1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6FD41A6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8.79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CCC4C34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7.69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4944AFF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5.76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80DE5E3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6.75</w:t>
            </w:r>
          </w:p>
        </w:tc>
      </w:tr>
      <w:tr w:rsidR="009749E6" w:rsidRPr="000B398C" w14:paraId="0E0993C6" w14:textId="77777777" w:rsidTr="00F55153">
        <w:trPr>
          <w:trHeight w:val="227"/>
        </w:trPr>
        <w:tc>
          <w:tcPr>
            <w:tcW w:w="1157" w:type="dxa"/>
            <w:tcBorders>
              <w:top w:val="nil"/>
              <w:bottom w:val="nil"/>
            </w:tcBorders>
            <w:noWrap/>
            <w:vAlign w:val="bottom"/>
          </w:tcPr>
          <w:p w14:paraId="419C8308" w14:textId="77777777" w:rsidR="009749E6" w:rsidRPr="000B398C" w:rsidRDefault="009749E6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</w:tcPr>
          <w:p w14:paraId="2C5BA5FF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</w:tcPr>
          <w:p w14:paraId="52FBE42E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</w:tcPr>
          <w:p w14:paraId="246D8990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</w:tcPr>
          <w:p w14:paraId="19430C6B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</w:tcPr>
          <w:p w14:paraId="3C4013B4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</w:tcPr>
          <w:p w14:paraId="0140A807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300" w:type="dxa"/>
            <w:tcBorders>
              <w:top w:val="nil"/>
              <w:bottom w:val="nil"/>
            </w:tcBorders>
            <w:noWrap/>
            <w:vAlign w:val="bottom"/>
          </w:tcPr>
          <w:p w14:paraId="287ABA89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121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752D0C6" w14:textId="77777777" w:rsidR="009749E6" w:rsidRPr="000B398C" w:rsidRDefault="009749E6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Cr</w:t>
            </w:r>
            <w:r w:rsidRPr="000B398C">
              <w:rPr>
                <w:sz w:val="18"/>
                <w:szCs w:val="18"/>
                <w:vertAlign w:val="subscript"/>
              </w:rPr>
              <w:t>2</w:t>
            </w:r>
            <w:r w:rsidRPr="000B398C">
              <w:rPr>
                <w:sz w:val="18"/>
                <w:szCs w:val="18"/>
              </w:rPr>
              <w:t>O</w:t>
            </w:r>
            <w:r w:rsidRPr="000B398C">
              <w:rPr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F1FE0FC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506E359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44CAD95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1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CABD9A4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7C91802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8AADDBE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7</w:t>
            </w:r>
          </w:p>
        </w:tc>
      </w:tr>
      <w:tr w:rsidR="009749E6" w:rsidRPr="000B398C" w14:paraId="01B0F9C5" w14:textId="77777777" w:rsidTr="00F55153">
        <w:trPr>
          <w:trHeight w:val="227"/>
        </w:trPr>
        <w:tc>
          <w:tcPr>
            <w:tcW w:w="115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076CCED" w14:textId="77777777" w:rsidR="009749E6" w:rsidRPr="000B398C" w:rsidRDefault="009749E6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Cations*8/O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8A06A35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4.997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D171905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4.972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A279D46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5.014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CC952B4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4.989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276C026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4.995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0B635EB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4.973</w:t>
            </w:r>
          </w:p>
        </w:tc>
        <w:tc>
          <w:tcPr>
            <w:tcW w:w="300" w:type="dxa"/>
            <w:tcBorders>
              <w:top w:val="nil"/>
              <w:bottom w:val="nil"/>
            </w:tcBorders>
            <w:noWrap/>
            <w:vAlign w:val="bottom"/>
          </w:tcPr>
          <w:p w14:paraId="093F3020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121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825E522" w14:textId="77777777" w:rsidR="009749E6" w:rsidRPr="000B398C" w:rsidRDefault="009749E6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H</w:t>
            </w:r>
            <w:r w:rsidRPr="000B398C">
              <w:rPr>
                <w:sz w:val="18"/>
                <w:szCs w:val="18"/>
                <w:vertAlign w:val="subscript"/>
              </w:rPr>
              <w:t>2</w:t>
            </w:r>
            <w:r w:rsidRPr="000B398C">
              <w:rPr>
                <w:sz w:val="18"/>
                <w:szCs w:val="18"/>
              </w:rPr>
              <w:t>O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0D43B51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3.7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8F476D5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3.1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57F8C24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4.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93014D9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.8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49CA584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3.2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886AD3F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3.20</w:t>
            </w:r>
          </w:p>
        </w:tc>
      </w:tr>
      <w:tr w:rsidR="009749E6" w:rsidRPr="000B398C" w14:paraId="3FBCDF10" w14:textId="77777777" w:rsidTr="00F55153">
        <w:trPr>
          <w:trHeight w:val="227"/>
        </w:trPr>
        <w:tc>
          <w:tcPr>
            <w:tcW w:w="115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D6AB0A9" w14:textId="77777777" w:rsidR="009749E6" w:rsidRPr="000B398C" w:rsidRDefault="009749E6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Class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1084926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Or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5EAE3B0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Or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F2DA937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Ab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5C14C7D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Ab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3A04960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Ab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72BCC47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Ab</w:t>
            </w:r>
          </w:p>
        </w:tc>
        <w:tc>
          <w:tcPr>
            <w:tcW w:w="300" w:type="dxa"/>
            <w:tcBorders>
              <w:top w:val="nil"/>
              <w:bottom w:val="nil"/>
            </w:tcBorders>
            <w:noWrap/>
            <w:vAlign w:val="bottom"/>
          </w:tcPr>
          <w:p w14:paraId="6648A8EA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121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C851338" w14:textId="77777777" w:rsidR="009749E6" w:rsidRPr="000B398C" w:rsidRDefault="009749E6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Σ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83F08A2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99.61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53B1F05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96.34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821D96F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98.72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59F5044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96.28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BD70B7B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97.93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3E0522A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97.36</w:t>
            </w:r>
          </w:p>
        </w:tc>
      </w:tr>
      <w:tr w:rsidR="009749E6" w:rsidRPr="000B398C" w14:paraId="27EBCF43" w14:textId="77777777" w:rsidTr="00F55153">
        <w:trPr>
          <w:trHeight w:val="227"/>
        </w:trPr>
        <w:tc>
          <w:tcPr>
            <w:tcW w:w="1157" w:type="dxa"/>
            <w:tcBorders>
              <w:top w:val="nil"/>
              <w:bottom w:val="nil"/>
            </w:tcBorders>
            <w:noWrap/>
            <w:vAlign w:val="bottom"/>
          </w:tcPr>
          <w:p w14:paraId="4BC63F6E" w14:textId="77777777" w:rsidR="009749E6" w:rsidRPr="000B398C" w:rsidRDefault="009749E6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</w:tcPr>
          <w:p w14:paraId="0F7C37E7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</w:tcPr>
          <w:p w14:paraId="2B7963B3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</w:tcPr>
          <w:p w14:paraId="6AF28824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</w:tcPr>
          <w:p w14:paraId="755DBD2B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</w:tcPr>
          <w:p w14:paraId="282F10A3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</w:tcPr>
          <w:p w14:paraId="309DF3FD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300" w:type="dxa"/>
            <w:tcBorders>
              <w:top w:val="nil"/>
              <w:bottom w:val="nil"/>
            </w:tcBorders>
            <w:noWrap/>
            <w:vAlign w:val="bottom"/>
          </w:tcPr>
          <w:p w14:paraId="36A60248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1217" w:type="dxa"/>
            <w:tcBorders>
              <w:top w:val="nil"/>
              <w:bottom w:val="nil"/>
            </w:tcBorders>
            <w:noWrap/>
            <w:vAlign w:val="bottom"/>
          </w:tcPr>
          <w:p w14:paraId="19B2680A" w14:textId="77777777" w:rsidR="009749E6" w:rsidRPr="000B398C" w:rsidRDefault="009749E6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</w:tcPr>
          <w:p w14:paraId="6C4DFFFA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</w:tcPr>
          <w:p w14:paraId="07620A71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</w:tcPr>
          <w:p w14:paraId="573744D3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</w:tcPr>
          <w:p w14:paraId="7E584032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</w:tcPr>
          <w:p w14:paraId="1AA3AD6F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</w:tcPr>
          <w:p w14:paraId="14414B20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</w:tr>
      <w:tr w:rsidR="009749E6" w:rsidRPr="000B398C" w14:paraId="47507B51" w14:textId="77777777" w:rsidTr="00F55153">
        <w:trPr>
          <w:trHeight w:val="227"/>
        </w:trPr>
        <w:tc>
          <w:tcPr>
            <w:tcW w:w="115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C7AFF81" w14:textId="77777777" w:rsidR="009749E6" w:rsidRPr="000B398C" w:rsidRDefault="009749E6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An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5A8BA40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4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4FE008B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5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F679F6D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5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55BE4A7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3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15F9C28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1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BF67AEE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</w:t>
            </w:r>
          </w:p>
        </w:tc>
        <w:tc>
          <w:tcPr>
            <w:tcW w:w="300" w:type="dxa"/>
            <w:tcBorders>
              <w:top w:val="nil"/>
              <w:bottom w:val="nil"/>
            </w:tcBorders>
            <w:noWrap/>
            <w:vAlign w:val="bottom"/>
          </w:tcPr>
          <w:p w14:paraId="79D6D27A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121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155803E" w14:textId="77777777" w:rsidR="009749E6" w:rsidRPr="000B398C" w:rsidRDefault="009749E6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Cations*22/O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8258FFC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3.924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41178A3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6.091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D4DC0A2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3.797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AE3E244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6.214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36C1542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5.919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478548C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5.913</w:t>
            </w:r>
          </w:p>
        </w:tc>
      </w:tr>
      <w:tr w:rsidR="009749E6" w:rsidRPr="000B398C" w14:paraId="2B485774" w14:textId="77777777" w:rsidTr="00F55153">
        <w:trPr>
          <w:trHeight w:val="227"/>
        </w:trPr>
        <w:tc>
          <w:tcPr>
            <w:tcW w:w="115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597A106" w14:textId="77777777" w:rsidR="009749E6" w:rsidRPr="000B398C" w:rsidRDefault="009749E6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Ab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50951C6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6.7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192F6AA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3.7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E0DBA83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99.5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FB91CDD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99.7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B952BFF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99.7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4C583B7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00.0</w:t>
            </w:r>
          </w:p>
        </w:tc>
        <w:tc>
          <w:tcPr>
            <w:tcW w:w="300" w:type="dxa"/>
            <w:tcBorders>
              <w:top w:val="nil"/>
              <w:bottom w:val="nil"/>
            </w:tcBorders>
            <w:noWrap/>
            <w:vAlign w:val="bottom"/>
          </w:tcPr>
          <w:p w14:paraId="585AF884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121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4FCD5AB" w14:textId="77777777" w:rsidR="009749E6" w:rsidRPr="000B398C" w:rsidRDefault="009749E6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 xml:space="preserve">Class 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29DC24F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proofErr w:type="spellStart"/>
            <w:r w:rsidRPr="000B398C">
              <w:rPr>
                <w:sz w:val="18"/>
                <w:szCs w:val="18"/>
              </w:rPr>
              <w:t>Ms</w:t>
            </w:r>
            <w:proofErr w:type="spellEnd"/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9342B96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proofErr w:type="spellStart"/>
            <w:r w:rsidRPr="000B398C">
              <w:rPr>
                <w:sz w:val="18"/>
                <w:szCs w:val="18"/>
              </w:rPr>
              <w:t>Bt</w:t>
            </w:r>
            <w:proofErr w:type="spellEnd"/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178FFFF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proofErr w:type="spellStart"/>
            <w:r w:rsidRPr="000B398C">
              <w:rPr>
                <w:sz w:val="18"/>
                <w:szCs w:val="18"/>
              </w:rPr>
              <w:t>Ms</w:t>
            </w:r>
            <w:proofErr w:type="spellEnd"/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A019FB2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proofErr w:type="spellStart"/>
            <w:r w:rsidRPr="000B398C">
              <w:rPr>
                <w:sz w:val="18"/>
                <w:szCs w:val="18"/>
              </w:rPr>
              <w:t>Bt</w:t>
            </w:r>
            <w:proofErr w:type="spellEnd"/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B584323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Ann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4145687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Ann</w:t>
            </w:r>
          </w:p>
        </w:tc>
      </w:tr>
      <w:tr w:rsidR="009749E6" w:rsidRPr="000B398C" w14:paraId="1CD456E6" w14:textId="77777777" w:rsidTr="00F55153">
        <w:trPr>
          <w:trHeight w:val="227"/>
        </w:trPr>
        <w:tc>
          <w:tcPr>
            <w:tcW w:w="115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14FD1E3" w14:textId="77777777" w:rsidR="009749E6" w:rsidRPr="000B398C" w:rsidRDefault="009749E6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Or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E33B5A6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92.9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0CC8662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95.8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14C38B7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4289987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49689BD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1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E2EEC41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</w:t>
            </w:r>
          </w:p>
        </w:tc>
        <w:tc>
          <w:tcPr>
            <w:tcW w:w="300" w:type="dxa"/>
            <w:tcBorders>
              <w:top w:val="nil"/>
              <w:bottom w:val="nil"/>
            </w:tcBorders>
            <w:noWrap/>
            <w:vAlign w:val="bottom"/>
          </w:tcPr>
          <w:p w14:paraId="292A563A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1217" w:type="dxa"/>
            <w:tcBorders>
              <w:top w:val="nil"/>
              <w:bottom w:val="nil"/>
            </w:tcBorders>
            <w:noWrap/>
            <w:vAlign w:val="bottom"/>
          </w:tcPr>
          <w:p w14:paraId="583AB607" w14:textId="77777777" w:rsidR="009749E6" w:rsidRPr="000B398C" w:rsidRDefault="009749E6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</w:tcPr>
          <w:p w14:paraId="5F6604E8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</w:tcPr>
          <w:p w14:paraId="67D7145E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</w:tcPr>
          <w:p w14:paraId="41353D0E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</w:tcPr>
          <w:p w14:paraId="327412EF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</w:tcPr>
          <w:p w14:paraId="2A07344A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</w:tcPr>
          <w:p w14:paraId="716DD013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</w:tr>
      <w:tr w:rsidR="009749E6" w:rsidRPr="000B398C" w14:paraId="2326D880" w14:textId="77777777" w:rsidTr="00F55153">
        <w:trPr>
          <w:trHeight w:val="227"/>
        </w:trPr>
        <w:tc>
          <w:tcPr>
            <w:tcW w:w="1157" w:type="dxa"/>
            <w:tcBorders>
              <w:top w:val="nil"/>
              <w:bottom w:val="nil"/>
            </w:tcBorders>
            <w:noWrap/>
            <w:vAlign w:val="bottom"/>
          </w:tcPr>
          <w:p w14:paraId="191681E9" w14:textId="77777777" w:rsidR="009749E6" w:rsidRPr="000B398C" w:rsidRDefault="009749E6" w:rsidP="00F55153">
            <w:pPr>
              <w:spacing w:line="240" w:lineRule="auto"/>
              <w:jc w:val="left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</w:tcPr>
          <w:p w14:paraId="0F827EA5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</w:tcPr>
          <w:p w14:paraId="1C413FDC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</w:tcPr>
          <w:p w14:paraId="0E3B8C14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</w:tcPr>
          <w:p w14:paraId="1D7994BD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</w:tcPr>
          <w:p w14:paraId="5C4BD659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</w:tcPr>
          <w:p w14:paraId="646AFD4E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300" w:type="dxa"/>
            <w:tcBorders>
              <w:top w:val="nil"/>
              <w:bottom w:val="nil"/>
            </w:tcBorders>
            <w:noWrap/>
            <w:vAlign w:val="bottom"/>
          </w:tcPr>
          <w:p w14:paraId="77848588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121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2039756" w14:textId="77777777" w:rsidR="009749E6" w:rsidRPr="000B398C" w:rsidRDefault="009749E6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Si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ED18B7E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6.482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7E14507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5.617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821F8BA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6.34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A4FF9F2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5.499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93494D9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5.649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13F4429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5.726</w:t>
            </w:r>
          </w:p>
        </w:tc>
      </w:tr>
      <w:tr w:rsidR="009749E6" w:rsidRPr="000B398C" w14:paraId="08B5FBA8" w14:textId="77777777" w:rsidTr="00F55153">
        <w:trPr>
          <w:trHeight w:val="227"/>
        </w:trPr>
        <w:tc>
          <w:tcPr>
            <w:tcW w:w="115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44C66DE" w14:textId="77777777" w:rsidR="009749E6" w:rsidRPr="000B398C" w:rsidRDefault="009749E6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Si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2130740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.985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F09E95B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.895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A4A305C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.983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B2E0D45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.969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0BFCD5B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.991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9360C39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.983</w:t>
            </w:r>
          </w:p>
        </w:tc>
        <w:tc>
          <w:tcPr>
            <w:tcW w:w="300" w:type="dxa"/>
            <w:tcBorders>
              <w:top w:val="nil"/>
              <w:bottom w:val="nil"/>
            </w:tcBorders>
            <w:noWrap/>
            <w:vAlign w:val="bottom"/>
          </w:tcPr>
          <w:p w14:paraId="597FE3B0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121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A4EAFE1" w14:textId="77777777" w:rsidR="009749E6" w:rsidRPr="000B398C" w:rsidRDefault="009749E6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Ti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7BE1584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7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24C4D6F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48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443650E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9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88899BD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1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B7E9E5C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11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38DF9D3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0</w:t>
            </w:r>
          </w:p>
        </w:tc>
      </w:tr>
      <w:tr w:rsidR="009749E6" w:rsidRPr="000B398C" w14:paraId="05F6A1F6" w14:textId="77777777" w:rsidTr="00F55153">
        <w:trPr>
          <w:trHeight w:val="227"/>
        </w:trPr>
        <w:tc>
          <w:tcPr>
            <w:tcW w:w="115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8841401" w14:textId="77777777" w:rsidR="009749E6" w:rsidRPr="000B398C" w:rsidRDefault="009749E6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Ti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E003824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1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9768562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1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2E7E54F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0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554BFF8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3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F5576BD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0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CB93536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0</w:t>
            </w:r>
          </w:p>
        </w:tc>
        <w:tc>
          <w:tcPr>
            <w:tcW w:w="300" w:type="dxa"/>
            <w:tcBorders>
              <w:top w:val="nil"/>
              <w:bottom w:val="nil"/>
            </w:tcBorders>
            <w:noWrap/>
            <w:vAlign w:val="bottom"/>
          </w:tcPr>
          <w:p w14:paraId="383B1888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121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E28F0EC" w14:textId="77777777" w:rsidR="009749E6" w:rsidRPr="000B398C" w:rsidRDefault="009749E6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Al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3AF6D92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3.704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C0B39BA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.338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5B27D8B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3.994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B8729B2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.261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B57503A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678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FADB49C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676</w:t>
            </w:r>
          </w:p>
        </w:tc>
      </w:tr>
      <w:tr w:rsidR="009749E6" w:rsidRPr="000B398C" w14:paraId="402C60A0" w14:textId="77777777" w:rsidTr="00F55153">
        <w:trPr>
          <w:trHeight w:val="227"/>
        </w:trPr>
        <w:tc>
          <w:tcPr>
            <w:tcW w:w="115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1B01350" w14:textId="77777777" w:rsidR="009749E6" w:rsidRPr="000B398C" w:rsidRDefault="009749E6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Al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AE1BFB3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020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184157D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116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3391F9F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023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17EEDFC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016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D7C859B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023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D1E79D5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023</w:t>
            </w:r>
          </w:p>
        </w:tc>
        <w:tc>
          <w:tcPr>
            <w:tcW w:w="300" w:type="dxa"/>
            <w:tcBorders>
              <w:top w:val="nil"/>
              <w:bottom w:val="nil"/>
            </w:tcBorders>
            <w:noWrap/>
            <w:vAlign w:val="bottom"/>
          </w:tcPr>
          <w:p w14:paraId="05349C66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121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E60BB7D" w14:textId="77777777" w:rsidR="009749E6" w:rsidRPr="000B398C" w:rsidRDefault="009749E6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Fe</w:t>
            </w:r>
            <w:r w:rsidRPr="000B398C">
              <w:rPr>
                <w:sz w:val="18"/>
                <w:szCs w:val="18"/>
                <w:vertAlign w:val="superscript"/>
              </w:rPr>
              <w:t>2+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0057A5B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207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D33EDFF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.357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C3E09B4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22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30735D4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.973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6A8CE2B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4.495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4FA44C0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4.383</w:t>
            </w:r>
          </w:p>
        </w:tc>
      </w:tr>
      <w:tr w:rsidR="009749E6" w:rsidRPr="000B398C" w14:paraId="64A803C3" w14:textId="77777777" w:rsidTr="00F55153">
        <w:trPr>
          <w:trHeight w:val="227"/>
        </w:trPr>
        <w:tc>
          <w:tcPr>
            <w:tcW w:w="115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183C31B" w14:textId="77777777" w:rsidR="009749E6" w:rsidRPr="000B398C" w:rsidRDefault="009749E6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Fe</w:t>
            </w:r>
            <w:r w:rsidRPr="000B398C">
              <w:rPr>
                <w:sz w:val="18"/>
                <w:szCs w:val="18"/>
                <w:vertAlign w:val="superscript"/>
              </w:rPr>
              <w:t>+3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6E08248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1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DF2C2B9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25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5250BD9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7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944591A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21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E1B090C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5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E36D997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5</w:t>
            </w:r>
          </w:p>
        </w:tc>
        <w:tc>
          <w:tcPr>
            <w:tcW w:w="300" w:type="dxa"/>
            <w:tcBorders>
              <w:top w:val="nil"/>
              <w:bottom w:val="nil"/>
            </w:tcBorders>
            <w:noWrap/>
            <w:vAlign w:val="bottom"/>
          </w:tcPr>
          <w:p w14:paraId="59465397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121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A01AA9C" w14:textId="77777777" w:rsidR="009749E6" w:rsidRPr="000B398C" w:rsidRDefault="009749E6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Mn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CFB0BF3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2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60624B2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28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4BA9C14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4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60275D2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39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76EC8DD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31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01C9C62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23</w:t>
            </w:r>
          </w:p>
        </w:tc>
      </w:tr>
      <w:tr w:rsidR="009749E6" w:rsidRPr="000B398C" w14:paraId="08BB43FF" w14:textId="77777777" w:rsidTr="00F55153">
        <w:trPr>
          <w:trHeight w:val="227"/>
        </w:trPr>
        <w:tc>
          <w:tcPr>
            <w:tcW w:w="115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CA53778" w14:textId="77777777" w:rsidR="009749E6" w:rsidRPr="000B398C" w:rsidRDefault="009749E6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Ca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94DC07A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2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6DDBF8C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2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40A0C52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1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0874A95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2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144F0B9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0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CD3C4B2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1</w:t>
            </w:r>
          </w:p>
        </w:tc>
        <w:tc>
          <w:tcPr>
            <w:tcW w:w="300" w:type="dxa"/>
            <w:tcBorders>
              <w:top w:val="nil"/>
              <w:bottom w:val="nil"/>
            </w:tcBorders>
            <w:noWrap/>
            <w:vAlign w:val="bottom"/>
          </w:tcPr>
          <w:p w14:paraId="232DB230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121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B19A6E4" w14:textId="77777777" w:rsidR="009749E6" w:rsidRPr="000B398C" w:rsidRDefault="009749E6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Mg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2244F4C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634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602E19E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.164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796170F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541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3FF57D1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978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5D8BDB4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221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6F24E86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098</w:t>
            </w:r>
          </w:p>
        </w:tc>
      </w:tr>
      <w:tr w:rsidR="009749E6" w:rsidRPr="000B398C" w14:paraId="2B46A8B9" w14:textId="77777777" w:rsidTr="00F55153">
        <w:trPr>
          <w:trHeight w:val="227"/>
        </w:trPr>
        <w:tc>
          <w:tcPr>
            <w:tcW w:w="115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32C54E6" w14:textId="77777777" w:rsidR="009749E6" w:rsidRPr="000B398C" w:rsidRDefault="009749E6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Na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6C1A511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66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DE648C7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32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682DEB3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970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5A63BCA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996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5508827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953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D841CDA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980</w:t>
            </w:r>
          </w:p>
        </w:tc>
        <w:tc>
          <w:tcPr>
            <w:tcW w:w="300" w:type="dxa"/>
            <w:tcBorders>
              <w:top w:val="nil"/>
              <w:bottom w:val="nil"/>
            </w:tcBorders>
            <w:noWrap/>
            <w:vAlign w:val="bottom"/>
          </w:tcPr>
          <w:p w14:paraId="3053CB7C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121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9B22A4B" w14:textId="77777777" w:rsidR="009749E6" w:rsidRPr="000B398C" w:rsidRDefault="009749E6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Ca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30D3558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9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CC4505B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32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24B6F4D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4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2F9B850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38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12098A6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22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A8CEC01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26</w:t>
            </w:r>
          </w:p>
        </w:tc>
      </w:tr>
      <w:tr w:rsidR="009749E6" w:rsidRPr="000B398C" w14:paraId="7012AB5F" w14:textId="77777777" w:rsidTr="00F55153">
        <w:trPr>
          <w:trHeight w:val="227"/>
        </w:trPr>
        <w:tc>
          <w:tcPr>
            <w:tcW w:w="115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0C38A30" w14:textId="77777777" w:rsidR="009749E6" w:rsidRPr="000B398C" w:rsidRDefault="009749E6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K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8992A20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921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6F213E6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830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FF22537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0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78A6D78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0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496812B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0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CE609BD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0</w:t>
            </w:r>
          </w:p>
        </w:tc>
        <w:tc>
          <w:tcPr>
            <w:tcW w:w="300" w:type="dxa"/>
            <w:tcBorders>
              <w:top w:val="nil"/>
              <w:bottom w:val="nil"/>
            </w:tcBorders>
            <w:noWrap/>
            <w:vAlign w:val="bottom"/>
          </w:tcPr>
          <w:p w14:paraId="50107D90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121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3ADD85A" w14:textId="77777777" w:rsidR="009749E6" w:rsidRPr="000B398C" w:rsidRDefault="009749E6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Na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F51C2C5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26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EA9E3BE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39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692EA9B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23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D3F1C71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36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932F69D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18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32BBD86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11</w:t>
            </w:r>
          </w:p>
        </w:tc>
      </w:tr>
      <w:tr w:rsidR="009749E6" w:rsidRPr="000B398C" w14:paraId="5726532F" w14:textId="77777777" w:rsidTr="00F55153">
        <w:trPr>
          <w:trHeight w:val="227"/>
        </w:trPr>
        <w:tc>
          <w:tcPr>
            <w:tcW w:w="115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74558B8" w14:textId="77777777" w:rsidR="009749E6" w:rsidRPr="000B398C" w:rsidRDefault="009749E6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Cr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A695266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0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58AFECE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1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05DDFF5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0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C65798A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0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BF4A488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0</w:t>
            </w: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358E9EB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1</w:t>
            </w:r>
          </w:p>
        </w:tc>
        <w:tc>
          <w:tcPr>
            <w:tcW w:w="300" w:type="dxa"/>
            <w:tcBorders>
              <w:top w:val="nil"/>
              <w:bottom w:val="nil"/>
            </w:tcBorders>
            <w:noWrap/>
            <w:vAlign w:val="bottom"/>
          </w:tcPr>
          <w:p w14:paraId="1512C786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121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C7D096B" w14:textId="77777777" w:rsidR="009749E6" w:rsidRPr="000B398C" w:rsidRDefault="009749E6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K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3DF0804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513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E43597F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459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8CD2106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356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078AC64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42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07A1733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102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6D8D313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1.300</w:t>
            </w:r>
          </w:p>
        </w:tc>
      </w:tr>
      <w:tr w:rsidR="009749E6" w:rsidRPr="000B398C" w14:paraId="774C8786" w14:textId="77777777" w:rsidTr="00F55153">
        <w:trPr>
          <w:trHeight w:val="227"/>
        </w:trPr>
        <w:tc>
          <w:tcPr>
            <w:tcW w:w="1157" w:type="dxa"/>
            <w:tcBorders>
              <w:top w:val="nil"/>
              <w:bottom w:val="nil"/>
            </w:tcBorders>
            <w:noWrap/>
            <w:vAlign w:val="bottom"/>
          </w:tcPr>
          <w:p w14:paraId="74521AF9" w14:textId="77777777" w:rsidR="009749E6" w:rsidRPr="000B398C" w:rsidRDefault="009749E6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</w:tcPr>
          <w:p w14:paraId="0CE1A7B0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</w:tcPr>
          <w:p w14:paraId="47EACDB3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</w:tcPr>
          <w:p w14:paraId="15E21FCD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</w:tcPr>
          <w:p w14:paraId="1EEAB1CC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</w:tcPr>
          <w:p w14:paraId="2CB3AD09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00" w:type="dxa"/>
            <w:tcBorders>
              <w:top w:val="nil"/>
              <w:bottom w:val="nil"/>
            </w:tcBorders>
            <w:noWrap/>
            <w:vAlign w:val="bottom"/>
          </w:tcPr>
          <w:p w14:paraId="04020884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300" w:type="dxa"/>
            <w:tcBorders>
              <w:top w:val="nil"/>
              <w:bottom w:val="nil"/>
            </w:tcBorders>
            <w:noWrap/>
            <w:vAlign w:val="bottom"/>
          </w:tcPr>
          <w:p w14:paraId="5D0D660D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1217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610E01B" w14:textId="77777777" w:rsidR="009749E6" w:rsidRPr="000B398C" w:rsidRDefault="009749E6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Cr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0724E6A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C3713D9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8012F6B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1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084EF91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6E76365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0</w:t>
            </w:r>
          </w:p>
        </w:tc>
        <w:tc>
          <w:tcPr>
            <w:tcW w:w="71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5DCEBBD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0.009</w:t>
            </w:r>
          </w:p>
        </w:tc>
      </w:tr>
      <w:tr w:rsidR="009749E6" w:rsidRPr="000B398C" w14:paraId="4692D37C" w14:textId="77777777" w:rsidTr="00F55153">
        <w:trPr>
          <w:trHeight w:val="227"/>
        </w:trPr>
        <w:tc>
          <w:tcPr>
            <w:tcW w:w="1157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4DF82607" w14:textId="77777777" w:rsidR="009749E6" w:rsidRPr="000B398C" w:rsidRDefault="009749E6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</w:p>
        </w:tc>
        <w:tc>
          <w:tcPr>
            <w:tcW w:w="700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43D7A83E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00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435E3A39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00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10EC8589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00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5CCB90AA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00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0879B6EF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700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406B94E3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300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7A3BACCA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</w:p>
        </w:tc>
        <w:tc>
          <w:tcPr>
            <w:tcW w:w="1217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14:paraId="5E60C9E7" w14:textId="77777777" w:rsidR="009749E6" w:rsidRPr="000B398C" w:rsidRDefault="009749E6" w:rsidP="00F55153">
            <w:pPr>
              <w:spacing w:line="240" w:lineRule="auto"/>
              <w:jc w:val="lef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OH</w:t>
            </w:r>
          </w:p>
        </w:tc>
        <w:tc>
          <w:tcPr>
            <w:tcW w:w="711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14:paraId="422E7AF5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3.499</w:t>
            </w:r>
          </w:p>
        </w:tc>
        <w:tc>
          <w:tcPr>
            <w:tcW w:w="711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14:paraId="0C2FF341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3.039</w:t>
            </w:r>
          </w:p>
        </w:tc>
        <w:tc>
          <w:tcPr>
            <w:tcW w:w="711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14:paraId="2693CDD2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3.973</w:t>
            </w:r>
          </w:p>
        </w:tc>
        <w:tc>
          <w:tcPr>
            <w:tcW w:w="711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14:paraId="0F4BB687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.875</w:t>
            </w:r>
          </w:p>
        </w:tc>
        <w:tc>
          <w:tcPr>
            <w:tcW w:w="711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14:paraId="66A60639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.631</w:t>
            </w:r>
          </w:p>
        </w:tc>
        <w:tc>
          <w:tcPr>
            <w:tcW w:w="711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14:paraId="0A49A6DB" w14:textId="77777777" w:rsidR="009749E6" w:rsidRPr="000B398C" w:rsidRDefault="009749E6" w:rsidP="00F55153">
            <w:pPr>
              <w:spacing w:line="240" w:lineRule="auto"/>
              <w:jc w:val="right"/>
              <w:rPr>
                <w:sz w:val="18"/>
                <w:szCs w:val="18"/>
              </w:rPr>
            </w:pPr>
            <w:r w:rsidRPr="000B398C">
              <w:rPr>
                <w:sz w:val="18"/>
                <w:szCs w:val="18"/>
              </w:rPr>
              <w:t>2.648</w:t>
            </w:r>
          </w:p>
        </w:tc>
      </w:tr>
    </w:tbl>
    <w:p w14:paraId="09C8112B" w14:textId="3F335796" w:rsidR="009749E6" w:rsidRPr="000B398C" w:rsidRDefault="009749E6" w:rsidP="009749E6">
      <w:pPr>
        <w:pStyle w:val="Caption"/>
        <w:keepNext/>
        <w:ind w:left="993" w:right="1909"/>
        <w:rPr>
          <w:lang w:val="en-US"/>
        </w:rPr>
      </w:pPr>
      <w:r w:rsidRPr="000B398C">
        <w:rPr>
          <w:lang w:val="en-US"/>
        </w:rPr>
        <w:t xml:space="preserve">Notes: Mineral structural formulae calculated through an excel template developed by </w:t>
      </w:r>
      <w:proofErr w:type="spellStart"/>
      <w:r w:rsidRPr="000B398C">
        <w:rPr>
          <w:lang w:val="en-US"/>
        </w:rPr>
        <w:t>Brandelik</w:t>
      </w:r>
      <w:proofErr w:type="spellEnd"/>
      <w:r w:rsidRPr="000B398C">
        <w:rPr>
          <w:lang w:val="en-US"/>
        </w:rPr>
        <w:t xml:space="preserve"> </w:t>
      </w:r>
      <w:r w:rsidR="003F5BB0" w:rsidRPr="000B398C">
        <w:rPr>
          <w:lang w:val="en-US"/>
        </w:rPr>
        <w:fldChar w:fldCharType="begin"/>
      </w:r>
      <w:r w:rsidR="003F5BB0" w:rsidRPr="000B398C">
        <w:rPr>
          <w:lang w:val="en-US"/>
        </w:rPr>
        <w:instrText xml:space="preserve"> ADDIN EN.CITE &lt;EndNote&gt;&lt;Cite ExcludeAuth="1"&gt;&lt;Author&gt;Brandelik&lt;/Author&gt;&lt;Year&gt;2009&lt;/Year&gt;&lt;RecNum&gt;7366&lt;/RecNum&gt;&lt;DisplayText&gt;(2009)&lt;/DisplayText&gt;&lt;record&gt;&lt;rec-number&gt;7366&lt;/rec-number&gt;&lt;foreign-keys&gt;&lt;key app="EN" db-id="fxep5f29szet0keeerqxzxfwed9v0txptpxf" timestamp="1712478109"&gt;7366&lt;/key&gt;&lt;/foreign-keys&gt;&lt;ref-type name="Journal Article"&gt;17&lt;/ref-type&gt;&lt;contributors&gt;&lt;authors&gt;&lt;author&gt;Brandelik, Andreas&lt;/author&gt;&lt;/authors&gt;&lt;/contributors&gt;&lt;titles&gt;&lt;title&gt;CALCMIN – an EXCEL™ Visual Basic application for calculating mineral structural formulae from electron microprobe analyses&lt;/title&gt;&lt;secondary-title&gt;Computers &amp;amp; Geosciences&lt;/secondary-title&gt;&lt;/titles&gt;&lt;periodical&gt;&lt;full-title&gt;Computers &amp;amp; Geosciences&lt;/full-title&gt;&lt;/periodical&gt;&lt;pages&gt;1540-1551&lt;/pages&gt;&lt;volume&gt;35&lt;/volume&gt;&lt;number&gt;7&lt;/number&gt;&lt;keywords&gt;&lt;keyword&gt;Structure formula&lt;/keyword&gt;&lt;keyword&gt;End member content&lt;/keyword&gt;&lt;keyword&gt;Fe/Fe estimation&lt;/keyword&gt;&lt;keyword&gt;Electron microprobe&lt;/keyword&gt;&lt;keyword&gt;Normalization&lt;/keyword&gt;&lt;/keywords&gt;&lt;dates&gt;&lt;year&gt;2009&lt;/year&gt;&lt;pub-dates&gt;&lt;date&gt;2009/07/01/&lt;/date&gt;&lt;/pub-dates&gt;&lt;/dates&gt;&lt;isbn&gt;0098-3004&lt;/isbn&gt;&lt;urls&gt;&lt;related-urls&gt;&lt;url&gt;https://www.sciencedirect.com/science/article/pii/S0098300409000491&lt;/url&gt;&lt;/related-urls&gt;&lt;/urls&gt;&lt;electronic-resource-num&gt;https://doi.org/10.1016/j.cageo.2008.09.011&lt;/electronic-resource-num&gt;&lt;/record&gt;&lt;/Cite&gt;&lt;/EndNote&gt;</w:instrText>
      </w:r>
      <w:r w:rsidR="003F5BB0" w:rsidRPr="000B398C">
        <w:rPr>
          <w:lang w:val="en-US"/>
        </w:rPr>
        <w:fldChar w:fldCharType="separate"/>
      </w:r>
      <w:r w:rsidR="003F5BB0" w:rsidRPr="000B398C">
        <w:rPr>
          <w:noProof/>
          <w:lang w:val="en-US"/>
        </w:rPr>
        <w:t>(2009)</w:t>
      </w:r>
      <w:r w:rsidR="003F5BB0" w:rsidRPr="000B398C">
        <w:rPr>
          <w:lang w:val="en-US"/>
        </w:rPr>
        <w:fldChar w:fldCharType="end"/>
      </w:r>
      <w:r w:rsidRPr="000B398C">
        <w:rPr>
          <w:lang w:val="en-US"/>
        </w:rPr>
        <w:t xml:space="preserve">. </w:t>
      </w:r>
      <w:proofErr w:type="spellStart"/>
      <w:r w:rsidRPr="000B398C">
        <w:rPr>
          <w:lang w:val="en-US"/>
        </w:rPr>
        <w:t>FeO</w:t>
      </w:r>
      <w:proofErr w:type="spellEnd"/>
      <w:r w:rsidRPr="000B398C">
        <w:rPr>
          <w:lang w:val="en-US"/>
        </w:rPr>
        <w:t xml:space="preserve">* reported as total iron. AS: Acquadolce schists. I: Ilvaite zone. Abbreviations: Ab = albite; Or = orthoclase; </w:t>
      </w:r>
      <w:proofErr w:type="spellStart"/>
      <w:r w:rsidRPr="000B398C">
        <w:rPr>
          <w:lang w:val="en-US"/>
        </w:rPr>
        <w:t>Ms</w:t>
      </w:r>
      <w:proofErr w:type="spellEnd"/>
      <w:r w:rsidRPr="000B398C">
        <w:rPr>
          <w:lang w:val="en-US"/>
        </w:rPr>
        <w:t xml:space="preserve"> = muscovite; </w:t>
      </w:r>
      <w:proofErr w:type="spellStart"/>
      <w:r w:rsidRPr="000B398C">
        <w:rPr>
          <w:lang w:val="en-US"/>
        </w:rPr>
        <w:t>Bt</w:t>
      </w:r>
      <w:proofErr w:type="spellEnd"/>
      <w:r w:rsidRPr="000B398C">
        <w:rPr>
          <w:lang w:val="en-US"/>
        </w:rPr>
        <w:t xml:space="preserve"> = biotite; Ann = annite; </w:t>
      </w:r>
      <w:proofErr w:type="spellStart"/>
      <w:r w:rsidRPr="000B398C">
        <w:rPr>
          <w:lang w:val="en-US"/>
        </w:rPr>
        <w:t>Fsp</w:t>
      </w:r>
      <w:proofErr w:type="spellEnd"/>
      <w:r w:rsidRPr="000B398C">
        <w:rPr>
          <w:lang w:val="en-US"/>
        </w:rPr>
        <w:t xml:space="preserve"> = Feldspar; </w:t>
      </w:r>
      <w:proofErr w:type="spellStart"/>
      <w:r w:rsidRPr="000B398C">
        <w:rPr>
          <w:lang w:val="en-US"/>
        </w:rPr>
        <w:t>Mca</w:t>
      </w:r>
      <w:proofErr w:type="spellEnd"/>
      <w:r w:rsidRPr="000B398C">
        <w:rPr>
          <w:lang w:val="en-US"/>
        </w:rPr>
        <w:t xml:space="preserve"> = mica.</w:t>
      </w:r>
    </w:p>
    <w:p w14:paraId="6AD903AD" w14:textId="3EDC7BFC" w:rsidR="00053B69" w:rsidRPr="000B398C" w:rsidRDefault="00053B69">
      <w:pPr>
        <w:spacing w:line="240" w:lineRule="auto"/>
        <w:jc w:val="left"/>
      </w:pPr>
      <w:r w:rsidRPr="000B398C">
        <w:br w:type="page"/>
      </w:r>
    </w:p>
    <w:p w14:paraId="2B8D5AA0" w14:textId="77777777" w:rsidR="00160273" w:rsidRPr="000B398C" w:rsidRDefault="00160273" w:rsidP="00160273"/>
    <w:p w14:paraId="4546B9CF" w14:textId="2346F2C7" w:rsidR="00053B69" w:rsidRPr="000B398C" w:rsidRDefault="00053B69" w:rsidP="003A10F0">
      <w:pPr>
        <w:spacing w:line="240" w:lineRule="auto"/>
        <w:ind w:left="1276"/>
        <w:rPr>
          <w:sz w:val="20"/>
          <w:szCs w:val="20"/>
        </w:rPr>
      </w:pPr>
      <w:r w:rsidRPr="000B398C">
        <w:rPr>
          <w:b/>
          <w:bCs/>
          <w:sz w:val="20"/>
          <w:szCs w:val="20"/>
        </w:rPr>
        <w:t>Table S4</w:t>
      </w:r>
      <w:r w:rsidRPr="000B398C">
        <w:rPr>
          <w:sz w:val="20"/>
          <w:szCs w:val="20"/>
        </w:rPr>
        <w:t>. Microthermometric properties of fluid inclusion assemblages from Torre di Rio.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3"/>
        <w:gridCol w:w="704"/>
        <w:gridCol w:w="713"/>
        <w:gridCol w:w="1564"/>
        <w:gridCol w:w="587"/>
        <w:gridCol w:w="709"/>
        <w:gridCol w:w="1113"/>
        <w:gridCol w:w="613"/>
        <w:gridCol w:w="1134"/>
        <w:gridCol w:w="1291"/>
        <w:gridCol w:w="1291"/>
        <w:gridCol w:w="1058"/>
      </w:tblGrid>
      <w:tr w:rsidR="004B3CB6" w:rsidRPr="000B398C" w14:paraId="451E8E92" w14:textId="77777777" w:rsidTr="003A10F0">
        <w:trPr>
          <w:trHeight w:val="342"/>
          <w:jc w:val="center"/>
        </w:trPr>
        <w:tc>
          <w:tcPr>
            <w:tcW w:w="993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55308A6" w14:textId="77777777" w:rsidR="004B3CB6" w:rsidRPr="000B398C" w:rsidRDefault="004B3CB6" w:rsidP="00F55153">
            <w:pPr>
              <w:spacing w:line="240" w:lineRule="auto"/>
              <w:ind w:right="-100"/>
              <w:rPr>
                <w:b/>
                <w:bCs/>
                <w:sz w:val="18"/>
                <w:szCs w:val="18"/>
              </w:rPr>
            </w:pPr>
            <w:r w:rsidRPr="000B398C">
              <w:rPr>
                <w:b/>
                <w:bCs/>
                <w:sz w:val="18"/>
                <w:szCs w:val="18"/>
              </w:rPr>
              <w:t>Sample</w:t>
            </w:r>
          </w:p>
        </w:tc>
        <w:tc>
          <w:tcPr>
            <w:tcW w:w="70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D7FA8F7" w14:textId="77777777" w:rsidR="004B3CB6" w:rsidRPr="000B398C" w:rsidRDefault="004B3CB6" w:rsidP="00F55153">
            <w:pPr>
              <w:spacing w:line="240" w:lineRule="auto"/>
              <w:ind w:right="-111"/>
              <w:rPr>
                <w:b/>
                <w:bCs/>
                <w:sz w:val="18"/>
                <w:szCs w:val="18"/>
              </w:rPr>
            </w:pPr>
            <w:r w:rsidRPr="000B398C">
              <w:rPr>
                <w:b/>
                <w:bCs/>
                <w:sz w:val="18"/>
                <w:szCs w:val="18"/>
              </w:rPr>
              <w:t>FIA no.</w:t>
            </w:r>
          </w:p>
        </w:tc>
        <w:tc>
          <w:tcPr>
            <w:tcW w:w="713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69FD766B" w14:textId="670BFFD7" w:rsidR="004B3CB6" w:rsidRPr="000B398C" w:rsidRDefault="004B3CB6" w:rsidP="00F55153">
            <w:pPr>
              <w:spacing w:line="240" w:lineRule="auto"/>
              <w:jc w:val="center"/>
              <w:rPr>
                <w:b/>
                <w:bCs/>
                <w:sz w:val="18"/>
                <w:szCs w:val="18"/>
              </w:rPr>
            </w:pPr>
            <w:r w:rsidRPr="000B398C">
              <w:rPr>
                <w:b/>
                <w:bCs/>
                <w:sz w:val="18"/>
                <w:szCs w:val="18"/>
              </w:rPr>
              <w:t>Type</w:t>
            </w:r>
          </w:p>
        </w:tc>
        <w:tc>
          <w:tcPr>
            <w:tcW w:w="156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581CB58" w14:textId="375F9C57" w:rsidR="004B3CB6" w:rsidRPr="000B398C" w:rsidRDefault="004B3CB6" w:rsidP="00F55153">
            <w:pPr>
              <w:spacing w:line="240" w:lineRule="auto"/>
              <w:jc w:val="center"/>
              <w:rPr>
                <w:b/>
                <w:bCs/>
                <w:sz w:val="18"/>
                <w:szCs w:val="18"/>
              </w:rPr>
            </w:pPr>
            <w:r w:rsidRPr="000B398C">
              <w:rPr>
                <w:b/>
                <w:bCs/>
                <w:sz w:val="18"/>
                <w:szCs w:val="18"/>
              </w:rPr>
              <w:t>Host mineral</w:t>
            </w:r>
          </w:p>
        </w:tc>
        <w:tc>
          <w:tcPr>
            <w:tcW w:w="587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F62D0FA" w14:textId="77777777" w:rsidR="004B3CB6" w:rsidRPr="000B398C" w:rsidRDefault="004B3CB6" w:rsidP="00F55153">
            <w:pPr>
              <w:spacing w:line="240" w:lineRule="auto"/>
              <w:ind w:left="-85" w:right="-24"/>
              <w:jc w:val="center"/>
              <w:rPr>
                <w:b/>
                <w:bCs/>
                <w:sz w:val="18"/>
                <w:szCs w:val="18"/>
              </w:rPr>
            </w:pPr>
            <w:r w:rsidRPr="000B398C">
              <w:rPr>
                <w:b/>
                <w:bCs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2CF7D0C7" w14:textId="77777777" w:rsidR="004B3CB6" w:rsidRPr="000B398C" w:rsidRDefault="004B3CB6" w:rsidP="00F55153">
            <w:pPr>
              <w:spacing w:line="240" w:lineRule="auto"/>
              <w:jc w:val="center"/>
              <w:rPr>
                <w:b/>
                <w:bCs/>
                <w:sz w:val="18"/>
                <w:szCs w:val="18"/>
              </w:rPr>
            </w:pPr>
            <w:r w:rsidRPr="000B398C">
              <w:rPr>
                <w:b/>
                <w:bCs/>
                <w:sz w:val="18"/>
                <w:szCs w:val="18"/>
              </w:rPr>
              <w:sym w:font="Symbol" w:char="F06A"/>
            </w:r>
            <w:r w:rsidRPr="000B398C">
              <w:rPr>
                <w:b/>
                <w:bCs/>
                <w:sz w:val="18"/>
                <w:szCs w:val="18"/>
              </w:rPr>
              <w:t xml:space="preserve"> \ %</w:t>
            </w:r>
          </w:p>
        </w:tc>
        <w:tc>
          <w:tcPr>
            <w:tcW w:w="1113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3A11207C" w14:textId="77777777" w:rsidR="004B3CB6" w:rsidRPr="000B398C" w:rsidRDefault="004B3CB6" w:rsidP="00F55153">
            <w:pPr>
              <w:spacing w:line="240" w:lineRule="auto"/>
              <w:jc w:val="center"/>
              <w:rPr>
                <w:b/>
                <w:bCs/>
                <w:sz w:val="18"/>
                <w:szCs w:val="18"/>
              </w:rPr>
            </w:pPr>
            <w:r w:rsidRPr="000B398C">
              <w:rPr>
                <w:b/>
                <w:bCs/>
                <w:sz w:val="18"/>
                <w:szCs w:val="18"/>
              </w:rPr>
              <w:t>Phase State</w:t>
            </w:r>
          </w:p>
        </w:tc>
        <w:tc>
          <w:tcPr>
            <w:tcW w:w="613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3E1805BF" w14:textId="77777777" w:rsidR="004B3CB6" w:rsidRPr="000B398C" w:rsidRDefault="004B3CB6" w:rsidP="00F55153">
            <w:pPr>
              <w:spacing w:line="240" w:lineRule="auto"/>
              <w:ind w:left="-57"/>
              <w:jc w:val="center"/>
              <w:rPr>
                <w:b/>
                <w:bCs/>
                <w:sz w:val="18"/>
                <w:szCs w:val="18"/>
              </w:rPr>
            </w:pPr>
            <w:proofErr w:type="spellStart"/>
            <w:r w:rsidRPr="000B398C">
              <w:rPr>
                <w:b/>
                <w:bCs/>
                <w:i/>
                <w:iCs/>
                <w:sz w:val="18"/>
                <w:szCs w:val="18"/>
              </w:rPr>
              <w:t>T</w:t>
            </w:r>
            <w:r w:rsidRPr="000B398C">
              <w:rPr>
                <w:b/>
                <w:bCs/>
                <w:sz w:val="18"/>
                <w:szCs w:val="18"/>
              </w:rPr>
              <w:t>e</w:t>
            </w:r>
            <w:proofErr w:type="spellEnd"/>
          </w:p>
        </w:tc>
        <w:tc>
          <w:tcPr>
            <w:tcW w:w="113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3AA13BEA" w14:textId="77777777" w:rsidR="004B3CB6" w:rsidRPr="000B398C" w:rsidRDefault="004B3CB6" w:rsidP="00F55153">
            <w:pPr>
              <w:spacing w:line="240" w:lineRule="auto"/>
              <w:jc w:val="center"/>
              <w:rPr>
                <w:b/>
                <w:bCs/>
                <w:sz w:val="18"/>
                <w:szCs w:val="18"/>
              </w:rPr>
            </w:pPr>
            <w:proofErr w:type="spellStart"/>
            <w:r w:rsidRPr="000B398C">
              <w:rPr>
                <w:b/>
                <w:bCs/>
                <w:i/>
                <w:iCs/>
                <w:sz w:val="18"/>
                <w:szCs w:val="18"/>
              </w:rPr>
              <w:t>T</w:t>
            </w:r>
            <w:r w:rsidRPr="000B398C">
              <w:rPr>
                <w:b/>
                <w:bCs/>
                <w:sz w:val="18"/>
                <w:szCs w:val="18"/>
              </w:rPr>
              <w:t>mice</w:t>
            </w:r>
            <w:proofErr w:type="spellEnd"/>
          </w:p>
        </w:tc>
        <w:tc>
          <w:tcPr>
            <w:tcW w:w="1291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56845D71" w14:textId="77777777" w:rsidR="004B3CB6" w:rsidRPr="000B398C" w:rsidRDefault="004B3CB6" w:rsidP="00F55153">
            <w:pPr>
              <w:spacing w:line="240" w:lineRule="auto"/>
              <w:jc w:val="center"/>
              <w:rPr>
                <w:b/>
                <w:bCs/>
                <w:sz w:val="18"/>
                <w:szCs w:val="18"/>
              </w:rPr>
            </w:pPr>
            <w:r w:rsidRPr="000B398C">
              <w:rPr>
                <w:b/>
                <w:bCs/>
                <w:sz w:val="18"/>
                <w:szCs w:val="18"/>
              </w:rPr>
              <w:t>Mass% NaCl</w:t>
            </w:r>
          </w:p>
        </w:tc>
        <w:tc>
          <w:tcPr>
            <w:tcW w:w="1291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2F01A54C" w14:textId="77777777" w:rsidR="004B3CB6" w:rsidRPr="000B398C" w:rsidRDefault="004B3CB6" w:rsidP="00F55153">
            <w:pPr>
              <w:spacing w:line="240" w:lineRule="auto"/>
              <w:jc w:val="center"/>
              <w:rPr>
                <w:b/>
                <w:bCs/>
                <w:sz w:val="18"/>
                <w:szCs w:val="18"/>
              </w:rPr>
            </w:pPr>
            <w:proofErr w:type="spellStart"/>
            <w:r w:rsidRPr="000B398C">
              <w:rPr>
                <w:b/>
                <w:bCs/>
                <w:i/>
                <w:iCs/>
                <w:sz w:val="18"/>
                <w:szCs w:val="18"/>
              </w:rPr>
              <w:t>T</w:t>
            </w:r>
            <w:r w:rsidRPr="000B398C">
              <w:rPr>
                <w:b/>
                <w:bCs/>
                <w:sz w:val="18"/>
                <w:szCs w:val="18"/>
              </w:rPr>
              <w:t>htot</w:t>
            </w:r>
            <w:proofErr w:type="spellEnd"/>
          </w:p>
        </w:tc>
        <w:tc>
          <w:tcPr>
            <w:tcW w:w="1058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6D2F2801" w14:textId="77777777" w:rsidR="004B3CB6" w:rsidRPr="000B398C" w:rsidRDefault="004B3CB6" w:rsidP="00F55153">
            <w:pPr>
              <w:spacing w:line="240" w:lineRule="auto"/>
              <w:ind w:left="-79"/>
              <w:jc w:val="right"/>
              <w:rPr>
                <w:b/>
                <w:bCs/>
                <w:sz w:val="18"/>
                <w:szCs w:val="18"/>
              </w:rPr>
            </w:pPr>
            <w:r w:rsidRPr="000B398C">
              <w:rPr>
                <w:b/>
                <w:bCs/>
                <w:sz w:val="18"/>
                <w:szCs w:val="18"/>
              </w:rPr>
              <w:t>Hom. Mode</w:t>
            </w:r>
          </w:p>
        </w:tc>
      </w:tr>
      <w:tr w:rsidR="004B3CB6" w:rsidRPr="000B398C" w14:paraId="7CBD51B5" w14:textId="77777777" w:rsidTr="003A10F0">
        <w:trPr>
          <w:trHeight w:val="425"/>
          <w:jc w:val="center"/>
        </w:trPr>
        <w:tc>
          <w:tcPr>
            <w:tcW w:w="993" w:type="dxa"/>
            <w:vAlign w:val="center"/>
          </w:tcPr>
          <w:p w14:paraId="40505992" w14:textId="77777777" w:rsidR="004B3CB6" w:rsidRPr="000B398C" w:rsidRDefault="004B3CB6" w:rsidP="00F55153">
            <w:pPr>
              <w:spacing w:line="240" w:lineRule="auto"/>
              <w:ind w:right="-100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RM12</w:t>
            </w:r>
          </w:p>
        </w:tc>
        <w:tc>
          <w:tcPr>
            <w:tcW w:w="704" w:type="dxa"/>
            <w:vAlign w:val="center"/>
          </w:tcPr>
          <w:p w14:paraId="65890A68" w14:textId="77777777" w:rsidR="004B3CB6" w:rsidRPr="000B398C" w:rsidRDefault="004B3CB6" w:rsidP="00343833">
            <w:pPr>
              <w:spacing w:line="240" w:lineRule="auto"/>
              <w:ind w:right="-111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5</w:t>
            </w:r>
          </w:p>
        </w:tc>
        <w:tc>
          <w:tcPr>
            <w:tcW w:w="713" w:type="dxa"/>
            <w:vAlign w:val="center"/>
          </w:tcPr>
          <w:p w14:paraId="21012FE7" w14:textId="245F75EB" w:rsidR="004B3CB6" w:rsidRPr="000B398C" w:rsidRDefault="00D51505" w:rsidP="00F55153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P</w:t>
            </w:r>
          </w:p>
        </w:tc>
        <w:tc>
          <w:tcPr>
            <w:tcW w:w="1564" w:type="dxa"/>
            <w:vAlign w:val="center"/>
          </w:tcPr>
          <w:p w14:paraId="556125DA" w14:textId="3BB4C548" w:rsidR="004B3CB6" w:rsidRPr="000B398C" w:rsidRDefault="004B3CB6" w:rsidP="00F55153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Interstitial quartz</w:t>
            </w:r>
          </w:p>
        </w:tc>
        <w:tc>
          <w:tcPr>
            <w:tcW w:w="587" w:type="dxa"/>
            <w:vAlign w:val="center"/>
          </w:tcPr>
          <w:p w14:paraId="0AF5EF85" w14:textId="77777777" w:rsidR="004B3CB6" w:rsidRPr="000B398C" w:rsidRDefault="004B3CB6" w:rsidP="00F55153">
            <w:pPr>
              <w:spacing w:line="240" w:lineRule="auto"/>
              <w:ind w:left="-85" w:right="-24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5</w:t>
            </w:r>
          </w:p>
        </w:tc>
        <w:tc>
          <w:tcPr>
            <w:tcW w:w="709" w:type="dxa"/>
            <w:vAlign w:val="center"/>
          </w:tcPr>
          <w:p w14:paraId="17F27432" w14:textId="77777777" w:rsidR="004B3CB6" w:rsidRPr="000B398C" w:rsidRDefault="004B3CB6" w:rsidP="00F55153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10-90</w:t>
            </w:r>
          </w:p>
        </w:tc>
        <w:tc>
          <w:tcPr>
            <w:tcW w:w="1113" w:type="dxa"/>
            <w:vAlign w:val="center"/>
          </w:tcPr>
          <w:p w14:paraId="4B606274" w14:textId="77777777" w:rsidR="004B3CB6" w:rsidRPr="000B398C" w:rsidRDefault="004B3CB6" w:rsidP="00F55153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L-V</w:t>
            </w:r>
          </w:p>
        </w:tc>
        <w:tc>
          <w:tcPr>
            <w:tcW w:w="613" w:type="dxa"/>
            <w:vAlign w:val="center"/>
          </w:tcPr>
          <w:p w14:paraId="4BADD023" w14:textId="77777777" w:rsidR="004B3CB6" w:rsidRPr="000B398C" w:rsidRDefault="004B3CB6" w:rsidP="00F55153">
            <w:pPr>
              <w:spacing w:line="240" w:lineRule="auto"/>
              <w:ind w:left="-57"/>
              <w:jc w:val="center"/>
              <w:rPr>
                <w:sz w:val="16"/>
                <w:szCs w:val="16"/>
              </w:rPr>
            </w:pPr>
          </w:p>
        </w:tc>
        <w:tc>
          <w:tcPr>
            <w:tcW w:w="1134" w:type="dxa"/>
            <w:vAlign w:val="center"/>
          </w:tcPr>
          <w:p w14:paraId="661699F1" w14:textId="77777777" w:rsidR="004B3CB6" w:rsidRPr="000B398C" w:rsidRDefault="004B3CB6" w:rsidP="00F55153">
            <w:pPr>
              <w:spacing w:line="240" w:lineRule="auto"/>
              <w:ind w:left="93"/>
              <w:rPr>
                <w:sz w:val="16"/>
                <w:szCs w:val="16"/>
              </w:rPr>
            </w:pPr>
          </w:p>
        </w:tc>
        <w:tc>
          <w:tcPr>
            <w:tcW w:w="1291" w:type="dxa"/>
            <w:vAlign w:val="center"/>
          </w:tcPr>
          <w:p w14:paraId="0C1C9A7B" w14:textId="77777777" w:rsidR="004B3CB6" w:rsidRPr="000B398C" w:rsidRDefault="004B3CB6" w:rsidP="00F55153">
            <w:pPr>
              <w:spacing w:line="240" w:lineRule="auto"/>
              <w:ind w:left="235"/>
              <w:rPr>
                <w:sz w:val="16"/>
                <w:szCs w:val="16"/>
              </w:rPr>
            </w:pPr>
          </w:p>
        </w:tc>
        <w:tc>
          <w:tcPr>
            <w:tcW w:w="1291" w:type="dxa"/>
            <w:vAlign w:val="center"/>
          </w:tcPr>
          <w:p w14:paraId="405F11B0" w14:textId="77777777" w:rsidR="004B3CB6" w:rsidRPr="000B398C" w:rsidRDefault="004B3CB6" w:rsidP="00F55153">
            <w:pPr>
              <w:spacing w:line="240" w:lineRule="auto"/>
              <w:ind w:left="132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L: 275-340</w:t>
            </w:r>
          </w:p>
          <w:p w14:paraId="1A365ED6" w14:textId="77777777" w:rsidR="004B3CB6" w:rsidRPr="000B398C" w:rsidRDefault="004B3CB6" w:rsidP="00F55153">
            <w:pPr>
              <w:spacing w:line="240" w:lineRule="auto"/>
              <w:ind w:left="132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V: 285</w:t>
            </w:r>
          </w:p>
        </w:tc>
        <w:tc>
          <w:tcPr>
            <w:tcW w:w="1058" w:type="dxa"/>
            <w:vAlign w:val="center"/>
          </w:tcPr>
          <w:p w14:paraId="32E0FFAD" w14:textId="77777777" w:rsidR="004B3CB6" w:rsidRPr="000B398C" w:rsidRDefault="004B3CB6" w:rsidP="00F55153">
            <w:pPr>
              <w:spacing w:line="240" w:lineRule="auto"/>
              <w:ind w:right="90"/>
              <w:jc w:val="right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L+V</w:t>
            </w:r>
          </w:p>
        </w:tc>
      </w:tr>
      <w:tr w:rsidR="004B3CB6" w:rsidRPr="000B398C" w14:paraId="2F39FAE2" w14:textId="77777777" w:rsidTr="003A10F0">
        <w:trPr>
          <w:trHeight w:val="424"/>
          <w:jc w:val="center"/>
        </w:trPr>
        <w:tc>
          <w:tcPr>
            <w:tcW w:w="993" w:type="dxa"/>
            <w:vAlign w:val="center"/>
          </w:tcPr>
          <w:p w14:paraId="05F47FFF" w14:textId="77777777" w:rsidR="004B3CB6" w:rsidRPr="000B398C" w:rsidRDefault="004B3CB6" w:rsidP="00F55153">
            <w:pPr>
              <w:spacing w:line="240" w:lineRule="auto"/>
              <w:ind w:right="-100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RM13a</w:t>
            </w:r>
          </w:p>
        </w:tc>
        <w:tc>
          <w:tcPr>
            <w:tcW w:w="704" w:type="dxa"/>
            <w:vAlign w:val="center"/>
          </w:tcPr>
          <w:p w14:paraId="0FDF1B34" w14:textId="77777777" w:rsidR="004B3CB6" w:rsidRPr="000B398C" w:rsidRDefault="004B3CB6" w:rsidP="00343833">
            <w:pPr>
              <w:spacing w:line="240" w:lineRule="auto"/>
              <w:ind w:right="-111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10</w:t>
            </w:r>
          </w:p>
        </w:tc>
        <w:tc>
          <w:tcPr>
            <w:tcW w:w="713" w:type="dxa"/>
            <w:vAlign w:val="center"/>
          </w:tcPr>
          <w:p w14:paraId="5E744B86" w14:textId="444EC1F7" w:rsidR="004B3CB6" w:rsidRPr="000B398C" w:rsidRDefault="00DA5EFF" w:rsidP="00F55153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P</w:t>
            </w:r>
          </w:p>
        </w:tc>
        <w:tc>
          <w:tcPr>
            <w:tcW w:w="1564" w:type="dxa"/>
            <w:vAlign w:val="center"/>
          </w:tcPr>
          <w:p w14:paraId="7D234AE4" w14:textId="4597751A" w:rsidR="004B3CB6" w:rsidRPr="000B398C" w:rsidRDefault="004B3CB6" w:rsidP="00F55153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Calcite in geode</w:t>
            </w:r>
          </w:p>
        </w:tc>
        <w:tc>
          <w:tcPr>
            <w:tcW w:w="587" w:type="dxa"/>
            <w:vAlign w:val="center"/>
          </w:tcPr>
          <w:p w14:paraId="4DFD0516" w14:textId="77777777" w:rsidR="004B3CB6" w:rsidRPr="000B398C" w:rsidRDefault="004B3CB6" w:rsidP="00F55153">
            <w:pPr>
              <w:spacing w:line="240" w:lineRule="auto"/>
              <w:ind w:left="-85" w:right="-24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23</w:t>
            </w:r>
          </w:p>
        </w:tc>
        <w:tc>
          <w:tcPr>
            <w:tcW w:w="709" w:type="dxa"/>
            <w:vAlign w:val="center"/>
          </w:tcPr>
          <w:p w14:paraId="7EB90B5C" w14:textId="77777777" w:rsidR="004B3CB6" w:rsidRPr="000B398C" w:rsidRDefault="004B3CB6" w:rsidP="00F55153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10-90</w:t>
            </w:r>
          </w:p>
        </w:tc>
        <w:tc>
          <w:tcPr>
            <w:tcW w:w="1113" w:type="dxa"/>
            <w:vAlign w:val="center"/>
          </w:tcPr>
          <w:p w14:paraId="1BF5B79E" w14:textId="77777777" w:rsidR="004B3CB6" w:rsidRPr="000B398C" w:rsidRDefault="004B3CB6" w:rsidP="00F55153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L-V</w:t>
            </w:r>
          </w:p>
        </w:tc>
        <w:tc>
          <w:tcPr>
            <w:tcW w:w="613" w:type="dxa"/>
            <w:vAlign w:val="center"/>
          </w:tcPr>
          <w:p w14:paraId="3C91F128" w14:textId="77777777" w:rsidR="004B3CB6" w:rsidRPr="000B398C" w:rsidRDefault="004B3CB6" w:rsidP="00F55153">
            <w:pPr>
              <w:spacing w:line="240" w:lineRule="auto"/>
              <w:ind w:left="-57"/>
              <w:jc w:val="center"/>
              <w:rPr>
                <w:sz w:val="16"/>
                <w:szCs w:val="16"/>
              </w:rPr>
            </w:pPr>
          </w:p>
        </w:tc>
        <w:tc>
          <w:tcPr>
            <w:tcW w:w="1134" w:type="dxa"/>
            <w:vAlign w:val="center"/>
          </w:tcPr>
          <w:p w14:paraId="45DD4D51" w14:textId="77777777" w:rsidR="004B3CB6" w:rsidRPr="000B398C" w:rsidRDefault="004B3CB6" w:rsidP="00F55153">
            <w:pPr>
              <w:spacing w:line="240" w:lineRule="auto"/>
              <w:ind w:left="93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L: -0.8</w:t>
            </w:r>
          </w:p>
          <w:p w14:paraId="55EC08B2" w14:textId="77777777" w:rsidR="004B3CB6" w:rsidRPr="000B398C" w:rsidRDefault="004B3CB6" w:rsidP="00F55153">
            <w:pPr>
              <w:spacing w:line="240" w:lineRule="auto"/>
              <w:ind w:left="93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V: -</w:t>
            </w:r>
          </w:p>
        </w:tc>
        <w:tc>
          <w:tcPr>
            <w:tcW w:w="1291" w:type="dxa"/>
            <w:vAlign w:val="center"/>
          </w:tcPr>
          <w:p w14:paraId="5B16808F" w14:textId="77777777" w:rsidR="004B3CB6" w:rsidRPr="000B398C" w:rsidRDefault="004B3CB6" w:rsidP="00F55153">
            <w:pPr>
              <w:spacing w:line="240" w:lineRule="auto"/>
              <w:ind w:left="235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L: 1.4</w:t>
            </w:r>
          </w:p>
          <w:p w14:paraId="094EDD5F" w14:textId="77777777" w:rsidR="004B3CB6" w:rsidRPr="000B398C" w:rsidRDefault="004B3CB6" w:rsidP="00F55153">
            <w:pPr>
              <w:spacing w:line="240" w:lineRule="auto"/>
              <w:ind w:left="235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V: -</w:t>
            </w:r>
          </w:p>
        </w:tc>
        <w:tc>
          <w:tcPr>
            <w:tcW w:w="1291" w:type="dxa"/>
            <w:vAlign w:val="center"/>
          </w:tcPr>
          <w:p w14:paraId="318F3CCF" w14:textId="77777777" w:rsidR="004B3CB6" w:rsidRPr="000B398C" w:rsidRDefault="004B3CB6" w:rsidP="00F55153">
            <w:pPr>
              <w:spacing w:line="240" w:lineRule="auto"/>
              <w:ind w:left="132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L: 275-350</w:t>
            </w:r>
          </w:p>
          <w:p w14:paraId="5F1CACFC" w14:textId="77777777" w:rsidR="004B3CB6" w:rsidRPr="000B398C" w:rsidRDefault="004B3CB6" w:rsidP="00F55153">
            <w:pPr>
              <w:spacing w:line="240" w:lineRule="auto"/>
              <w:ind w:left="132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V: 295-325</w:t>
            </w:r>
          </w:p>
        </w:tc>
        <w:tc>
          <w:tcPr>
            <w:tcW w:w="1058" w:type="dxa"/>
            <w:vAlign w:val="center"/>
          </w:tcPr>
          <w:p w14:paraId="6A252CF1" w14:textId="77777777" w:rsidR="004B3CB6" w:rsidRPr="000B398C" w:rsidRDefault="004B3CB6" w:rsidP="00F55153">
            <w:pPr>
              <w:spacing w:line="240" w:lineRule="auto"/>
              <w:ind w:right="90"/>
              <w:jc w:val="right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L+V</w:t>
            </w:r>
          </w:p>
        </w:tc>
      </w:tr>
      <w:tr w:rsidR="004B3CB6" w:rsidRPr="000B398C" w14:paraId="7A3E52FA" w14:textId="77777777" w:rsidTr="003A10F0">
        <w:trPr>
          <w:trHeight w:val="513"/>
          <w:jc w:val="center"/>
        </w:trPr>
        <w:tc>
          <w:tcPr>
            <w:tcW w:w="993" w:type="dxa"/>
            <w:vAlign w:val="center"/>
          </w:tcPr>
          <w:p w14:paraId="5E5A8811" w14:textId="77777777" w:rsidR="004B3CB6" w:rsidRPr="000B398C" w:rsidRDefault="004B3CB6" w:rsidP="00F55153">
            <w:pPr>
              <w:spacing w:line="240" w:lineRule="auto"/>
              <w:ind w:right="-100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S. Filomena</w:t>
            </w:r>
          </w:p>
        </w:tc>
        <w:tc>
          <w:tcPr>
            <w:tcW w:w="704" w:type="dxa"/>
            <w:vAlign w:val="center"/>
          </w:tcPr>
          <w:p w14:paraId="5222D774" w14:textId="77777777" w:rsidR="004B3CB6" w:rsidRPr="000B398C" w:rsidRDefault="004B3CB6" w:rsidP="00343833">
            <w:pPr>
              <w:spacing w:line="240" w:lineRule="auto"/>
              <w:ind w:right="-111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19</w:t>
            </w:r>
          </w:p>
        </w:tc>
        <w:tc>
          <w:tcPr>
            <w:tcW w:w="713" w:type="dxa"/>
            <w:vAlign w:val="center"/>
          </w:tcPr>
          <w:p w14:paraId="5349F6CA" w14:textId="639BCDCB" w:rsidR="004B3CB6" w:rsidRPr="000B398C" w:rsidRDefault="009862BE" w:rsidP="00F55153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P</w:t>
            </w:r>
          </w:p>
        </w:tc>
        <w:tc>
          <w:tcPr>
            <w:tcW w:w="1564" w:type="dxa"/>
            <w:vAlign w:val="center"/>
          </w:tcPr>
          <w:p w14:paraId="1DB070D5" w14:textId="2E822ECB" w:rsidR="004B3CB6" w:rsidRPr="000B398C" w:rsidRDefault="004B3CB6" w:rsidP="00F55153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Calcite in geode</w:t>
            </w:r>
          </w:p>
        </w:tc>
        <w:tc>
          <w:tcPr>
            <w:tcW w:w="587" w:type="dxa"/>
            <w:vAlign w:val="center"/>
          </w:tcPr>
          <w:p w14:paraId="14E5603E" w14:textId="77777777" w:rsidR="004B3CB6" w:rsidRPr="000B398C" w:rsidRDefault="004B3CB6" w:rsidP="00F55153">
            <w:pPr>
              <w:spacing w:line="240" w:lineRule="auto"/>
              <w:ind w:left="-85" w:right="-24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6</w:t>
            </w:r>
          </w:p>
        </w:tc>
        <w:tc>
          <w:tcPr>
            <w:tcW w:w="709" w:type="dxa"/>
            <w:vAlign w:val="center"/>
          </w:tcPr>
          <w:p w14:paraId="3EA9DB3A" w14:textId="77777777" w:rsidR="004B3CB6" w:rsidRPr="000B398C" w:rsidRDefault="004B3CB6" w:rsidP="00F55153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30-90</w:t>
            </w:r>
          </w:p>
        </w:tc>
        <w:tc>
          <w:tcPr>
            <w:tcW w:w="1113" w:type="dxa"/>
            <w:vAlign w:val="center"/>
          </w:tcPr>
          <w:p w14:paraId="154C1C76" w14:textId="77777777" w:rsidR="004B3CB6" w:rsidRPr="000B398C" w:rsidRDefault="004B3CB6" w:rsidP="00F55153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L-V</w:t>
            </w:r>
          </w:p>
        </w:tc>
        <w:tc>
          <w:tcPr>
            <w:tcW w:w="613" w:type="dxa"/>
            <w:vAlign w:val="center"/>
          </w:tcPr>
          <w:p w14:paraId="23EC8CEC" w14:textId="77777777" w:rsidR="004B3CB6" w:rsidRPr="000B398C" w:rsidRDefault="004B3CB6" w:rsidP="00F55153">
            <w:pPr>
              <w:spacing w:line="240" w:lineRule="auto"/>
              <w:ind w:left="-57"/>
              <w:jc w:val="center"/>
              <w:rPr>
                <w:sz w:val="16"/>
                <w:szCs w:val="16"/>
              </w:rPr>
            </w:pPr>
          </w:p>
        </w:tc>
        <w:tc>
          <w:tcPr>
            <w:tcW w:w="1134" w:type="dxa"/>
            <w:vAlign w:val="center"/>
          </w:tcPr>
          <w:p w14:paraId="44E6FA19" w14:textId="77777777" w:rsidR="004B3CB6" w:rsidRPr="000B398C" w:rsidRDefault="004B3CB6" w:rsidP="00F55153">
            <w:pPr>
              <w:spacing w:line="240" w:lineRule="auto"/>
              <w:ind w:left="93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L: -</w:t>
            </w:r>
          </w:p>
          <w:p w14:paraId="6C156C0B" w14:textId="77777777" w:rsidR="004B3CB6" w:rsidRPr="000B398C" w:rsidRDefault="004B3CB6" w:rsidP="00F55153">
            <w:pPr>
              <w:spacing w:line="240" w:lineRule="auto"/>
              <w:ind w:left="93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V: -4.1</w:t>
            </w:r>
          </w:p>
        </w:tc>
        <w:tc>
          <w:tcPr>
            <w:tcW w:w="1291" w:type="dxa"/>
            <w:vAlign w:val="center"/>
          </w:tcPr>
          <w:p w14:paraId="0CDECF78" w14:textId="77777777" w:rsidR="004B3CB6" w:rsidRPr="000B398C" w:rsidRDefault="004B3CB6" w:rsidP="00F55153">
            <w:pPr>
              <w:spacing w:line="240" w:lineRule="auto"/>
              <w:ind w:left="235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L: -</w:t>
            </w:r>
          </w:p>
          <w:p w14:paraId="5AC9F09B" w14:textId="77777777" w:rsidR="004B3CB6" w:rsidRPr="000B398C" w:rsidRDefault="004B3CB6" w:rsidP="00F55153">
            <w:pPr>
              <w:spacing w:line="240" w:lineRule="auto"/>
              <w:ind w:left="235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V: 6.6</w:t>
            </w:r>
          </w:p>
        </w:tc>
        <w:tc>
          <w:tcPr>
            <w:tcW w:w="1291" w:type="dxa"/>
            <w:vAlign w:val="center"/>
          </w:tcPr>
          <w:p w14:paraId="10204520" w14:textId="77777777" w:rsidR="004B3CB6" w:rsidRPr="000B398C" w:rsidRDefault="004B3CB6" w:rsidP="00F55153">
            <w:pPr>
              <w:spacing w:line="240" w:lineRule="auto"/>
              <w:ind w:left="132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L: 330-345</w:t>
            </w:r>
          </w:p>
          <w:p w14:paraId="410895CC" w14:textId="77777777" w:rsidR="004B3CB6" w:rsidRPr="000B398C" w:rsidRDefault="004B3CB6" w:rsidP="00F55153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V: 340-425</w:t>
            </w:r>
          </w:p>
        </w:tc>
        <w:tc>
          <w:tcPr>
            <w:tcW w:w="1058" w:type="dxa"/>
            <w:vAlign w:val="center"/>
          </w:tcPr>
          <w:p w14:paraId="01677D4B" w14:textId="77777777" w:rsidR="004B3CB6" w:rsidRPr="000B398C" w:rsidRDefault="004B3CB6" w:rsidP="00F55153">
            <w:pPr>
              <w:spacing w:line="240" w:lineRule="auto"/>
              <w:ind w:right="90"/>
              <w:jc w:val="right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L+V</w:t>
            </w:r>
          </w:p>
        </w:tc>
      </w:tr>
      <w:tr w:rsidR="004B3CB6" w:rsidRPr="000B398C" w14:paraId="63646C6A" w14:textId="77777777" w:rsidTr="003A10F0">
        <w:trPr>
          <w:trHeight w:hRule="exact" w:val="227"/>
          <w:jc w:val="center"/>
        </w:trPr>
        <w:tc>
          <w:tcPr>
            <w:tcW w:w="993" w:type="dxa"/>
            <w:vAlign w:val="center"/>
          </w:tcPr>
          <w:p w14:paraId="44022B85" w14:textId="77777777" w:rsidR="004B3CB6" w:rsidRPr="000B398C" w:rsidRDefault="004B3CB6" w:rsidP="00F55153">
            <w:pPr>
              <w:ind w:right="-100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RM12</w:t>
            </w:r>
          </w:p>
        </w:tc>
        <w:tc>
          <w:tcPr>
            <w:tcW w:w="704" w:type="dxa"/>
            <w:vAlign w:val="center"/>
          </w:tcPr>
          <w:p w14:paraId="224C6582" w14:textId="77777777" w:rsidR="004B3CB6" w:rsidRPr="000B398C" w:rsidRDefault="004B3CB6" w:rsidP="00343833">
            <w:pPr>
              <w:ind w:right="-111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4</w:t>
            </w:r>
          </w:p>
        </w:tc>
        <w:tc>
          <w:tcPr>
            <w:tcW w:w="713" w:type="dxa"/>
            <w:vAlign w:val="center"/>
          </w:tcPr>
          <w:p w14:paraId="6AF85AA4" w14:textId="14192433" w:rsidR="004B3CB6" w:rsidRPr="000B398C" w:rsidRDefault="00272508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P</w:t>
            </w:r>
          </w:p>
        </w:tc>
        <w:tc>
          <w:tcPr>
            <w:tcW w:w="1564" w:type="dxa"/>
            <w:vAlign w:val="center"/>
          </w:tcPr>
          <w:p w14:paraId="67DEFE0C" w14:textId="578D8371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Calcite in geode</w:t>
            </w:r>
          </w:p>
        </w:tc>
        <w:tc>
          <w:tcPr>
            <w:tcW w:w="587" w:type="dxa"/>
            <w:vAlign w:val="center"/>
          </w:tcPr>
          <w:p w14:paraId="70C4F9AF" w14:textId="77777777" w:rsidR="004B3CB6" w:rsidRPr="000B398C" w:rsidRDefault="004B3CB6" w:rsidP="00F55153">
            <w:pPr>
              <w:ind w:left="-85" w:right="-24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13</w:t>
            </w:r>
          </w:p>
        </w:tc>
        <w:tc>
          <w:tcPr>
            <w:tcW w:w="709" w:type="dxa"/>
            <w:vAlign w:val="center"/>
          </w:tcPr>
          <w:p w14:paraId="4FAB9AEB" w14:textId="77777777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10</w:t>
            </w:r>
          </w:p>
        </w:tc>
        <w:tc>
          <w:tcPr>
            <w:tcW w:w="1113" w:type="dxa"/>
            <w:vAlign w:val="center"/>
          </w:tcPr>
          <w:p w14:paraId="05631C64" w14:textId="77777777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L-V</w:t>
            </w:r>
          </w:p>
        </w:tc>
        <w:tc>
          <w:tcPr>
            <w:tcW w:w="613" w:type="dxa"/>
            <w:vAlign w:val="center"/>
          </w:tcPr>
          <w:p w14:paraId="4644D4D6" w14:textId="77777777" w:rsidR="004B3CB6" w:rsidRPr="000B398C" w:rsidRDefault="004B3CB6" w:rsidP="00F55153">
            <w:pPr>
              <w:ind w:left="-57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-28 (7)</w:t>
            </w:r>
          </w:p>
        </w:tc>
        <w:tc>
          <w:tcPr>
            <w:tcW w:w="1134" w:type="dxa"/>
            <w:vAlign w:val="center"/>
          </w:tcPr>
          <w:p w14:paraId="59A5EB89" w14:textId="77777777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-10.1±0.04</w:t>
            </w:r>
          </w:p>
        </w:tc>
        <w:tc>
          <w:tcPr>
            <w:tcW w:w="1291" w:type="dxa"/>
            <w:vAlign w:val="center"/>
          </w:tcPr>
          <w:p w14:paraId="4D49BFC9" w14:textId="77777777" w:rsidR="004B3CB6" w:rsidRPr="000B398C" w:rsidRDefault="004B3CB6" w:rsidP="00F55153">
            <w:pPr>
              <w:ind w:left="37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14.06±0.04</w:t>
            </w:r>
          </w:p>
        </w:tc>
        <w:tc>
          <w:tcPr>
            <w:tcW w:w="1291" w:type="dxa"/>
            <w:vAlign w:val="center"/>
          </w:tcPr>
          <w:p w14:paraId="214F53C5" w14:textId="77777777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205±1</w:t>
            </w:r>
          </w:p>
        </w:tc>
        <w:tc>
          <w:tcPr>
            <w:tcW w:w="1058" w:type="dxa"/>
            <w:vAlign w:val="center"/>
          </w:tcPr>
          <w:p w14:paraId="7B4D668F" w14:textId="77777777" w:rsidR="004B3CB6" w:rsidRPr="000B398C" w:rsidRDefault="004B3CB6" w:rsidP="00F55153">
            <w:pPr>
              <w:ind w:right="90"/>
              <w:jc w:val="right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L</w:t>
            </w:r>
          </w:p>
        </w:tc>
      </w:tr>
      <w:tr w:rsidR="004B3CB6" w:rsidRPr="000B398C" w14:paraId="1AEEAF5D" w14:textId="77777777" w:rsidTr="003A10F0">
        <w:trPr>
          <w:trHeight w:hRule="exact" w:val="227"/>
          <w:jc w:val="center"/>
        </w:trPr>
        <w:tc>
          <w:tcPr>
            <w:tcW w:w="993" w:type="dxa"/>
            <w:vAlign w:val="center"/>
          </w:tcPr>
          <w:p w14:paraId="1EA01113" w14:textId="77777777" w:rsidR="004B3CB6" w:rsidRPr="000B398C" w:rsidRDefault="004B3CB6" w:rsidP="00F55153">
            <w:pPr>
              <w:ind w:right="-100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RM12</w:t>
            </w:r>
          </w:p>
        </w:tc>
        <w:tc>
          <w:tcPr>
            <w:tcW w:w="704" w:type="dxa"/>
            <w:vAlign w:val="center"/>
          </w:tcPr>
          <w:p w14:paraId="7DBBD553" w14:textId="77777777" w:rsidR="004B3CB6" w:rsidRPr="000B398C" w:rsidRDefault="004B3CB6" w:rsidP="00343833">
            <w:pPr>
              <w:ind w:right="-111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6</w:t>
            </w:r>
          </w:p>
        </w:tc>
        <w:tc>
          <w:tcPr>
            <w:tcW w:w="713" w:type="dxa"/>
            <w:vAlign w:val="center"/>
          </w:tcPr>
          <w:p w14:paraId="097E368C" w14:textId="29B54051" w:rsidR="004B3CB6" w:rsidRPr="000B398C" w:rsidRDefault="0072650C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PS</w:t>
            </w:r>
          </w:p>
        </w:tc>
        <w:tc>
          <w:tcPr>
            <w:tcW w:w="1564" w:type="dxa"/>
            <w:vAlign w:val="center"/>
          </w:tcPr>
          <w:p w14:paraId="29F3BFAC" w14:textId="54BA488D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Calcite in geode</w:t>
            </w:r>
          </w:p>
        </w:tc>
        <w:tc>
          <w:tcPr>
            <w:tcW w:w="587" w:type="dxa"/>
            <w:vAlign w:val="center"/>
          </w:tcPr>
          <w:p w14:paraId="070D0054" w14:textId="77777777" w:rsidR="004B3CB6" w:rsidRPr="000B398C" w:rsidRDefault="004B3CB6" w:rsidP="00F55153">
            <w:pPr>
              <w:ind w:left="-85" w:right="-24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13</w:t>
            </w:r>
          </w:p>
        </w:tc>
        <w:tc>
          <w:tcPr>
            <w:tcW w:w="709" w:type="dxa"/>
            <w:vAlign w:val="center"/>
          </w:tcPr>
          <w:p w14:paraId="18D25E00" w14:textId="77777777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10</w:t>
            </w:r>
          </w:p>
        </w:tc>
        <w:tc>
          <w:tcPr>
            <w:tcW w:w="1113" w:type="dxa"/>
            <w:vAlign w:val="center"/>
          </w:tcPr>
          <w:p w14:paraId="596CE46A" w14:textId="77777777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L-V</w:t>
            </w:r>
          </w:p>
        </w:tc>
        <w:tc>
          <w:tcPr>
            <w:tcW w:w="613" w:type="dxa"/>
            <w:vAlign w:val="center"/>
          </w:tcPr>
          <w:p w14:paraId="41839C1C" w14:textId="77777777" w:rsidR="004B3CB6" w:rsidRPr="000B398C" w:rsidRDefault="004B3CB6" w:rsidP="00F55153">
            <w:pPr>
              <w:ind w:left="-57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-23 (9)</w:t>
            </w:r>
          </w:p>
        </w:tc>
        <w:tc>
          <w:tcPr>
            <w:tcW w:w="1134" w:type="dxa"/>
            <w:vAlign w:val="center"/>
          </w:tcPr>
          <w:p w14:paraId="7108C3B2" w14:textId="77777777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-6.11±0.03</w:t>
            </w:r>
          </w:p>
        </w:tc>
        <w:tc>
          <w:tcPr>
            <w:tcW w:w="1291" w:type="dxa"/>
            <w:vAlign w:val="center"/>
          </w:tcPr>
          <w:p w14:paraId="78488895" w14:textId="77777777" w:rsidR="004B3CB6" w:rsidRPr="000B398C" w:rsidRDefault="004B3CB6" w:rsidP="00F55153">
            <w:pPr>
              <w:ind w:left="37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9.35±0.04</w:t>
            </w:r>
          </w:p>
        </w:tc>
        <w:tc>
          <w:tcPr>
            <w:tcW w:w="1291" w:type="dxa"/>
            <w:vAlign w:val="center"/>
          </w:tcPr>
          <w:p w14:paraId="11ACC553" w14:textId="77777777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150±6</w:t>
            </w:r>
          </w:p>
        </w:tc>
        <w:tc>
          <w:tcPr>
            <w:tcW w:w="1058" w:type="dxa"/>
            <w:vAlign w:val="center"/>
          </w:tcPr>
          <w:p w14:paraId="2C1ACB1C" w14:textId="77777777" w:rsidR="004B3CB6" w:rsidRPr="000B398C" w:rsidRDefault="004B3CB6" w:rsidP="00F55153">
            <w:pPr>
              <w:ind w:right="90"/>
              <w:jc w:val="right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L</w:t>
            </w:r>
          </w:p>
        </w:tc>
      </w:tr>
      <w:tr w:rsidR="004B3CB6" w:rsidRPr="000B398C" w14:paraId="1678D5C6" w14:textId="77777777" w:rsidTr="003A10F0">
        <w:trPr>
          <w:trHeight w:hRule="exact" w:val="227"/>
          <w:jc w:val="center"/>
        </w:trPr>
        <w:tc>
          <w:tcPr>
            <w:tcW w:w="993" w:type="dxa"/>
            <w:vAlign w:val="center"/>
          </w:tcPr>
          <w:p w14:paraId="51CA537B" w14:textId="77777777" w:rsidR="004B3CB6" w:rsidRPr="000B398C" w:rsidRDefault="004B3CB6" w:rsidP="00F55153">
            <w:pPr>
              <w:ind w:right="-100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RM12</w:t>
            </w:r>
          </w:p>
        </w:tc>
        <w:tc>
          <w:tcPr>
            <w:tcW w:w="704" w:type="dxa"/>
            <w:vAlign w:val="center"/>
          </w:tcPr>
          <w:p w14:paraId="59F18793" w14:textId="77777777" w:rsidR="004B3CB6" w:rsidRPr="000B398C" w:rsidRDefault="004B3CB6" w:rsidP="00343833">
            <w:pPr>
              <w:ind w:right="-111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8</w:t>
            </w:r>
          </w:p>
        </w:tc>
        <w:tc>
          <w:tcPr>
            <w:tcW w:w="713" w:type="dxa"/>
            <w:vAlign w:val="center"/>
          </w:tcPr>
          <w:p w14:paraId="62347002" w14:textId="3CE04418" w:rsidR="004B3CB6" w:rsidRPr="000B398C" w:rsidRDefault="00E86220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P</w:t>
            </w:r>
          </w:p>
        </w:tc>
        <w:tc>
          <w:tcPr>
            <w:tcW w:w="1564" w:type="dxa"/>
            <w:vAlign w:val="center"/>
          </w:tcPr>
          <w:p w14:paraId="21EAEFD7" w14:textId="49FF4CDC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Interstitial calcite</w:t>
            </w:r>
          </w:p>
        </w:tc>
        <w:tc>
          <w:tcPr>
            <w:tcW w:w="587" w:type="dxa"/>
            <w:vAlign w:val="center"/>
          </w:tcPr>
          <w:p w14:paraId="4CFFD1FD" w14:textId="77777777" w:rsidR="004B3CB6" w:rsidRPr="000B398C" w:rsidRDefault="004B3CB6" w:rsidP="00F55153">
            <w:pPr>
              <w:ind w:left="-85" w:right="-24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7</w:t>
            </w:r>
          </w:p>
        </w:tc>
        <w:tc>
          <w:tcPr>
            <w:tcW w:w="709" w:type="dxa"/>
            <w:vAlign w:val="center"/>
          </w:tcPr>
          <w:p w14:paraId="0D27AA4F" w14:textId="77777777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20</w:t>
            </w:r>
          </w:p>
        </w:tc>
        <w:tc>
          <w:tcPr>
            <w:tcW w:w="1113" w:type="dxa"/>
            <w:vAlign w:val="center"/>
          </w:tcPr>
          <w:p w14:paraId="45BD528B" w14:textId="77777777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L-V</w:t>
            </w:r>
          </w:p>
        </w:tc>
        <w:tc>
          <w:tcPr>
            <w:tcW w:w="613" w:type="dxa"/>
            <w:vAlign w:val="center"/>
          </w:tcPr>
          <w:p w14:paraId="0B148108" w14:textId="77777777" w:rsidR="004B3CB6" w:rsidRPr="000B398C" w:rsidRDefault="004B3CB6" w:rsidP="00F55153">
            <w:pPr>
              <w:ind w:left="-57"/>
              <w:jc w:val="center"/>
              <w:rPr>
                <w:sz w:val="16"/>
                <w:szCs w:val="16"/>
              </w:rPr>
            </w:pPr>
          </w:p>
        </w:tc>
        <w:tc>
          <w:tcPr>
            <w:tcW w:w="1134" w:type="dxa"/>
            <w:vAlign w:val="center"/>
          </w:tcPr>
          <w:p w14:paraId="2CA6BDEA" w14:textId="77777777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-6.5±0.0</w:t>
            </w:r>
          </w:p>
        </w:tc>
        <w:tc>
          <w:tcPr>
            <w:tcW w:w="1291" w:type="dxa"/>
            <w:vAlign w:val="center"/>
          </w:tcPr>
          <w:p w14:paraId="13D081B8" w14:textId="77777777" w:rsidR="004B3CB6" w:rsidRPr="000B398C" w:rsidRDefault="004B3CB6" w:rsidP="00F55153">
            <w:pPr>
              <w:ind w:left="37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9.8±0.0</w:t>
            </w:r>
          </w:p>
        </w:tc>
        <w:tc>
          <w:tcPr>
            <w:tcW w:w="1291" w:type="dxa"/>
            <w:vAlign w:val="center"/>
          </w:tcPr>
          <w:p w14:paraId="410D1CCD" w14:textId="77777777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253±0.0</w:t>
            </w:r>
          </w:p>
        </w:tc>
        <w:tc>
          <w:tcPr>
            <w:tcW w:w="1058" w:type="dxa"/>
            <w:vAlign w:val="center"/>
          </w:tcPr>
          <w:p w14:paraId="2F16BDB7" w14:textId="77777777" w:rsidR="004B3CB6" w:rsidRPr="000B398C" w:rsidRDefault="004B3CB6" w:rsidP="00F55153">
            <w:pPr>
              <w:ind w:right="90"/>
              <w:jc w:val="right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L</w:t>
            </w:r>
          </w:p>
        </w:tc>
      </w:tr>
      <w:tr w:rsidR="004B3CB6" w:rsidRPr="000B398C" w14:paraId="28C5ED8F" w14:textId="77777777" w:rsidTr="003A10F0">
        <w:trPr>
          <w:trHeight w:hRule="exact" w:val="227"/>
          <w:jc w:val="center"/>
        </w:trPr>
        <w:tc>
          <w:tcPr>
            <w:tcW w:w="993" w:type="dxa"/>
            <w:vAlign w:val="center"/>
          </w:tcPr>
          <w:p w14:paraId="34ADBA90" w14:textId="77777777" w:rsidR="004B3CB6" w:rsidRPr="000B398C" w:rsidRDefault="004B3CB6" w:rsidP="00F55153">
            <w:pPr>
              <w:ind w:right="-100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RM13a</w:t>
            </w:r>
          </w:p>
        </w:tc>
        <w:tc>
          <w:tcPr>
            <w:tcW w:w="704" w:type="dxa"/>
            <w:vAlign w:val="center"/>
          </w:tcPr>
          <w:p w14:paraId="07DAF18B" w14:textId="77777777" w:rsidR="004B3CB6" w:rsidRPr="000B398C" w:rsidRDefault="004B3CB6" w:rsidP="00343833">
            <w:pPr>
              <w:ind w:right="-111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9</w:t>
            </w:r>
          </w:p>
        </w:tc>
        <w:tc>
          <w:tcPr>
            <w:tcW w:w="713" w:type="dxa"/>
            <w:vAlign w:val="center"/>
          </w:tcPr>
          <w:p w14:paraId="45C51AB3" w14:textId="41CBC652" w:rsidR="004B3CB6" w:rsidRPr="000B398C" w:rsidRDefault="00701084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P</w:t>
            </w:r>
          </w:p>
        </w:tc>
        <w:tc>
          <w:tcPr>
            <w:tcW w:w="1564" w:type="dxa"/>
            <w:vAlign w:val="center"/>
          </w:tcPr>
          <w:p w14:paraId="7571230E" w14:textId="10B9DFA3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Calcite in geode</w:t>
            </w:r>
          </w:p>
        </w:tc>
        <w:tc>
          <w:tcPr>
            <w:tcW w:w="587" w:type="dxa"/>
            <w:vAlign w:val="center"/>
          </w:tcPr>
          <w:p w14:paraId="105ACDD2" w14:textId="77777777" w:rsidR="004B3CB6" w:rsidRPr="000B398C" w:rsidRDefault="004B3CB6" w:rsidP="00F55153">
            <w:pPr>
              <w:ind w:left="-85" w:right="-24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18</w:t>
            </w:r>
          </w:p>
        </w:tc>
        <w:tc>
          <w:tcPr>
            <w:tcW w:w="709" w:type="dxa"/>
            <w:vAlign w:val="center"/>
          </w:tcPr>
          <w:p w14:paraId="06969CFA" w14:textId="77777777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20</w:t>
            </w:r>
          </w:p>
        </w:tc>
        <w:tc>
          <w:tcPr>
            <w:tcW w:w="1113" w:type="dxa"/>
            <w:vAlign w:val="center"/>
          </w:tcPr>
          <w:p w14:paraId="5B10D253" w14:textId="77777777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L-V</w:t>
            </w:r>
          </w:p>
        </w:tc>
        <w:tc>
          <w:tcPr>
            <w:tcW w:w="613" w:type="dxa"/>
            <w:vAlign w:val="center"/>
          </w:tcPr>
          <w:p w14:paraId="2F619A23" w14:textId="77777777" w:rsidR="004B3CB6" w:rsidRPr="000B398C" w:rsidRDefault="004B3CB6" w:rsidP="00F55153">
            <w:pPr>
              <w:ind w:left="-57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-16 (4)</w:t>
            </w:r>
          </w:p>
        </w:tc>
        <w:tc>
          <w:tcPr>
            <w:tcW w:w="1134" w:type="dxa"/>
            <w:vAlign w:val="center"/>
          </w:tcPr>
          <w:p w14:paraId="4E62FE57" w14:textId="77777777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-3.1</w:t>
            </w:r>
          </w:p>
        </w:tc>
        <w:tc>
          <w:tcPr>
            <w:tcW w:w="1291" w:type="dxa"/>
            <w:vAlign w:val="center"/>
          </w:tcPr>
          <w:p w14:paraId="46C43056" w14:textId="77777777" w:rsidR="004B3CB6" w:rsidRPr="000B398C" w:rsidRDefault="004B3CB6" w:rsidP="00F55153">
            <w:pPr>
              <w:ind w:left="37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5.1±0.1</w:t>
            </w:r>
          </w:p>
        </w:tc>
        <w:tc>
          <w:tcPr>
            <w:tcW w:w="1291" w:type="dxa"/>
            <w:vAlign w:val="center"/>
          </w:tcPr>
          <w:p w14:paraId="6F7F402F" w14:textId="77777777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305±4</w:t>
            </w:r>
          </w:p>
        </w:tc>
        <w:tc>
          <w:tcPr>
            <w:tcW w:w="1058" w:type="dxa"/>
            <w:vAlign w:val="center"/>
          </w:tcPr>
          <w:p w14:paraId="7FCE4F52" w14:textId="77777777" w:rsidR="004B3CB6" w:rsidRPr="000B398C" w:rsidRDefault="004B3CB6" w:rsidP="00F55153">
            <w:pPr>
              <w:ind w:right="90"/>
              <w:jc w:val="right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L</w:t>
            </w:r>
          </w:p>
        </w:tc>
      </w:tr>
      <w:tr w:rsidR="004B3CB6" w:rsidRPr="000B398C" w14:paraId="3BBE4C2F" w14:textId="77777777" w:rsidTr="003A10F0">
        <w:trPr>
          <w:trHeight w:hRule="exact" w:val="227"/>
          <w:jc w:val="center"/>
        </w:trPr>
        <w:tc>
          <w:tcPr>
            <w:tcW w:w="993" w:type="dxa"/>
            <w:vAlign w:val="center"/>
          </w:tcPr>
          <w:p w14:paraId="4C3748A9" w14:textId="77777777" w:rsidR="004B3CB6" w:rsidRPr="000B398C" w:rsidRDefault="004B3CB6" w:rsidP="00F55153">
            <w:pPr>
              <w:ind w:right="-100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RM13a</w:t>
            </w:r>
          </w:p>
        </w:tc>
        <w:tc>
          <w:tcPr>
            <w:tcW w:w="704" w:type="dxa"/>
            <w:vAlign w:val="center"/>
          </w:tcPr>
          <w:p w14:paraId="7FEB60B2" w14:textId="77777777" w:rsidR="004B3CB6" w:rsidRPr="000B398C" w:rsidRDefault="004B3CB6" w:rsidP="00343833">
            <w:pPr>
              <w:ind w:right="-111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12</w:t>
            </w:r>
          </w:p>
        </w:tc>
        <w:tc>
          <w:tcPr>
            <w:tcW w:w="713" w:type="dxa"/>
            <w:vAlign w:val="center"/>
          </w:tcPr>
          <w:p w14:paraId="0E049CF8" w14:textId="468FE5CF" w:rsidR="004B3CB6" w:rsidRPr="000B398C" w:rsidRDefault="004D33E3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P</w:t>
            </w:r>
          </w:p>
        </w:tc>
        <w:tc>
          <w:tcPr>
            <w:tcW w:w="1564" w:type="dxa"/>
            <w:vAlign w:val="center"/>
          </w:tcPr>
          <w:p w14:paraId="03E97CB0" w14:textId="359E1E7E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Interstitial calcite</w:t>
            </w:r>
          </w:p>
        </w:tc>
        <w:tc>
          <w:tcPr>
            <w:tcW w:w="587" w:type="dxa"/>
            <w:vAlign w:val="center"/>
          </w:tcPr>
          <w:p w14:paraId="2F610E55" w14:textId="77777777" w:rsidR="004B3CB6" w:rsidRPr="000B398C" w:rsidRDefault="004B3CB6" w:rsidP="00F55153">
            <w:pPr>
              <w:ind w:left="-85" w:right="-24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37</w:t>
            </w:r>
          </w:p>
        </w:tc>
        <w:tc>
          <w:tcPr>
            <w:tcW w:w="709" w:type="dxa"/>
            <w:vAlign w:val="center"/>
          </w:tcPr>
          <w:p w14:paraId="396F94AB" w14:textId="77777777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20</w:t>
            </w:r>
          </w:p>
        </w:tc>
        <w:tc>
          <w:tcPr>
            <w:tcW w:w="1113" w:type="dxa"/>
            <w:vAlign w:val="center"/>
          </w:tcPr>
          <w:p w14:paraId="08A72A08" w14:textId="77777777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L-V</w:t>
            </w:r>
          </w:p>
        </w:tc>
        <w:tc>
          <w:tcPr>
            <w:tcW w:w="613" w:type="dxa"/>
            <w:vAlign w:val="center"/>
          </w:tcPr>
          <w:p w14:paraId="10043A71" w14:textId="77777777" w:rsidR="004B3CB6" w:rsidRPr="000B398C" w:rsidRDefault="004B3CB6" w:rsidP="00F55153">
            <w:pPr>
              <w:ind w:left="-57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-33 (9)</w:t>
            </w:r>
          </w:p>
        </w:tc>
        <w:tc>
          <w:tcPr>
            <w:tcW w:w="1134" w:type="dxa"/>
            <w:vAlign w:val="center"/>
          </w:tcPr>
          <w:p w14:paraId="0D42CA1C" w14:textId="77777777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-12.4</w:t>
            </w:r>
          </w:p>
        </w:tc>
        <w:tc>
          <w:tcPr>
            <w:tcW w:w="1291" w:type="dxa"/>
            <w:vAlign w:val="center"/>
          </w:tcPr>
          <w:p w14:paraId="56504B78" w14:textId="77777777" w:rsidR="004B3CB6" w:rsidRPr="000B398C" w:rsidRDefault="004B3CB6" w:rsidP="00F55153">
            <w:pPr>
              <w:ind w:left="37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16.3±0.0</w:t>
            </w:r>
          </w:p>
        </w:tc>
        <w:tc>
          <w:tcPr>
            <w:tcW w:w="1291" w:type="dxa"/>
            <w:vAlign w:val="center"/>
          </w:tcPr>
          <w:p w14:paraId="616C1661" w14:textId="77777777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249±1</w:t>
            </w:r>
          </w:p>
        </w:tc>
        <w:tc>
          <w:tcPr>
            <w:tcW w:w="1058" w:type="dxa"/>
            <w:vAlign w:val="center"/>
          </w:tcPr>
          <w:p w14:paraId="0AA374A3" w14:textId="77777777" w:rsidR="004B3CB6" w:rsidRPr="000B398C" w:rsidRDefault="004B3CB6" w:rsidP="00F55153">
            <w:pPr>
              <w:ind w:right="90"/>
              <w:jc w:val="right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L</w:t>
            </w:r>
          </w:p>
        </w:tc>
      </w:tr>
      <w:tr w:rsidR="004B3CB6" w:rsidRPr="000B398C" w14:paraId="607E5271" w14:textId="77777777" w:rsidTr="003A10F0">
        <w:trPr>
          <w:trHeight w:hRule="exact" w:val="227"/>
          <w:jc w:val="center"/>
        </w:trPr>
        <w:tc>
          <w:tcPr>
            <w:tcW w:w="993" w:type="dxa"/>
          </w:tcPr>
          <w:p w14:paraId="0E7D7F0B" w14:textId="77777777" w:rsidR="004B3CB6" w:rsidRPr="000B398C" w:rsidRDefault="004B3CB6" w:rsidP="00F55153">
            <w:pPr>
              <w:ind w:right="-100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RM13a</w:t>
            </w:r>
          </w:p>
        </w:tc>
        <w:tc>
          <w:tcPr>
            <w:tcW w:w="704" w:type="dxa"/>
            <w:vAlign w:val="center"/>
          </w:tcPr>
          <w:p w14:paraId="7F7F85E9" w14:textId="77777777" w:rsidR="004B3CB6" w:rsidRPr="000B398C" w:rsidRDefault="004B3CB6" w:rsidP="00343833">
            <w:pPr>
              <w:ind w:right="-111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13</w:t>
            </w:r>
          </w:p>
        </w:tc>
        <w:tc>
          <w:tcPr>
            <w:tcW w:w="713" w:type="dxa"/>
            <w:vAlign w:val="center"/>
          </w:tcPr>
          <w:p w14:paraId="32DDB4EC" w14:textId="6C770E62" w:rsidR="004B3CB6" w:rsidRPr="000B398C" w:rsidRDefault="00BA302F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P</w:t>
            </w:r>
          </w:p>
        </w:tc>
        <w:tc>
          <w:tcPr>
            <w:tcW w:w="1564" w:type="dxa"/>
            <w:vAlign w:val="center"/>
          </w:tcPr>
          <w:p w14:paraId="5A412F55" w14:textId="62069DB9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Interstitial calcite</w:t>
            </w:r>
          </w:p>
        </w:tc>
        <w:tc>
          <w:tcPr>
            <w:tcW w:w="587" w:type="dxa"/>
            <w:vAlign w:val="center"/>
          </w:tcPr>
          <w:p w14:paraId="11C1BB1B" w14:textId="77777777" w:rsidR="004B3CB6" w:rsidRPr="000B398C" w:rsidRDefault="004B3CB6" w:rsidP="00F55153">
            <w:pPr>
              <w:ind w:left="-85" w:right="-24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8</w:t>
            </w:r>
          </w:p>
        </w:tc>
        <w:tc>
          <w:tcPr>
            <w:tcW w:w="709" w:type="dxa"/>
            <w:vAlign w:val="center"/>
          </w:tcPr>
          <w:p w14:paraId="5033AB83" w14:textId="77777777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20</w:t>
            </w:r>
          </w:p>
        </w:tc>
        <w:tc>
          <w:tcPr>
            <w:tcW w:w="1113" w:type="dxa"/>
            <w:vAlign w:val="center"/>
          </w:tcPr>
          <w:p w14:paraId="69479CF9" w14:textId="77777777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L-V</w:t>
            </w:r>
          </w:p>
        </w:tc>
        <w:tc>
          <w:tcPr>
            <w:tcW w:w="613" w:type="dxa"/>
            <w:vAlign w:val="center"/>
          </w:tcPr>
          <w:p w14:paraId="7B5DFB3B" w14:textId="77777777" w:rsidR="004B3CB6" w:rsidRPr="000B398C" w:rsidRDefault="004B3CB6" w:rsidP="00F55153">
            <w:pPr>
              <w:ind w:left="-57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-27 (1)</w:t>
            </w:r>
          </w:p>
        </w:tc>
        <w:tc>
          <w:tcPr>
            <w:tcW w:w="1134" w:type="dxa"/>
            <w:vAlign w:val="center"/>
          </w:tcPr>
          <w:p w14:paraId="5F7C1386" w14:textId="77777777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-13.6</w:t>
            </w:r>
          </w:p>
        </w:tc>
        <w:tc>
          <w:tcPr>
            <w:tcW w:w="1291" w:type="dxa"/>
            <w:vAlign w:val="center"/>
          </w:tcPr>
          <w:p w14:paraId="3605D6B8" w14:textId="77777777" w:rsidR="004B3CB6" w:rsidRPr="000B398C" w:rsidRDefault="004B3CB6" w:rsidP="00F55153">
            <w:pPr>
              <w:ind w:left="37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17.4±0.0</w:t>
            </w:r>
          </w:p>
        </w:tc>
        <w:tc>
          <w:tcPr>
            <w:tcW w:w="1291" w:type="dxa"/>
            <w:vAlign w:val="center"/>
          </w:tcPr>
          <w:p w14:paraId="190B1EEC" w14:textId="77777777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245±1</w:t>
            </w:r>
          </w:p>
        </w:tc>
        <w:tc>
          <w:tcPr>
            <w:tcW w:w="1058" w:type="dxa"/>
            <w:vAlign w:val="center"/>
          </w:tcPr>
          <w:p w14:paraId="5AAE018D" w14:textId="77777777" w:rsidR="004B3CB6" w:rsidRPr="000B398C" w:rsidRDefault="004B3CB6" w:rsidP="00F55153">
            <w:pPr>
              <w:ind w:right="90"/>
              <w:jc w:val="right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L</w:t>
            </w:r>
          </w:p>
        </w:tc>
      </w:tr>
      <w:tr w:rsidR="004B3CB6" w:rsidRPr="000B398C" w14:paraId="2F0568F5" w14:textId="77777777" w:rsidTr="003A10F0">
        <w:trPr>
          <w:trHeight w:hRule="exact" w:val="227"/>
          <w:jc w:val="center"/>
        </w:trPr>
        <w:tc>
          <w:tcPr>
            <w:tcW w:w="993" w:type="dxa"/>
          </w:tcPr>
          <w:p w14:paraId="692D992E" w14:textId="77777777" w:rsidR="004B3CB6" w:rsidRPr="000B398C" w:rsidRDefault="004B3CB6" w:rsidP="00F55153">
            <w:pPr>
              <w:ind w:right="-100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RM13a</w:t>
            </w:r>
          </w:p>
        </w:tc>
        <w:tc>
          <w:tcPr>
            <w:tcW w:w="704" w:type="dxa"/>
            <w:vAlign w:val="center"/>
          </w:tcPr>
          <w:p w14:paraId="155A7BA4" w14:textId="77777777" w:rsidR="004B3CB6" w:rsidRPr="000B398C" w:rsidRDefault="004B3CB6" w:rsidP="00343833">
            <w:pPr>
              <w:ind w:right="-111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14</w:t>
            </w:r>
          </w:p>
        </w:tc>
        <w:tc>
          <w:tcPr>
            <w:tcW w:w="713" w:type="dxa"/>
            <w:vAlign w:val="center"/>
          </w:tcPr>
          <w:p w14:paraId="0E4E4200" w14:textId="2849EEE3" w:rsidR="004B3CB6" w:rsidRPr="000B398C" w:rsidRDefault="004D036B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PS</w:t>
            </w:r>
          </w:p>
        </w:tc>
        <w:tc>
          <w:tcPr>
            <w:tcW w:w="1564" w:type="dxa"/>
            <w:vAlign w:val="center"/>
          </w:tcPr>
          <w:p w14:paraId="4B45F4B4" w14:textId="7E729F17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Interstitial calcite</w:t>
            </w:r>
          </w:p>
        </w:tc>
        <w:tc>
          <w:tcPr>
            <w:tcW w:w="587" w:type="dxa"/>
            <w:vAlign w:val="center"/>
          </w:tcPr>
          <w:p w14:paraId="55C98B16" w14:textId="77777777" w:rsidR="004B3CB6" w:rsidRPr="000B398C" w:rsidRDefault="004B3CB6" w:rsidP="00F55153">
            <w:pPr>
              <w:ind w:left="-85" w:right="-24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14</w:t>
            </w:r>
          </w:p>
        </w:tc>
        <w:tc>
          <w:tcPr>
            <w:tcW w:w="709" w:type="dxa"/>
            <w:vAlign w:val="center"/>
          </w:tcPr>
          <w:p w14:paraId="2FE9A1D6" w14:textId="77777777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10</w:t>
            </w:r>
          </w:p>
        </w:tc>
        <w:tc>
          <w:tcPr>
            <w:tcW w:w="1113" w:type="dxa"/>
            <w:vAlign w:val="center"/>
          </w:tcPr>
          <w:p w14:paraId="30F2563A" w14:textId="77777777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L-V</w:t>
            </w:r>
          </w:p>
        </w:tc>
        <w:tc>
          <w:tcPr>
            <w:tcW w:w="613" w:type="dxa"/>
            <w:vAlign w:val="center"/>
          </w:tcPr>
          <w:p w14:paraId="5BE2AD7C" w14:textId="77777777" w:rsidR="004B3CB6" w:rsidRPr="000B398C" w:rsidRDefault="004B3CB6" w:rsidP="00F55153">
            <w:pPr>
              <w:ind w:left="-57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-23 (5)</w:t>
            </w:r>
          </w:p>
        </w:tc>
        <w:tc>
          <w:tcPr>
            <w:tcW w:w="1134" w:type="dxa"/>
            <w:vAlign w:val="center"/>
          </w:tcPr>
          <w:p w14:paraId="222653A7" w14:textId="77777777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-4.6±0.05</w:t>
            </w:r>
          </w:p>
        </w:tc>
        <w:tc>
          <w:tcPr>
            <w:tcW w:w="1291" w:type="dxa"/>
            <w:vAlign w:val="center"/>
          </w:tcPr>
          <w:p w14:paraId="3363ECD5" w14:textId="77777777" w:rsidR="004B3CB6" w:rsidRPr="000B398C" w:rsidRDefault="004B3CB6" w:rsidP="00F55153">
            <w:pPr>
              <w:ind w:left="37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7.4±0.1</w:t>
            </w:r>
          </w:p>
        </w:tc>
        <w:tc>
          <w:tcPr>
            <w:tcW w:w="1291" w:type="dxa"/>
            <w:vAlign w:val="center"/>
          </w:tcPr>
          <w:p w14:paraId="1B8185F1" w14:textId="77777777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194±1</w:t>
            </w:r>
          </w:p>
        </w:tc>
        <w:tc>
          <w:tcPr>
            <w:tcW w:w="1058" w:type="dxa"/>
            <w:vAlign w:val="center"/>
          </w:tcPr>
          <w:p w14:paraId="52FC2ADE" w14:textId="77777777" w:rsidR="004B3CB6" w:rsidRPr="000B398C" w:rsidRDefault="004B3CB6" w:rsidP="00F55153">
            <w:pPr>
              <w:ind w:right="90"/>
              <w:jc w:val="right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L</w:t>
            </w:r>
          </w:p>
        </w:tc>
      </w:tr>
      <w:tr w:rsidR="004B3CB6" w:rsidRPr="000B398C" w14:paraId="5CC9FBD7" w14:textId="77777777" w:rsidTr="003A10F0">
        <w:trPr>
          <w:trHeight w:hRule="exact" w:val="227"/>
          <w:jc w:val="center"/>
        </w:trPr>
        <w:tc>
          <w:tcPr>
            <w:tcW w:w="993" w:type="dxa"/>
          </w:tcPr>
          <w:p w14:paraId="7D983E77" w14:textId="77777777" w:rsidR="004B3CB6" w:rsidRPr="000B398C" w:rsidRDefault="004B3CB6" w:rsidP="00F55153">
            <w:pPr>
              <w:ind w:right="-100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RM13a</w:t>
            </w:r>
          </w:p>
        </w:tc>
        <w:tc>
          <w:tcPr>
            <w:tcW w:w="704" w:type="dxa"/>
            <w:vAlign w:val="center"/>
          </w:tcPr>
          <w:p w14:paraId="54A155AA" w14:textId="77777777" w:rsidR="004B3CB6" w:rsidRPr="000B398C" w:rsidRDefault="004B3CB6" w:rsidP="00343833">
            <w:pPr>
              <w:ind w:right="-111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15</w:t>
            </w:r>
          </w:p>
        </w:tc>
        <w:tc>
          <w:tcPr>
            <w:tcW w:w="713" w:type="dxa"/>
            <w:vAlign w:val="center"/>
          </w:tcPr>
          <w:p w14:paraId="1123B6E0" w14:textId="549F364D" w:rsidR="004B3CB6" w:rsidRPr="000B398C" w:rsidRDefault="00E02273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P</w:t>
            </w:r>
          </w:p>
        </w:tc>
        <w:tc>
          <w:tcPr>
            <w:tcW w:w="1564" w:type="dxa"/>
            <w:vAlign w:val="center"/>
          </w:tcPr>
          <w:p w14:paraId="4C602D1B" w14:textId="6B46AB3A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Quartz in geode</w:t>
            </w:r>
          </w:p>
        </w:tc>
        <w:tc>
          <w:tcPr>
            <w:tcW w:w="587" w:type="dxa"/>
            <w:vAlign w:val="center"/>
          </w:tcPr>
          <w:p w14:paraId="20AF3030" w14:textId="77777777" w:rsidR="004B3CB6" w:rsidRPr="000B398C" w:rsidRDefault="004B3CB6" w:rsidP="00F55153">
            <w:pPr>
              <w:ind w:left="-85" w:right="-24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14</w:t>
            </w:r>
          </w:p>
        </w:tc>
        <w:tc>
          <w:tcPr>
            <w:tcW w:w="709" w:type="dxa"/>
            <w:vAlign w:val="center"/>
          </w:tcPr>
          <w:p w14:paraId="7BD870EF" w14:textId="77777777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20</w:t>
            </w:r>
          </w:p>
        </w:tc>
        <w:tc>
          <w:tcPr>
            <w:tcW w:w="1113" w:type="dxa"/>
            <w:vAlign w:val="center"/>
          </w:tcPr>
          <w:p w14:paraId="39717650" w14:textId="77777777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L-V</w:t>
            </w:r>
          </w:p>
        </w:tc>
        <w:tc>
          <w:tcPr>
            <w:tcW w:w="613" w:type="dxa"/>
            <w:vAlign w:val="center"/>
          </w:tcPr>
          <w:p w14:paraId="50D4ADB5" w14:textId="77777777" w:rsidR="004B3CB6" w:rsidRPr="000B398C" w:rsidRDefault="004B3CB6" w:rsidP="00F55153">
            <w:pPr>
              <w:ind w:left="-57"/>
              <w:jc w:val="center"/>
              <w:rPr>
                <w:sz w:val="16"/>
                <w:szCs w:val="16"/>
              </w:rPr>
            </w:pPr>
          </w:p>
        </w:tc>
        <w:tc>
          <w:tcPr>
            <w:tcW w:w="1134" w:type="dxa"/>
            <w:vAlign w:val="center"/>
          </w:tcPr>
          <w:p w14:paraId="0A18E002" w14:textId="77777777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-1.0±0.0</w:t>
            </w:r>
          </w:p>
        </w:tc>
        <w:tc>
          <w:tcPr>
            <w:tcW w:w="1291" w:type="dxa"/>
            <w:vAlign w:val="center"/>
          </w:tcPr>
          <w:p w14:paraId="77566BBD" w14:textId="77777777" w:rsidR="004B3CB6" w:rsidRPr="000B398C" w:rsidRDefault="004B3CB6" w:rsidP="00F55153">
            <w:pPr>
              <w:ind w:left="37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1.7±0.0</w:t>
            </w:r>
          </w:p>
        </w:tc>
        <w:tc>
          <w:tcPr>
            <w:tcW w:w="1291" w:type="dxa"/>
            <w:vAlign w:val="center"/>
          </w:tcPr>
          <w:p w14:paraId="497028A5" w14:textId="77777777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293±30</w:t>
            </w:r>
          </w:p>
        </w:tc>
        <w:tc>
          <w:tcPr>
            <w:tcW w:w="1058" w:type="dxa"/>
            <w:vAlign w:val="center"/>
          </w:tcPr>
          <w:p w14:paraId="6ED42CDD" w14:textId="77777777" w:rsidR="004B3CB6" w:rsidRPr="000B398C" w:rsidRDefault="004B3CB6" w:rsidP="00F55153">
            <w:pPr>
              <w:ind w:right="90"/>
              <w:jc w:val="right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L</w:t>
            </w:r>
          </w:p>
        </w:tc>
      </w:tr>
      <w:tr w:rsidR="004B3CB6" w:rsidRPr="000B398C" w14:paraId="6C644EE2" w14:textId="77777777" w:rsidTr="003A10F0">
        <w:trPr>
          <w:trHeight w:hRule="exact" w:val="227"/>
          <w:jc w:val="center"/>
        </w:trPr>
        <w:tc>
          <w:tcPr>
            <w:tcW w:w="993" w:type="dxa"/>
          </w:tcPr>
          <w:p w14:paraId="4BCF5420" w14:textId="77777777" w:rsidR="004B3CB6" w:rsidRPr="000B398C" w:rsidRDefault="004B3CB6" w:rsidP="00F55153">
            <w:pPr>
              <w:ind w:right="-100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RM13a</w:t>
            </w:r>
          </w:p>
        </w:tc>
        <w:tc>
          <w:tcPr>
            <w:tcW w:w="704" w:type="dxa"/>
            <w:vAlign w:val="center"/>
          </w:tcPr>
          <w:p w14:paraId="6BDB347A" w14:textId="77777777" w:rsidR="004B3CB6" w:rsidRPr="000B398C" w:rsidRDefault="004B3CB6" w:rsidP="00343833">
            <w:pPr>
              <w:ind w:right="-111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16</w:t>
            </w:r>
          </w:p>
        </w:tc>
        <w:tc>
          <w:tcPr>
            <w:tcW w:w="713" w:type="dxa"/>
            <w:vAlign w:val="center"/>
          </w:tcPr>
          <w:p w14:paraId="76B288E6" w14:textId="7DE73B0B" w:rsidR="004B3CB6" w:rsidRPr="000B398C" w:rsidRDefault="00224673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P</w:t>
            </w:r>
          </w:p>
        </w:tc>
        <w:tc>
          <w:tcPr>
            <w:tcW w:w="1564" w:type="dxa"/>
            <w:vAlign w:val="center"/>
          </w:tcPr>
          <w:p w14:paraId="537918E4" w14:textId="222B6AF2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Interstitial calcite</w:t>
            </w:r>
          </w:p>
        </w:tc>
        <w:tc>
          <w:tcPr>
            <w:tcW w:w="587" w:type="dxa"/>
            <w:vAlign w:val="center"/>
          </w:tcPr>
          <w:p w14:paraId="67BCC44F" w14:textId="77777777" w:rsidR="004B3CB6" w:rsidRPr="000B398C" w:rsidRDefault="004B3CB6" w:rsidP="00F55153">
            <w:pPr>
              <w:ind w:left="-85" w:right="-24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10</w:t>
            </w:r>
          </w:p>
        </w:tc>
        <w:tc>
          <w:tcPr>
            <w:tcW w:w="709" w:type="dxa"/>
            <w:vAlign w:val="center"/>
          </w:tcPr>
          <w:p w14:paraId="4FC3F09A" w14:textId="77777777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20</w:t>
            </w:r>
          </w:p>
        </w:tc>
        <w:tc>
          <w:tcPr>
            <w:tcW w:w="1113" w:type="dxa"/>
            <w:vAlign w:val="center"/>
          </w:tcPr>
          <w:p w14:paraId="2AF21EFC" w14:textId="77777777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L-V</w:t>
            </w:r>
          </w:p>
        </w:tc>
        <w:tc>
          <w:tcPr>
            <w:tcW w:w="613" w:type="dxa"/>
            <w:vAlign w:val="center"/>
          </w:tcPr>
          <w:p w14:paraId="259B77A0" w14:textId="77777777" w:rsidR="004B3CB6" w:rsidRPr="000B398C" w:rsidRDefault="004B3CB6" w:rsidP="00F55153">
            <w:pPr>
              <w:ind w:left="-57"/>
              <w:jc w:val="center"/>
              <w:rPr>
                <w:sz w:val="16"/>
                <w:szCs w:val="16"/>
              </w:rPr>
            </w:pPr>
          </w:p>
        </w:tc>
        <w:tc>
          <w:tcPr>
            <w:tcW w:w="1134" w:type="dxa"/>
            <w:vAlign w:val="center"/>
          </w:tcPr>
          <w:p w14:paraId="5848F2F1" w14:textId="77777777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-1.2±0.0</w:t>
            </w:r>
          </w:p>
        </w:tc>
        <w:tc>
          <w:tcPr>
            <w:tcW w:w="1291" w:type="dxa"/>
            <w:vAlign w:val="center"/>
          </w:tcPr>
          <w:p w14:paraId="019CDBC6" w14:textId="77777777" w:rsidR="004B3CB6" w:rsidRPr="000B398C" w:rsidRDefault="004B3CB6" w:rsidP="00F55153">
            <w:pPr>
              <w:ind w:left="37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2.1±0.0</w:t>
            </w:r>
          </w:p>
        </w:tc>
        <w:tc>
          <w:tcPr>
            <w:tcW w:w="1291" w:type="dxa"/>
            <w:vAlign w:val="center"/>
          </w:tcPr>
          <w:p w14:paraId="79A7F4B2" w14:textId="77777777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271±12</w:t>
            </w:r>
          </w:p>
        </w:tc>
        <w:tc>
          <w:tcPr>
            <w:tcW w:w="1058" w:type="dxa"/>
            <w:vAlign w:val="center"/>
          </w:tcPr>
          <w:p w14:paraId="3B635297" w14:textId="77777777" w:rsidR="004B3CB6" w:rsidRPr="000B398C" w:rsidRDefault="004B3CB6" w:rsidP="00F55153">
            <w:pPr>
              <w:ind w:right="90"/>
              <w:jc w:val="right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L</w:t>
            </w:r>
          </w:p>
        </w:tc>
      </w:tr>
      <w:tr w:rsidR="004B3CB6" w:rsidRPr="000B398C" w14:paraId="7C03BED1" w14:textId="77777777" w:rsidTr="003A10F0">
        <w:trPr>
          <w:trHeight w:hRule="exact" w:val="227"/>
          <w:jc w:val="center"/>
        </w:trPr>
        <w:tc>
          <w:tcPr>
            <w:tcW w:w="993" w:type="dxa"/>
          </w:tcPr>
          <w:p w14:paraId="5F3320BF" w14:textId="77777777" w:rsidR="004B3CB6" w:rsidRPr="000B398C" w:rsidRDefault="004B3CB6" w:rsidP="00F55153">
            <w:pPr>
              <w:ind w:right="-100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RM13a</w:t>
            </w:r>
          </w:p>
        </w:tc>
        <w:tc>
          <w:tcPr>
            <w:tcW w:w="704" w:type="dxa"/>
            <w:vAlign w:val="center"/>
          </w:tcPr>
          <w:p w14:paraId="477C27E9" w14:textId="77777777" w:rsidR="004B3CB6" w:rsidRPr="000B398C" w:rsidRDefault="004B3CB6" w:rsidP="00343833">
            <w:pPr>
              <w:ind w:right="-111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17</w:t>
            </w:r>
          </w:p>
        </w:tc>
        <w:tc>
          <w:tcPr>
            <w:tcW w:w="713" w:type="dxa"/>
            <w:vAlign w:val="center"/>
          </w:tcPr>
          <w:p w14:paraId="7C204FD4" w14:textId="126BA2E5" w:rsidR="004B3CB6" w:rsidRPr="000B398C" w:rsidRDefault="009B304F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P</w:t>
            </w:r>
          </w:p>
        </w:tc>
        <w:tc>
          <w:tcPr>
            <w:tcW w:w="1564" w:type="dxa"/>
            <w:vAlign w:val="center"/>
          </w:tcPr>
          <w:p w14:paraId="0113FE66" w14:textId="3A3AC83B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Interstitial calcite</w:t>
            </w:r>
          </w:p>
        </w:tc>
        <w:tc>
          <w:tcPr>
            <w:tcW w:w="587" w:type="dxa"/>
            <w:vAlign w:val="center"/>
          </w:tcPr>
          <w:p w14:paraId="77133FFB" w14:textId="77777777" w:rsidR="004B3CB6" w:rsidRPr="000B398C" w:rsidRDefault="004B3CB6" w:rsidP="00F55153">
            <w:pPr>
              <w:ind w:left="-85" w:right="-24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8</w:t>
            </w:r>
          </w:p>
        </w:tc>
        <w:tc>
          <w:tcPr>
            <w:tcW w:w="709" w:type="dxa"/>
            <w:vAlign w:val="center"/>
          </w:tcPr>
          <w:p w14:paraId="388A717A" w14:textId="77777777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20</w:t>
            </w:r>
          </w:p>
        </w:tc>
        <w:tc>
          <w:tcPr>
            <w:tcW w:w="1113" w:type="dxa"/>
            <w:vAlign w:val="center"/>
          </w:tcPr>
          <w:p w14:paraId="32302CEA" w14:textId="77777777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L-V</w:t>
            </w:r>
          </w:p>
        </w:tc>
        <w:tc>
          <w:tcPr>
            <w:tcW w:w="613" w:type="dxa"/>
            <w:vAlign w:val="center"/>
          </w:tcPr>
          <w:p w14:paraId="7D37CD71" w14:textId="77777777" w:rsidR="004B3CB6" w:rsidRPr="000B398C" w:rsidRDefault="004B3CB6" w:rsidP="00F55153">
            <w:pPr>
              <w:ind w:left="-57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-21 (1)</w:t>
            </w:r>
          </w:p>
        </w:tc>
        <w:tc>
          <w:tcPr>
            <w:tcW w:w="1134" w:type="dxa"/>
            <w:vAlign w:val="center"/>
          </w:tcPr>
          <w:p w14:paraId="60D17058" w14:textId="77777777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-2.1</w:t>
            </w:r>
          </w:p>
        </w:tc>
        <w:tc>
          <w:tcPr>
            <w:tcW w:w="1291" w:type="dxa"/>
            <w:vAlign w:val="center"/>
          </w:tcPr>
          <w:p w14:paraId="5DCFC964" w14:textId="77777777" w:rsidR="004B3CB6" w:rsidRPr="000B398C" w:rsidRDefault="004B3CB6" w:rsidP="00F55153">
            <w:pPr>
              <w:ind w:left="37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3.5</w:t>
            </w:r>
          </w:p>
        </w:tc>
        <w:tc>
          <w:tcPr>
            <w:tcW w:w="1291" w:type="dxa"/>
            <w:vAlign w:val="center"/>
          </w:tcPr>
          <w:p w14:paraId="076DF0FA" w14:textId="77777777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235±1</w:t>
            </w:r>
          </w:p>
        </w:tc>
        <w:tc>
          <w:tcPr>
            <w:tcW w:w="1058" w:type="dxa"/>
            <w:vAlign w:val="center"/>
          </w:tcPr>
          <w:p w14:paraId="1FC24CA9" w14:textId="77777777" w:rsidR="004B3CB6" w:rsidRPr="000B398C" w:rsidRDefault="004B3CB6" w:rsidP="00F55153">
            <w:pPr>
              <w:ind w:right="90"/>
              <w:jc w:val="right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L</w:t>
            </w:r>
          </w:p>
        </w:tc>
      </w:tr>
      <w:tr w:rsidR="004B3CB6" w:rsidRPr="000B398C" w14:paraId="49A57120" w14:textId="77777777" w:rsidTr="003A10F0">
        <w:trPr>
          <w:trHeight w:hRule="exact" w:val="227"/>
          <w:jc w:val="center"/>
        </w:trPr>
        <w:tc>
          <w:tcPr>
            <w:tcW w:w="993" w:type="dxa"/>
            <w:vAlign w:val="center"/>
          </w:tcPr>
          <w:p w14:paraId="36BC4672" w14:textId="77777777" w:rsidR="004B3CB6" w:rsidRPr="000B398C" w:rsidRDefault="004B3CB6" w:rsidP="00F55153">
            <w:pPr>
              <w:ind w:right="-100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S. Filomena</w:t>
            </w:r>
          </w:p>
        </w:tc>
        <w:tc>
          <w:tcPr>
            <w:tcW w:w="704" w:type="dxa"/>
            <w:vAlign w:val="center"/>
          </w:tcPr>
          <w:p w14:paraId="6FE75A41" w14:textId="77777777" w:rsidR="004B3CB6" w:rsidRPr="000B398C" w:rsidRDefault="004B3CB6" w:rsidP="00343833">
            <w:pPr>
              <w:ind w:right="-111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18</w:t>
            </w:r>
          </w:p>
        </w:tc>
        <w:tc>
          <w:tcPr>
            <w:tcW w:w="713" w:type="dxa"/>
            <w:vAlign w:val="center"/>
          </w:tcPr>
          <w:p w14:paraId="5FB5349C" w14:textId="36E615A9" w:rsidR="004B3CB6" w:rsidRPr="000B398C" w:rsidRDefault="004B51E0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P</w:t>
            </w:r>
          </w:p>
        </w:tc>
        <w:tc>
          <w:tcPr>
            <w:tcW w:w="1564" w:type="dxa"/>
            <w:vAlign w:val="center"/>
          </w:tcPr>
          <w:p w14:paraId="197E5D76" w14:textId="7EA37465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Interstitial calcite</w:t>
            </w:r>
          </w:p>
        </w:tc>
        <w:tc>
          <w:tcPr>
            <w:tcW w:w="587" w:type="dxa"/>
            <w:vAlign w:val="center"/>
          </w:tcPr>
          <w:p w14:paraId="1FD4366F" w14:textId="77777777" w:rsidR="004B3CB6" w:rsidRPr="000B398C" w:rsidRDefault="004B3CB6" w:rsidP="00F55153">
            <w:pPr>
              <w:ind w:left="-85" w:right="-24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4</w:t>
            </w:r>
          </w:p>
        </w:tc>
        <w:tc>
          <w:tcPr>
            <w:tcW w:w="709" w:type="dxa"/>
            <w:vAlign w:val="center"/>
          </w:tcPr>
          <w:p w14:paraId="2B390D81" w14:textId="77777777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20</w:t>
            </w:r>
          </w:p>
        </w:tc>
        <w:tc>
          <w:tcPr>
            <w:tcW w:w="1113" w:type="dxa"/>
            <w:vAlign w:val="center"/>
          </w:tcPr>
          <w:p w14:paraId="46C7C4C9" w14:textId="77777777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L-V</w:t>
            </w:r>
          </w:p>
        </w:tc>
        <w:tc>
          <w:tcPr>
            <w:tcW w:w="613" w:type="dxa"/>
            <w:vAlign w:val="center"/>
          </w:tcPr>
          <w:p w14:paraId="78D53253" w14:textId="77777777" w:rsidR="004B3CB6" w:rsidRPr="000B398C" w:rsidRDefault="004B3CB6" w:rsidP="00F55153">
            <w:pPr>
              <w:ind w:left="-57"/>
              <w:jc w:val="center"/>
              <w:rPr>
                <w:sz w:val="16"/>
                <w:szCs w:val="16"/>
              </w:rPr>
            </w:pPr>
          </w:p>
        </w:tc>
        <w:tc>
          <w:tcPr>
            <w:tcW w:w="1134" w:type="dxa"/>
            <w:vAlign w:val="center"/>
          </w:tcPr>
          <w:p w14:paraId="25F89C28" w14:textId="77777777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-3.5±0.0</w:t>
            </w:r>
          </w:p>
        </w:tc>
        <w:tc>
          <w:tcPr>
            <w:tcW w:w="1291" w:type="dxa"/>
            <w:vAlign w:val="center"/>
          </w:tcPr>
          <w:p w14:paraId="4D8B63B3" w14:textId="77777777" w:rsidR="004B3CB6" w:rsidRPr="000B398C" w:rsidRDefault="004B3CB6" w:rsidP="00F55153">
            <w:pPr>
              <w:ind w:left="37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5.7±0.0</w:t>
            </w:r>
          </w:p>
        </w:tc>
        <w:tc>
          <w:tcPr>
            <w:tcW w:w="1291" w:type="dxa"/>
            <w:vAlign w:val="center"/>
          </w:tcPr>
          <w:p w14:paraId="777CBA91" w14:textId="77777777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212±2</w:t>
            </w:r>
          </w:p>
        </w:tc>
        <w:tc>
          <w:tcPr>
            <w:tcW w:w="1058" w:type="dxa"/>
            <w:vAlign w:val="center"/>
          </w:tcPr>
          <w:p w14:paraId="070E4623" w14:textId="77777777" w:rsidR="004B3CB6" w:rsidRPr="000B398C" w:rsidRDefault="004B3CB6" w:rsidP="00F55153">
            <w:pPr>
              <w:ind w:right="90"/>
              <w:jc w:val="right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L</w:t>
            </w:r>
          </w:p>
        </w:tc>
      </w:tr>
      <w:tr w:rsidR="004B3CB6" w:rsidRPr="000B398C" w14:paraId="6F04E3E8" w14:textId="77777777" w:rsidTr="003A10F0">
        <w:trPr>
          <w:trHeight w:hRule="exact" w:val="227"/>
          <w:jc w:val="center"/>
        </w:trPr>
        <w:tc>
          <w:tcPr>
            <w:tcW w:w="993" w:type="dxa"/>
            <w:vAlign w:val="center"/>
          </w:tcPr>
          <w:p w14:paraId="6AF1AC3E" w14:textId="77777777" w:rsidR="004B3CB6" w:rsidRPr="000B398C" w:rsidRDefault="004B3CB6" w:rsidP="00F55153">
            <w:pPr>
              <w:ind w:right="-100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RM 8</w:t>
            </w:r>
          </w:p>
        </w:tc>
        <w:tc>
          <w:tcPr>
            <w:tcW w:w="704" w:type="dxa"/>
            <w:vAlign w:val="center"/>
          </w:tcPr>
          <w:p w14:paraId="5469BBA3" w14:textId="77777777" w:rsidR="004B3CB6" w:rsidRPr="000B398C" w:rsidRDefault="004B3CB6" w:rsidP="00343833">
            <w:pPr>
              <w:ind w:right="-111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1</w:t>
            </w:r>
          </w:p>
        </w:tc>
        <w:tc>
          <w:tcPr>
            <w:tcW w:w="713" w:type="dxa"/>
            <w:vAlign w:val="center"/>
          </w:tcPr>
          <w:p w14:paraId="13413A3A" w14:textId="77F42D96" w:rsidR="004B3CB6" w:rsidRPr="000B398C" w:rsidRDefault="00AE3221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P</w:t>
            </w:r>
          </w:p>
        </w:tc>
        <w:tc>
          <w:tcPr>
            <w:tcW w:w="1564" w:type="dxa"/>
            <w:vAlign w:val="center"/>
          </w:tcPr>
          <w:p w14:paraId="77503274" w14:textId="45B0307E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Quartz in geode</w:t>
            </w:r>
          </w:p>
        </w:tc>
        <w:tc>
          <w:tcPr>
            <w:tcW w:w="587" w:type="dxa"/>
            <w:vAlign w:val="center"/>
          </w:tcPr>
          <w:p w14:paraId="5AAC8EF7" w14:textId="77777777" w:rsidR="004B3CB6" w:rsidRPr="000B398C" w:rsidRDefault="004B3CB6" w:rsidP="00F55153">
            <w:pPr>
              <w:ind w:left="-85" w:right="-24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18</w:t>
            </w:r>
          </w:p>
        </w:tc>
        <w:tc>
          <w:tcPr>
            <w:tcW w:w="709" w:type="dxa"/>
            <w:vAlign w:val="center"/>
          </w:tcPr>
          <w:p w14:paraId="28F57944" w14:textId="77777777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20</w:t>
            </w:r>
          </w:p>
        </w:tc>
        <w:tc>
          <w:tcPr>
            <w:tcW w:w="1113" w:type="dxa"/>
            <w:vAlign w:val="center"/>
          </w:tcPr>
          <w:p w14:paraId="6C39EFE1" w14:textId="77777777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L-V</w:t>
            </w:r>
          </w:p>
        </w:tc>
        <w:tc>
          <w:tcPr>
            <w:tcW w:w="613" w:type="dxa"/>
            <w:vAlign w:val="center"/>
          </w:tcPr>
          <w:p w14:paraId="05B48433" w14:textId="77777777" w:rsidR="004B3CB6" w:rsidRPr="000B398C" w:rsidRDefault="004B3CB6" w:rsidP="00F55153">
            <w:pPr>
              <w:ind w:left="-57"/>
              <w:jc w:val="center"/>
              <w:rPr>
                <w:sz w:val="16"/>
                <w:szCs w:val="16"/>
              </w:rPr>
            </w:pPr>
          </w:p>
        </w:tc>
        <w:tc>
          <w:tcPr>
            <w:tcW w:w="1134" w:type="dxa"/>
            <w:vAlign w:val="center"/>
          </w:tcPr>
          <w:p w14:paraId="79405CEF" w14:textId="77777777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-0.9±0.0</w:t>
            </w:r>
          </w:p>
        </w:tc>
        <w:tc>
          <w:tcPr>
            <w:tcW w:w="1291" w:type="dxa"/>
            <w:vAlign w:val="center"/>
          </w:tcPr>
          <w:p w14:paraId="353A36CF" w14:textId="77777777" w:rsidR="004B3CB6" w:rsidRPr="000B398C" w:rsidRDefault="004B3CB6" w:rsidP="00F55153">
            <w:pPr>
              <w:ind w:left="37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1.6±0.0</w:t>
            </w:r>
          </w:p>
        </w:tc>
        <w:tc>
          <w:tcPr>
            <w:tcW w:w="1291" w:type="dxa"/>
            <w:vAlign w:val="center"/>
          </w:tcPr>
          <w:p w14:paraId="155571F4" w14:textId="77777777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233±3</w:t>
            </w:r>
          </w:p>
        </w:tc>
        <w:tc>
          <w:tcPr>
            <w:tcW w:w="1058" w:type="dxa"/>
            <w:vAlign w:val="center"/>
          </w:tcPr>
          <w:p w14:paraId="0A014D73" w14:textId="77777777" w:rsidR="004B3CB6" w:rsidRPr="000B398C" w:rsidRDefault="004B3CB6" w:rsidP="00F55153">
            <w:pPr>
              <w:ind w:right="90"/>
              <w:jc w:val="right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L</w:t>
            </w:r>
          </w:p>
        </w:tc>
      </w:tr>
      <w:tr w:rsidR="004B3CB6" w:rsidRPr="000B398C" w14:paraId="28952AEC" w14:textId="77777777" w:rsidTr="00646675">
        <w:trPr>
          <w:trHeight w:hRule="exact" w:val="227"/>
          <w:jc w:val="center"/>
        </w:trPr>
        <w:tc>
          <w:tcPr>
            <w:tcW w:w="993" w:type="dxa"/>
            <w:shd w:val="clear" w:color="auto" w:fill="auto"/>
          </w:tcPr>
          <w:p w14:paraId="29A81ECA" w14:textId="77777777" w:rsidR="004B3CB6" w:rsidRPr="000B398C" w:rsidRDefault="004B3CB6" w:rsidP="00F55153">
            <w:pPr>
              <w:ind w:right="-100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RM 8</w:t>
            </w:r>
          </w:p>
        </w:tc>
        <w:tc>
          <w:tcPr>
            <w:tcW w:w="704" w:type="dxa"/>
            <w:shd w:val="clear" w:color="auto" w:fill="auto"/>
            <w:vAlign w:val="center"/>
          </w:tcPr>
          <w:p w14:paraId="31B1E740" w14:textId="77777777" w:rsidR="004B3CB6" w:rsidRPr="000B398C" w:rsidRDefault="004B3CB6" w:rsidP="00343833">
            <w:pPr>
              <w:ind w:right="-111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2</w:t>
            </w:r>
          </w:p>
        </w:tc>
        <w:tc>
          <w:tcPr>
            <w:tcW w:w="713" w:type="dxa"/>
            <w:vAlign w:val="center"/>
          </w:tcPr>
          <w:p w14:paraId="2BF85CD3" w14:textId="6D85CB26" w:rsidR="004B3CB6" w:rsidRPr="000B398C" w:rsidRDefault="00AE3221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P</w:t>
            </w:r>
          </w:p>
        </w:tc>
        <w:tc>
          <w:tcPr>
            <w:tcW w:w="1564" w:type="dxa"/>
            <w:vAlign w:val="center"/>
          </w:tcPr>
          <w:p w14:paraId="1101611D" w14:textId="48637E7D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Quartz in geode</w:t>
            </w:r>
          </w:p>
        </w:tc>
        <w:tc>
          <w:tcPr>
            <w:tcW w:w="587" w:type="dxa"/>
            <w:vAlign w:val="center"/>
          </w:tcPr>
          <w:p w14:paraId="7CF7475C" w14:textId="77777777" w:rsidR="004B3CB6" w:rsidRPr="000B398C" w:rsidRDefault="004B3CB6" w:rsidP="00F55153">
            <w:pPr>
              <w:ind w:left="-85" w:right="-24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12</w:t>
            </w:r>
          </w:p>
        </w:tc>
        <w:tc>
          <w:tcPr>
            <w:tcW w:w="709" w:type="dxa"/>
            <w:vAlign w:val="center"/>
          </w:tcPr>
          <w:p w14:paraId="35798C9C" w14:textId="77777777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20</w:t>
            </w:r>
          </w:p>
        </w:tc>
        <w:tc>
          <w:tcPr>
            <w:tcW w:w="1113" w:type="dxa"/>
            <w:vAlign w:val="center"/>
          </w:tcPr>
          <w:p w14:paraId="1313FDA3" w14:textId="77777777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L-V</w:t>
            </w:r>
          </w:p>
        </w:tc>
        <w:tc>
          <w:tcPr>
            <w:tcW w:w="613" w:type="dxa"/>
            <w:vAlign w:val="center"/>
          </w:tcPr>
          <w:p w14:paraId="00F61C34" w14:textId="77777777" w:rsidR="004B3CB6" w:rsidRPr="000B398C" w:rsidRDefault="004B3CB6" w:rsidP="00F55153">
            <w:pPr>
              <w:ind w:left="-57"/>
              <w:jc w:val="center"/>
              <w:rPr>
                <w:sz w:val="16"/>
                <w:szCs w:val="16"/>
              </w:rPr>
            </w:pPr>
          </w:p>
        </w:tc>
        <w:tc>
          <w:tcPr>
            <w:tcW w:w="1134" w:type="dxa"/>
            <w:vAlign w:val="center"/>
          </w:tcPr>
          <w:p w14:paraId="7CA49D07" w14:textId="77777777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-0.7±0.2</w:t>
            </w:r>
          </w:p>
        </w:tc>
        <w:tc>
          <w:tcPr>
            <w:tcW w:w="1291" w:type="dxa"/>
            <w:vAlign w:val="center"/>
          </w:tcPr>
          <w:p w14:paraId="522900D7" w14:textId="77777777" w:rsidR="004B3CB6" w:rsidRPr="000B398C" w:rsidRDefault="004B3CB6" w:rsidP="00F55153">
            <w:pPr>
              <w:ind w:left="37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1.2±0.4</w:t>
            </w:r>
          </w:p>
        </w:tc>
        <w:tc>
          <w:tcPr>
            <w:tcW w:w="1291" w:type="dxa"/>
            <w:vAlign w:val="center"/>
          </w:tcPr>
          <w:p w14:paraId="0A1221AF" w14:textId="77777777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244±23</w:t>
            </w:r>
          </w:p>
        </w:tc>
        <w:tc>
          <w:tcPr>
            <w:tcW w:w="1058" w:type="dxa"/>
            <w:vAlign w:val="center"/>
          </w:tcPr>
          <w:p w14:paraId="74A2E76D" w14:textId="77777777" w:rsidR="004B3CB6" w:rsidRPr="000B398C" w:rsidRDefault="004B3CB6" w:rsidP="00F55153">
            <w:pPr>
              <w:ind w:right="90"/>
              <w:jc w:val="right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L</w:t>
            </w:r>
          </w:p>
        </w:tc>
      </w:tr>
      <w:tr w:rsidR="004B3CB6" w:rsidRPr="000B398C" w14:paraId="1691A4B9" w14:textId="77777777" w:rsidTr="003A10F0">
        <w:trPr>
          <w:trHeight w:hRule="exact" w:val="227"/>
          <w:jc w:val="center"/>
        </w:trPr>
        <w:tc>
          <w:tcPr>
            <w:tcW w:w="993" w:type="dxa"/>
            <w:tcBorders>
              <w:bottom w:val="single" w:sz="8" w:space="0" w:color="auto"/>
            </w:tcBorders>
          </w:tcPr>
          <w:p w14:paraId="7D9C6FFB" w14:textId="77777777" w:rsidR="004B3CB6" w:rsidRPr="000B398C" w:rsidRDefault="004B3CB6" w:rsidP="00F55153">
            <w:pPr>
              <w:ind w:right="-100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RM 8</w:t>
            </w:r>
          </w:p>
        </w:tc>
        <w:tc>
          <w:tcPr>
            <w:tcW w:w="704" w:type="dxa"/>
            <w:tcBorders>
              <w:bottom w:val="single" w:sz="8" w:space="0" w:color="auto"/>
            </w:tcBorders>
            <w:vAlign w:val="center"/>
          </w:tcPr>
          <w:p w14:paraId="7580DEA0" w14:textId="77777777" w:rsidR="004B3CB6" w:rsidRPr="000B398C" w:rsidRDefault="004B3CB6" w:rsidP="00343833">
            <w:pPr>
              <w:ind w:right="-111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3</w:t>
            </w:r>
          </w:p>
        </w:tc>
        <w:tc>
          <w:tcPr>
            <w:tcW w:w="713" w:type="dxa"/>
            <w:tcBorders>
              <w:bottom w:val="single" w:sz="8" w:space="0" w:color="auto"/>
            </w:tcBorders>
            <w:vAlign w:val="center"/>
          </w:tcPr>
          <w:p w14:paraId="17B921D5" w14:textId="40CF7427" w:rsidR="004B3CB6" w:rsidRPr="000B398C" w:rsidRDefault="00AE3221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P</w:t>
            </w:r>
          </w:p>
        </w:tc>
        <w:tc>
          <w:tcPr>
            <w:tcW w:w="1564" w:type="dxa"/>
            <w:tcBorders>
              <w:bottom w:val="single" w:sz="8" w:space="0" w:color="auto"/>
            </w:tcBorders>
            <w:vAlign w:val="center"/>
          </w:tcPr>
          <w:p w14:paraId="6BE9966F" w14:textId="720DD534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Quartz in geode</w:t>
            </w:r>
          </w:p>
        </w:tc>
        <w:tc>
          <w:tcPr>
            <w:tcW w:w="587" w:type="dxa"/>
            <w:tcBorders>
              <w:bottom w:val="single" w:sz="8" w:space="0" w:color="auto"/>
            </w:tcBorders>
            <w:vAlign w:val="center"/>
          </w:tcPr>
          <w:p w14:paraId="7B3D1955" w14:textId="77777777" w:rsidR="004B3CB6" w:rsidRPr="000B398C" w:rsidRDefault="004B3CB6" w:rsidP="00F55153">
            <w:pPr>
              <w:ind w:left="-85" w:right="-24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21</w:t>
            </w:r>
          </w:p>
        </w:tc>
        <w:tc>
          <w:tcPr>
            <w:tcW w:w="709" w:type="dxa"/>
            <w:tcBorders>
              <w:bottom w:val="single" w:sz="8" w:space="0" w:color="auto"/>
            </w:tcBorders>
            <w:vAlign w:val="center"/>
          </w:tcPr>
          <w:p w14:paraId="7201B934" w14:textId="77777777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20</w:t>
            </w:r>
          </w:p>
        </w:tc>
        <w:tc>
          <w:tcPr>
            <w:tcW w:w="1113" w:type="dxa"/>
            <w:tcBorders>
              <w:bottom w:val="single" w:sz="8" w:space="0" w:color="auto"/>
            </w:tcBorders>
            <w:vAlign w:val="center"/>
          </w:tcPr>
          <w:p w14:paraId="472AEC50" w14:textId="77777777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L-V</w:t>
            </w:r>
          </w:p>
        </w:tc>
        <w:tc>
          <w:tcPr>
            <w:tcW w:w="613" w:type="dxa"/>
            <w:tcBorders>
              <w:bottom w:val="single" w:sz="8" w:space="0" w:color="auto"/>
            </w:tcBorders>
            <w:vAlign w:val="center"/>
          </w:tcPr>
          <w:p w14:paraId="54B88C9B" w14:textId="77777777" w:rsidR="004B3CB6" w:rsidRPr="000B398C" w:rsidRDefault="004B3CB6" w:rsidP="00F55153">
            <w:pPr>
              <w:ind w:left="-57"/>
              <w:jc w:val="center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bottom w:val="single" w:sz="8" w:space="0" w:color="auto"/>
            </w:tcBorders>
            <w:vAlign w:val="center"/>
          </w:tcPr>
          <w:p w14:paraId="46F70474" w14:textId="77777777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-0.46±0.05</w:t>
            </w:r>
          </w:p>
        </w:tc>
        <w:tc>
          <w:tcPr>
            <w:tcW w:w="1291" w:type="dxa"/>
            <w:tcBorders>
              <w:bottom w:val="single" w:sz="8" w:space="0" w:color="auto"/>
            </w:tcBorders>
            <w:vAlign w:val="center"/>
          </w:tcPr>
          <w:p w14:paraId="0D72B06F" w14:textId="77777777" w:rsidR="004B3CB6" w:rsidRPr="000B398C" w:rsidRDefault="004B3CB6" w:rsidP="00F55153">
            <w:pPr>
              <w:ind w:left="37"/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0.81±0.09</w:t>
            </w:r>
          </w:p>
        </w:tc>
        <w:tc>
          <w:tcPr>
            <w:tcW w:w="1291" w:type="dxa"/>
            <w:tcBorders>
              <w:bottom w:val="single" w:sz="8" w:space="0" w:color="auto"/>
            </w:tcBorders>
            <w:vAlign w:val="center"/>
          </w:tcPr>
          <w:p w14:paraId="03E74115" w14:textId="77777777" w:rsidR="004B3CB6" w:rsidRPr="000B398C" w:rsidRDefault="004B3CB6" w:rsidP="00F55153">
            <w:pPr>
              <w:jc w:val="center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205±11</w:t>
            </w:r>
          </w:p>
        </w:tc>
        <w:tc>
          <w:tcPr>
            <w:tcW w:w="1058" w:type="dxa"/>
            <w:tcBorders>
              <w:bottom w:val="single" w:sz="8" w:space="0" w:color="auto"/>
            </w:tcBorders>
            <w:vAlign w:val="center"/>
          </w:tcPr>
          <w:p w14:paraId="59B8834A" w14:textId="77777777" w:rsidR="004B3CB6" w:rsidRPr="000B398C" w:rsidRDefault="004B3CB6" w:rsidP="00F55153">
            <w:pPr>
              <w:ind w:right="90"/>
              <w:jc w:val="right"/>
              <w:rPr>
                <w:sz w:val="16"/>
                <w:szCs w:val="16"/>
              </w:rPr>
            </w:pPr>
            <w:r w:rsidRPr="000B398C">
              <w:rPr>
                <w:sz w:val="16"/>
                <w:szCs w:val="16"/>
              </w:rPr>
              <w:t>L</w:t>
            </w:r>
          </w:p>
        </w:tc>
      </w:tr>
    </w:tbl>
    <w:p w14:paraId="6C6903D4" w14:textId="2B94C07C" w:rsidR="00053B69" w:rsidRPr="000B398C" w:rsidRDefault="00053B69" w:rsidP="003A10F0">
      <w:pPr>
        <w:spacing w:line="240" w:lineRule="auto"/>
        <w:ind w:left="1276" w:right="939"/>
        <w:rPr>
          <w:sz w:val="16"/>
          <w:szCs w:val="16"/>
        </w:rPr>
      </w:pPr>
      <w:r w:rsidRPr="000B398C">
        <w:rPr>
          <w:sz w:val="18"/>
          <w:szCs w:val="18"/>
        </w:rPr>
        <w:t>Notes: all temperatures in °C. N = number of measurements for each FIA.</w:t>
      </w:r>
      <w:r w:rsidR="004B3CB6" w:rsidRPr="000B398C">
        <w:rPr>
          <w:sz w:val="18"/>
          <w:szCs w:val="18"/>
        </w:rPr>
        <w:t xml:space="preserve"> </w:t>
      </w:r>
      <w:r w:rsidR="006D6A3F" w:rsidRPr="000B398C">
        <w:rPr>
          <w:sz w:val="18"/>
          <w:szCs w:val="18"/>
        </w:rPr>
        <w:t xml:space="preserve">Types of fluid inclusions: </w:t>
      </w:r>
      <w:r w:rsidR="004B3CB6" w:rsidRPr="000B398C">
        <w:rPr>
          <w:sz w:val="18"/>
          <w:szCs w:val="18"/>
        </w:rPr>
        <w:t>P = primary; S = secondary; PS = pseudosecondary;</w:t>
      </w:r>
      <w:r w:rsidRPr="000B398C">
        <w:rPr>
          <w:sz w:val="18"/>
          <w:szCs w:val="18"/>
        </w:rPr>
        <w:t xml:space="preserve"> </w:t>
      </w:r>
      <w:proofErr w:type="spellStart"/>
      <w:r w:rsidRPr="000B398C">
        <w:rPr>
          <w:i/>
          <w:sz w:val="18"/>
          <w:szCs w:val="18"/>
        </w:rPr>
        <w:t>T</w:t>
      </w:r>
      <w:r w:rsidRPr="000B398C">
        <w:rPr>
          <w:sz w:val="18"/>
          <w:szCs w:val="18"/>
        </w:rPr>
        <w:t>e</w:t>
      </w:r>
      <w:proofErr w:type="spellEnd"/>
      <w:r w:rsidRPr="000B398C">
        <w:rPr>
          <w:sz w:val="18"/>
          <w:szCs w:val="18"/>
        </w:rPr>
        <w:t xml:space="preserve"> = eutectic temperature</w:t>
      </w:r>
      <w:r w:rsidR="00D33349" w:rsidRPr="000B398C">
        <w:rPr>
          <w:sz w:val="18"/>
          <w:szCs w:val="18"/>
        </w:rPr>
        <w:t xml:space="preserve"> (no. of measurements)</w:t>
      </w:r>
      <w:r w:rsidRPr="000B398C">
        <w:rPr>
          <w:sz w:val="18"/>
          <w:szCs w:val="18"/>
        </w:rPr>
        <w:t xml:space="preserve">; </w:t>
      </w:r>
      <w:proofErr w:type="spellStart"/>
      <w:r w:rsidRPr="000B398C">
        <w:rPr>
          <w:i/>
          <w:sz w:val="18"/>
          <w:szCs w:val="18"/>
        </w:rPr>
        <w:t>T</w:t>
      </w:r>
      <w:r w:rsidRPr="000B398C">
        <w:rPr>
          <w:sz w:val="18"/>
          <w:szCs w:val="18"/>
        </w:rPr>
        <w:t>mice</w:t>
      </w:r>
      <w:proofErr w:type="spellEnd"/>
      <w:r w:rsidRPr="000B398C">
        <w:rPr>
          <w:sz w:val="18"/>
          <w:szCs w:val="18"/>
        </w:rPr>
        <w:t xml:space="preserve"> = temperature of ice melting. </w:t>
      </w:r>
      <w:proofErr w:type="spellStart"/>
      <w:r w:rsidRPr="000B398C">
        <w:rPr>
          <w:i/>
          <w:sz w:val="18"/>
          <w:szCs w:val="18"/>
        </w:rPr>
        <w:t>T</w:t>
      </w:r>
      <w:r w:rsidRPr="000B398C">
        <w:rPr>
          <w:sz w:val="18"/>
          <w:szCs w:val="18"/>
        </w:rPr>
        <w:t>htot</w:t>
      </w:r>
      <w:proofErr w:type="spellEnd"/>
      <w:r w:rsidRPr="000B398C">
        <w:rPr>
          <w:sz w:val="18"/>
          <w:szCs w:val="18"/>
        </w:rPr>
        <w:t xml:space="preserve"> = temperature of total homogenization. Mass% NaCl = bulk salinity of FIA calculated using phase transitions and the software package Fluids 1 of Bakker </w:t>
      </w:r>
      <w:r w:rsidR="003F5BB0" w:rsidRPr="000B398C">
        <w:rPr>
          <w:sz w:val="18"/>
          <w:szCs w:val="18"/>
        </w:rPr>
        <w:fldChar w:fldCharType="begin"/>
      </w:r>
      <w:r w:rsidR="003F5BB0" w:rsidRPr="000B398C">
        <w:rPr>
          <w:sz w:val="18"/>
          <w:szCs w:val="18"/>
        </w:rPr>
        <w:instrText xml:space="preserve"> ADDIN EN.CITE &lt;EndNote&gt;&lt;Cite ExcludeAuth="1"&gt;&lt;Author&gt;Bakker&lt;/Author&gt;&lt;Year&gt;2003&lt;/Year&gt;&lt;RecNum&gt;1573&lt;/RecNum&gt;&lt;DisplayText&gt;(2003)&lt;/DisplayText&gt;&lt;record&gt;&lt;rec-number&gt;1573&lt;/rec-number&gt;&lt;foreign-keys&gt;&lt;key app="EN" db-id="fxep5f29szet0keeerqxzxfwed9v0txptpxf" timestamp="0"&gt;1573&lt;/key&gt;&lt;/foreign-keys&gt;&lt;ref-type name="Journal Article"&gt;17&lt;/ref-type&gt;&lt;contributors&gt;&lt;authors&gt;&lt;author&gt;Bakker, R. J.&lt;/author&gt;&lt;/authors&gt;&lt;/contributors&gt;&lt;titles&gt;&lt;title&gt;Package FLUIDS 1. Computer programs for analysis of fluid inclusion data and for modelling bulk fluid properties&lt;/title&gt;&lt;secondary-title&gt;Chemical Geology&lt;/secondary-title&gt;&lt;/titles&gt;&lt;periodical&gt;&lt;full-title&gt;Chemical Geology&lt;/full-title&gt;&lt;abbr-1&gt;Chemical Geology&lt;/abbr-1&gt;&lt;/periodical&gt;&lt;pages&gt;3-23&lt;/pages&gt;&lt;volume&gt;194&lt;/volume&gt;&lt;number&gt;1-3&lt;/number&gt;&lt;dates&gt;&lt;year&gt;2003&lt;/year&gt;&lt;pub-dates&gt;&lt;date&gt;3/15&lt;/date&gt;&lt;/pub-dates&gt;&lt;/dates&gt;&lt;urls&gt;&lt;related-urls&gt;&lt;url&gt;http://www.sciencedirect.com/science/article/B6V5Y-47C8SB0-2/2/16bff3bbae335ba3c224006543eb8df9&lt;/url&gt;&lt;/related-urls&gt;&lt;/urls&gt;&lt;/record&gt;&lt;/Cite&gt;&lt;/EndNote&gt;</w:instrText>
      </w:r>
      <w:r w:rsidR="003F5BB0" w:rsidRPr="000B398C">
        <w:rPr>
          <w:sz w:val="18"/>
          <w:szCs w:val="18"/>
        </w:rPr>
        <w:fldChar w:fldCharType="separate"/>
      </w:r>
      <w:r w:rsidR="003F5BB0" w:rsidRPr="000B398C">
        <w:rPr>
          <w:noProof/>
          <w:sz w:val="18"/>
          <w:szCs w:val="18"/>
        </w:rPr>
        <w:t>(2003)</w:t>
      </w:r>
      <w:r w:rsidR="003F5BB0" w:rsidRPr="000B398C">
        <w:rPr>
          <w:sz w:val="18"/>
          <w:szCs w:val="18"/>
        </w:rPr>
        <w:fldChar w:fldCharType="end"/>
      </w:r>
      <w:r w:rsidRPr="000B398C">
        <w:rPr>
          <w:sz w:val="18"/>
          <w:szCs w:val="18"/>
        </w:rPr>
        <w:t>.</w:t>
      </w:r>
      <w:r w:rsidRPr="000B398C">
        <w:rPr>
          <w:sz w:val="16"/>
          <w:szCs w:val="16"/>
        </w:rPr>
        <w:t xml:space="preserve"> </w:t>
      </w:r>
    </w:p>
    <w:p w14:paraId="13C4C5D1" w14:textId="77777777" w:rsidR="00053B69" w:rsidRPr="000B398C" w:rsidRDefault="00053B69" w:rsidP="004B3CB6">
      <w:pPr>
        <w:pStyle w:val="Caption"/>
        <w:keepNext/>
        <w:ind w:left="1134" w:right="1484"/>
        <w:rPr>
          <w:lang w:val="en-US"/>
        </w:rPr>
      </w:pPr>
    </w:p>
    <w:p w14:paraId="39B9E923" w14:textId="77777777" w:rsidR="00053B69" w:rsidRPr="000B398C" w:rsidRDefault="00053B69" w:rsidP="00160273">
      <w:pPr>
        <w:sectPr w:rsidR="00053B69" w:rsidRPr="000B398C" w:rsidSect="00160273">
          <w:pgSz w:w="16838" w:h="11906" w:orient="landscape" w:code="9"/>
          <w:pgMar w:top="1276" w:right="1276" w:bottom="1418" w:left="1440" w:header="709" w:footer="709" w:gutter="0"/>
          <w:lnNumType w:countBy="1" w:restart="continuous"/>
          <w:cols w:space="708"/>
          <w:titlePg/>
          <w:docGrid w:linePitch="360"/>
        </w:sectPr>
      </w:pPr>
    </w:p>
    <w:p w14:paraId="080641A1" w14:textId="101BCE8B" w:rsidR="00533F8C" w:rsidRPr="000B398C" w:rsidRDefault="00196B7E" w:rsidP="00533F8C">
      <w:pPr>
        <w:pStyle w:val="Heading2"/>
      </w:pPr>
      <w:r w:rsidRPr="000B398C">
        <w:lastRenderedPageBreak/>
        <w:t xml:space="preserve">Historical notes on the </w:t>
      </w:r>
      <w:r w:rsidR="00533F8C" w:rsidRPr="000B398C">
        <w:t xml:space="preserve">Torre di Rio </w:t>
      </w:r>
      <w:proofErr w:type="gramStart"/>
      <w:r w:rsidR="00533F8C" w:rsidRPr="000B398C">
        <w:t>skarn</w:t>
      </w:r>
      <w:proofErr w:type="gramEnd"/>
    </w:p>
    <w:p w14:paraId="22883984" w14:textId="7443812B" w:rsidR="00423BC1" w:rsidRPr="000B398C" w:rsidRDefault="00FA7DD7" w:rsidP="00423BC1">
      <w:pPr>
        <w:autoSpaceDE w:val="0"/>
        <w:autoSpaceDN w:val="0"/>
        <w:adjustRightInd w:val="0"/>
        <w:jc w:val="left"/>
        <w:rPr>
          <w:szCs w:val="22"/>
        </w:rPr>
      </w:pPr>
      <w:r w:rsidRPr="000B398C">
        <w:rPr>
          <w:noProof/>
          <w:szCs w:val="22"/>
        </w:rPr>
        <w:drawing>
          <wp:anchor distT="0" distB="0" distL="71755" distR="0" simplePos="0" relativeHeight="251663360" behindDoc="0" locked="0" layoutInCell="1" allowOverlap="1" wp14:anchorId="57B7EDD3" wp14:editId="187D1569">
            <wp:simplePos x="0" y="0"/>
            <wp:positionH relativeFrom="column">
              <wp:posOffset>526582</wp:posOffset>
            </wp:positionH>
            <wp:positionV relativeFrom="paragraph">
              <wp:posOffset>737846</wp:posOffset>
            </wp:positionV>
            <wp:extent cx="4787900" cy="7059295"/>
            <wp:effectExtent l="0" t="0" r="0" b="8255"/>
            <wp:wrapTopAndBottom/>
            <wp:docPr id="216409416" name="Picture 1" descr="A diagram of a mountai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6409416" name="Picture 1" descr="A diagram of a mountain&#10;&#10;Description automatically generated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87900" cy="705929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423BC1" w:rsidRPr="000B398C">
        <w:rPr>
          <w:szCs w:val="22"/>
        </w:rPr>
        <w:tab/>
      </w:r>
      <w:r w:rsidR="00584218" w:rsidRPr="000B398C">
        <w:rPr>
          <w:szCs w:val="22"/>
        </w:rPr>
        <w:t>Although the</w:t>
      </w:r>
      <w:r w:rsidR="007A1BBB" w:rsidRPr="000B398C">
        <w:rPr>
          <w:szCs w:val="22"/>
        </w:rPr>
        <w:t xml:space="preserve"> occurrence of </w:t>
      </w:r>
      <w:r w:rsidR="00584218" w:rsidRPr="000B398C">
        <w:rPr>
          <w:szCs w:val="22"/>
        </w:rPr>
        <w:t>an ilvaite-pyroxene skarn was acknowledged</w:t>
      </w:r>
      <w:r w:rsidR="00D979F0" w:rsidRPr="000B398C">
        <w:rPr>
          <w:szCs w:val="22"/>
        </w:rPr>
        <w:t xml:space="preserve"> at Torre di Rio</w:t>
      </w:r>
      <w:r w:rsidR="00584218" w:rsidRPr="000B398C">
        <w:rPr>
          <w:szCs w:val="22"/>
        </w:rPr>
        <w:t xml:space="preserve"> by </w:t>
      </w:r>
      <w:r w:rsidR="00E650E0" w:rsidRPr="000B398C">
        <w:rPr>
          <w:szCs w:val="22"/>
        </w:rPr>
        <w:t xml:space="preserve">the </w:t>
      </w:r>
      <w:r w:rsidR="00584218" w:rsidRPr="000B398C">
        <w:rPr>
          <w:szCs w:val="22"/>
        </w:rPr>
        <w:t>earl</w:t>
      </w:r>
      <w:r w:rsidR="00E650E0" w:rsidRPr="000B398C">
        <w:rPr>
          <w:szCs w:val="22"/>
        </w:rPr>
        <w:t>iest</w:t>
      </w:r>
      <w:r w:rsidR="00584218" w:rsidRPr="000B398C">
        <w:rPr>
          <w:szCs w:val="22"/>
        </w:rPr>
        <w:t xml:space="preserve"> ore deposit studies of the Island of Elba </w:t>
      </w:r>
      <w:r w:rsidR="003F5BB0" w:rsidRPr="000B398C">
        <w:rPr>
          <w:szCs w:val="22"/>
        </w:rPr>
        <w:fldChar w:fldCharType="begin"/>
      </w:r>
      <w:r w:rsidR="003F5BB0" w:rsidRPr="000B398C">
        <w:rPr>
          <w:szCs w:val="22"/>
        </w:rPr>
        <w:instrText xml:space="preserve"> ADDIN EN.CITE &lt;EndNote&gt;&lt;Cite&gt;&lt;Author&gt;Lotti&lt;/Author&gt;&lt;Year&gt;1886&lt;/Year&gt;&lt;RecNum&gt;6076&lt;/RecNum&gt;&lt;DisplayText&gt;(Lotti, 1886, 1910)&lt;/DisplayText&gt;&lt;record&gt;&lt;rec-number&gt;6076&lt;/rec-number&gt;&lt;foreign-keys&gt;&lt;key app="EN" db-id="fxep5f29szet0keeerqxzxfwed9v0txptpxf" timestamp="1531299039"&gt;6076&lt;/key&gt;&lt;/foreign-keys&gt;&lt;ref-type name="Book"&gt;6&lt;/ref-type&gt;&lt;contributors&gt;&lt;authors&gt;&lt;author&gt;Lotti, B.&lt;/author&gt;&lt;/authors&gt;&lt;/contributors&gt;&lt;titles&gt;&lt;title&gt;Descrizione geologica dell&amp;apos;isola d&amp;apos;Elba&lt;/title&gt;&lt;secondary-title&gt;Memorie Descrittive della Carta Geologica d&amp;apos;Italia,&lt;/secondary-title&gt;&lt;/titles&gt;&lt;number&gt;2-4&lt;/number&gt;&lt;section&gt;254&lt;/section&gt;&lt;dates&gt;&lt;year&gt;1886&lt;/year&gt;&lt;/dates&gt;&lt;pub-location&gt;Roma&lt;/pub-location&gt;&lt;publisher&gt;Tipografia nazionale&lt;/publisher&gt;&lt;urls&gt;&lt;related-urls&gt;&lt;url&gt;https://books.google.it/books?id=TchPAAAAYAAJ&lt;/url&gt;&lt;/related-urls&gt;&lt;/urls&gt;&lt;/record&gt;&lt;/Cite&gt;&lt;Cite&gt;&lt;Author&gt;Lotti&lt;/Author&gt;&lt;Year&gt;1910&lt;/Year&gt;&lt;RecNum&gt;5525&lt;/RecNum&gt;&lt;record&gt;&lt;rec-number&gt;5525&lt;/rec-number&gt;&lt;foreign-keys&gt;&lt;key app="EN" db-id="fxep5f29szet0keeerqxzxfwed9v0txptpxf" timestamp="0"&gt;5525&lt;/key&gt;&lt;/foreign-keys&gt;&lt;ref-type name="Book Section"&gt;5&lt;/ref-type&gt;&lt;contributors&gt;&lt;authors&gt;&lt;author&gt;Lotti, B.&lt;/author&gt;&lt;/authors&gt;&lt;secondary-authors&gt;&lt;author&gt;Regio Ufficio Geologico&lt;/author&gt;&lt;/secondary-authors&gt;&lt;/contributors&gt;&lt;titles&gt;&lt;title&gt;Geologia della Toscana&lt;/title&gt;&lt;secondary-title&gt;Memorie Descrittive della Carta Geologica d&amp;apos;Italia&lt;/secondary-title&gt;&lt;/titles&gt;&lt;pages&gt;303-343&lt;/pages&gt;&lt;volume&gt;XIII&lt;/volume&gt;&lt;section&gt;Capitolo III. Giacimenti metalliferi in relazione colle rocce eruttive mioceniche&lt;/section&gt;&lt;dates&gt;&lt;year&gt;1910&lt;/year&gt;&lt;/dates&gt;&lt;pub-location&gt;Roma&lt;/pub-location&gt;&lt;publisher&gt;Tipografia Nazionale&lt;/publisher&gt;&lt;urls&gt;&lt;/urls&gt;&lt;/record&gt;&lt;/Cite&gt;&lt;/EndNote&gt;</w:instrText>
      </w:r>
      <w:r w:rsidR="003F5BB0" w:rsidRPr="000B398C">
        <w:rPr>
          <w:szCs w:val="22"/>
        </w:rPr>
        <w:fldChar w:fldCharType="separate"/>
      </w:r>
      <w:r w:rsidR="003F5BB0" w:rsidRPr="000B398C">
        <w:rPr>
          <w:noProof/>
          <w:szCs w:val="22"/>
        </w:rPr>
        <w:t>(Lotti, 1886, 1910)</w:t>
      </w:r>
      <w:r w:rsidR="003F5BB0" w:rsidRPr="000B398C">
        <w:rPr>
          <w:szCs w:val="22"/>
        </w:rPr>
        <w:fldChar w:fldCharType="end"/>
      </w:r>
      <w:r w:rsidR="00584218" w:rsidRPr="000B398C">
        <w:rPr>
          <w:szCs w:val="22"/>
        </w:rPr>
        <w:t xml:space="preserve">, little </w:t>
      </w:r>
      <w:r w:rsidR="0024724E" w:rsidRPr="000B398C">
        <w:rPr>
          <w:szCs w:val="22"/>
        </w:rPr>
        <w:t>wa</w:t>
      </w:r>
      <w:r w:rsidR="00584218" w:rsidRPr="000B398C">
        <w:rPr>
          <w:szCs w:val="22"/>
        </w:rPr>
        <w:t xml:space="preserve">s </w:t>
      </w:r>
      <w:r w:rsidR="0024724E" w:rsidRPr="000B398C">
        <w:rPr>
          <w:szCs w:val="22"/>
        </w:rPr>
        <w:t>reported</w:t>
      </w:r>
      <w:r w:rsidR="00584218" w:rsidRPr="000B398C">
        <w:rPr>
          <w:szCs w:val="22"/>
        </w:rPr>
        <w:t xml:space="preserve"> </w:t>
      </w:r>
      <w:r w:rsidR="00D979F0" w:rsidRPr="000B398C">
        <w:rPr>
          <w:szCs w:val="22"/>
        </w:rPr>
        <w:t xml:space="preserve">about </w:t>
      </w:r>
      <w:r w:rsidR="006D7D92" w:rsidRPr="000B398C">
        <w:rPr>
          <w:szCs w:val="22"/>
        </w:rPr>
        <w:t>its</w:t>
      </w:r>
      <w:r w:rsidR="00584218" w:rsidRPr="000B398C">
        <w:rPr>
          <w:szCs w:val="22"/>
        </w:rPr>
        <w:t xml:space="preserve"> economic value. </w:t>
      </w:r>
      <w:r w:rsidR="00CB3EA2" w:rsidRPr="000B398C">
        <w:rPr>
          <w:szCs w:val="22"/>
        </w:rPr>
        <w:t>The g</w:t>
      </w:r>
      <w:r w:rsidR="00D979F0" w:rsidRPr="000B398C">
        <w:rPr>
          <w:szCs w:val="22"/>
        </w:rPr>
        <w:t xml:space="preserve">eological map of the island carried out </w:t>
      </w:r>
      <w:r w:rsidR="00C6439E" w:rsidRPr="000B398C">
        <w:rPr>
          <w:szCs w:val="22"/>
        </w:rPr>
        <w:t>during those studies</w:t>
      </w:r>
      <w:r w:rsidR="00D979F0" w:rsidRPr="000B398C">
        <w:rPr>
          <w:szCs w:val="22"/>
        </w:rPr>
        <w:t xml:space="preserve"> </w:t>
      </w:r>
      <w:r w:rsidR="003F5BB0" w:rsidRPr="000B398C">
        <w:rPr>
          <w:szCs w:val="22"/>
        </w:rPr>
        <w:fldChar w:fldCharType="begin"/>
      </w:r>
      <w:r w:rsidR="003F5BB0" w:rsidRPr="000B398C">
        <w:rPr>
          <w:szCs w:val="22"/>
        </w:rPr>
        <w:instrText xml:space="preserve"> ADDIN EN.CITE &lt;EndNote&gt;&lt;Cite&gt;&lt;Author&gt;Lotti&lt;/Author&gt;&lt;Year&gt;1886&lt;/Year&gt;&lt;RecNum&gt;6076&lt;/RecNum&gt;&lt;DisplayText&gt;(Lotti, 1886)&lt;/DisplayText&gt;&lt;record&gt;&lt;rec-number&gt;6076&lt;/rec-number&gt;&lt;foreign-keys&gt;&lt;key app="EN" db-id="fxep5f29szet0keeerqxzxfwed9v0txptpxf" timestamp="1531299039"&gt;6076&lt;/key&gt;&lt;/foreign-keys&gt;&lt;ref-type name="Book"&gt;6&lt;/ref-type&gt;&lt;contributors&gt;&lt;authors&gt;&lt;author&gt;Lotti, B.&lt;/author&gt;&lt;/authors&gt;&lt;/contributors&gt;&lt;titles&gt;&lt;title&gt;Descrizione geologica dell&amp;apos;isola d&amp;apos;Elba&lt;/title&gt;&lt;secondary-title&gt;Memorie Descrittive della Carta Geologica d&amp;apos;Italia,&lt;/secondary-title&gt;&lt;/titles&gt;&lt;number&gt;2-4&lt;/number&gt;&lt;section&gt;254&lt;/section&gt;&lt;dates&gt;&lt;year&gt;1886&lt;/year&gt;&lt;/dates&gt;&lt;pub-location&gt;Roma&lt;/pub-location&gt;&lt;publisher&gt;Tipografia nazionale&lt;/publisher&gt;&lt;urls&gt;&lt;related-urls&gt;&lt;url&gt;https://books.google.it/books?id=TchPAAAAYAAJ&lt;/url&gt;&lt;/related-urls&gt;&lt;/urls&gt;&lt;/record&gt;&lt;/Cite&gt;&lt;/EndNote&gt;</w:instrText>
      </w:r>
      <w:r w:rsidR="003F5BB0" w:rsidRPr="000B398C">
        <w:rPr>
          <w:szCs w:val="22"/>
        </w:rPr>
        <w:fldChar w:fldCharType="separate"/>
      </w:r>
      <w:r w:rsidR="003F5BB0" w:rsidRPr="000B398C">
        <w:rPr>
          <w:noProof/>
          <w:szCs w:val="22"/>
        </w:rPr>
        <w:t>(Lotti, 1886)</w:t>
      </w:r>
      <w:r w:rsidR="003F5BB0" w:rsidRPr="000B398C">
        <w:rPr>
          <w:szCs w:val="22"/>
        </w:rPr>
        <w:fldChar w:fldCharType="end"/>
      </w:r>
      <w:r w:rsidR="00D979F0" w:rsidRPr="000B398C">
        <w:rPr>
          <w:szCs w:val="22"/>
        </w:rPr>
        <w:t xml:space="preserve"> reported the occurrence of </w:t>
      </w:r>
      <w:r w:rsidR="00100643" w:rsidRPr="000B398C">
        <w:rPr>
          <w:szCs w:val="22"/>
        </w:rPr>
        <w:t>an ilvaite-</w:t>
      </w:r>
      <w:r w:rsidR="008F5696" w:rsidRPr="000B398C">
        <w:rPr>
          <w:szCs w:val="22"/>
        </w:rPr>
        <w:t>hedenbergite-epidote-pyrite</w:t>
      </w:r>
      <w:r w:rsidR="00100643" w:rsidRPr="000B398C">
        <w:rPr>
          <w:szCs w:val="22"/>
        </w:rPr>
        <w:t xml:space="preserve"> </w:t>
      </w:r>
      <w:r w:rsidR="00260324" w:rsidRPr="000B398C">
        <w:rPr>
          <w:szCs w:val="22"/>
        </w:rPr>
        <w:t xml:space="preserve">skarn made of </w:t>
      </w:r>
      <w:r w:rsidR="00100643" w:rsidRPr="000B398C">
        <w:rPr>
          <w:szCs w:val="22"/>
        </w:rPr>
        <w:t xml:space="preserve">“thick layers embedded within </w:t>
      </w:r>
      <w:r w:rsidR="00100643" w:rsidRPr="000B398C">
        <w:rPr>
          <w:szCs w:val="22"/>
        </w:rPr>
        <w:lastRenderedPageBreak/>
        <w:t>pre-</w:t>
      </w:r>
      <w:proofErr w:type="spellStart"/>
      <w:r w:rsidR="00100643" w:rsidRPr="000B398C">
        <w:rPr>
          <w:szCs w:val="22"/>
        </w:rPr>
        <w:t>silurian</w:t>
      </w:r>
      <w:proofErr w:type="spellEnd"/>
      <w:r w:rsidR="00100643" w:rsidRPr="000B398C">
        <w:rPr>
          <w:szCs w:val="22"/>
        </w:rPr>
        <w:t xml:space="preserve"> calcschists”</w:t>
      </w:r>
      <w:r w:rsidR="00A43BCE" w:rsidRPr="000B398C">
        <w:rPr>
          <w:szCs w:val="22"/>
        </w:rPr>
        <w:t xml:space="preserve"> (Fig. S1a)</w:t>
      </w:r>
      <w:r w:rsidR="00C6439E" w:rsidRPr="000B398C">
        <w:rPr>
          <w:szCs w:val="22"/>
        </w:rPr>
        <w:t>. This skarn outcropped</w:t>
      </w:r>
      <w:r w:rsidR="000B0646" w:rsidRPr="000B398C">
        <w:rPr>
          <w:szCs w:val="22"/>
        </w:rPr>
        <w:t xml:space="preserve"> </w:t>
      </w:r>
      <w:r w:rsidR="00A153C5" w:rsidRPr="000B398C">
        <w:rPr>
          <w:szCs w:val="22"/>
        </w:rPr>
        <w:t>at</w:t>
      </w:r>
      <w:r w:rsidR="00DF4DFA" w:rsidRPr="000B398C">
        <w:rPr>
          <w:szCs w:val="22"/>
        </w:rPr>
        <w:t xml:space="preserve"> the seashore, </w:t>
      </w:r>
      <w:r w:rsidR="000B0646" w:rsidRPr="000B398C">
        <w:rPr>
          <w:szCs w:val="22"/>
        </w:rPr>
        <w:t>close to the historical guard tower</w:t>
      </w:r>
      <w:r w:rsidR="00CB3EA2" w:rsidRPr="000B398C">
        <w:rPr>
          <w:szCs w:val="22"/>
        </w:rPr>
        <w:t xml:space="preserve"> of Torre di Rio</w:t>
      </w:r>
      <w:r w:rsidR="00100643" w:rsidRPr="000B398C">
        <w:rPr>
          <w:szCs w:val="22"/>
        </w:rPr>
        <w:t xml:space="preserve"> (</w:t>
      </w:r>
      <w:r w:rsidR="00922308" w:rsidRPr="000B398C">
        <w:rPr>
          <w:szCs w:val="22"/>
        </w:rPr>
        <w:t>Fig</w:t>
      </w:r>
      <w:r w:rsidR="00A153C5" w:rsidRPr="000B398C">
        <w:rPr>
          <w:szCs w:val="22"/>
        </w:rPr>
        <w:t>s</w:t>
      </w:r>
      <w:r w:rsidR="00922308" w:rsidRPr="000B398C">
        <w:rPr>
          <w:szCs w:val="22"/>
        </w:rPr>
        <w:t xml:space="preserve">. </w:t>
      </w:r>
      <w:r w:rsidR="00A153C5" w:rsidRPr="000B398C">
        <w:rPr>
          <w:szCs w:val="22"/>
        </w:rPr>
        <w:t xml:space="preserve">S1a, </w:t>
      </w:r>
      <w:r w:rsidR="00922308" w:rsidRPr="000B398C">
        <w:rPr>
          <w:szCs w:val="22"/>
        </w:rPr>
        <w:t xml:space="preserve">S2, </w:t>
      </w:r>
      <w:r w:rsidR="007B06A9" w:rsidRPr="000B398C">
        <w:rPr>
          <w:szCs w:val="22"/>
        </w:rPr>
        <w:t>cf. Fig. 2</w:t>
      </w:r>
      <w:r w:rsidR="00100643" w:rsidRPr="000B398C">
        <w:rPr>
          <w:szCs w:val="22"/>
        </w:rPr>
        <w:t>)</w:t>
      </w:r>
      <w:r w:rsidR="00D33E08" w:rsidRPr="000B398C">
        <w:rPr>
          <w:szCs w:val="22"/>
        </w:rPr>
        <w:t xml:space="preserve"> and along</w:t>
      </w:r>
      <w:r w:rsidR="00C6439E" w:rsidRPr="000B398C">
        <w:rPr>
          <w:szCs w:val="22"/>
        </w:rPr>
        <w:t xml:space="preserve"> </w:t>
      </w:r>
      <w:r w:rsidR="00D33E08" w:rsidRPr="000B398C">
        <w:rPr>
          <w:szCs w:val="22"/>
        </w:rPr>
        <w:t xml:space="preserve">the municipal road of S Filomena </w:t>
      </w:r>
      <w:r w:rsidR="003F5BB0" w:rsidRPr="000B398C">
        <w:rPr>
          <w:szCs w:val="22"/>
        </w:rPr>
        <w:fldChar w:fldCharType="begin"/>
      </w:r>
      <w:r w:rsidR="003F5BB0" w:rsidRPr="000B398C">
        <w:rPr>
          <w:szCs w:val="22"/>
        </w:rPr>
        <w:instrText xml:space="preserve"> ADDIN EN.CITE &lt;EndNote&gt;&lt;Cite&gt;&lt;Author&gt;Tanelli&lt;/Author&gt;&lt;Year&gt;1977&lt;/Year&gt;&lt;RecNum&gt;5498&lt;/RecNum&gt;&lt;DisplayText&gt;(Tanelli, 1977)&lt;/DisplayText&gt;&lt;record&gt;&lt;rec-number&gt;5498&lt;/rec-number&gt;&lt;foreign-keys&gt;&lt;key app="EN" db-id="fxep5f29szet0keeerqxzxfwed9v0txptpxf" timestamp="0"&gt;5498&lt;/key&gt;&lt;/foreign-keys&gt;&lt;ref-type name="Journal Article"&gt;17&lt;/ref-type&gt;&lt;contributors&gt;&lt;authors&gt;&lt;author&gt;Tanelli, G.&lt;/author&gt;&lt;/authors&gt;&lt;/contributors&gt;&lt;titles&gt;&lt;title&gt;I giacimenti a skarn della Toscana&lt;/title&gt;&lt;secondary-title&gt;Rendiconti della Società Italiana di Mineralogia e Petrografia&lt;/secondary-title&gt;&lt;/titles&gt;&lt;periodical&gt;&lt;full-title&gt;Rendiconti della Società Italiana di Mineralogia e Petrografia&lt;/full-title&gt;&lt;/periodical&gt;&lt;pages&gt;875-903&lt;/pages&gt;&lt;volume&gt;33&lt;/volume&gt;&lt;dates&gt;&lt;year&gt;1977&lt;/year&gt;&lt;/dates&gt;&lt;urls&gt;&lt;/urls&gt;&lt;/record&gt;&lt;/Cite&gt;&lt;/EndNote&gt;</w:instrText>
      </w:r>
      <w:r w:rsidR="003F5BB0" w:rsidRPr="000B398C">
        <w:rPr>
          <w:szCs w:val="22"/>
        </w:rPr>
        <w:fldChar w:fldCharType="separate"/>
      </w:r>
      <w:r w:rsidR="003F5BB0" w:rsidRPr="000B398C">
        <w:rPr>
          <w:noProof/>
          <w:szCs w:val="22"/>
        </w:rPr>
        <w:t>(Tanelli, 1977)</w:t>
      </w:r>
      <w:r w:rsidR="003F5BB0" w:rsidRPr="000B398C">
        <w:rPr>
          <w:szCs w:val="22"/>
        </w:rPr>
        <w:fldChar w:fldCharType="end"/>
      </w:r>
      <w:r w:rsidR="00260324" w:rsidRPr="000B398C">
        <w:rPr>
          <w:szCs w:val="22"/>
        </w:rPr>
        <w:t>.</w:t>
      </w:r>
      <w:r w:rsidR="000B0646" w:rsidRPr="000B398C">
        <w:rPr>
          <w:szCs w:val="22"/>
        </w:rPr>
        <w:t xml:space="preserve"> </w:t>
      </w:r>
      <w:r w:rsidR="00117A76" w:rsidRPr="000B398C">
        <w:rPr>
          <w:szCs w:val="22"/>
        </w:rPr>
        <w:t xml:space="preserve">Its dimensions were estimated by exploration drill holes (Fig. S1b), but it was identified as </w:t>
      </w:r>
      <w:r w:rsidR="000C26B8" w:rsidRPr="000B398C">
        <w:rPr>
          <w:noProof/>
          <w:szCs w:val="22"/>
        </w:rPr>
        <w:drawing>
          <wp:anchor distT="0" distB="0" distL="0" distR="0" simplePos="0" relativeHeight="251662336" behindDoc="0" locked="0" layoutInCell="1" allowOverlap="1" wp14:anchorId="4951EA57" wp14:editId="314DC01B">
            <wp:simplePos x="0" y="0"/>
            <wp:positionH relativeFrom="column">
              <wp:posOffset>992038</wp:posOffset>
            </wp:positionH>
            <wp:positionV relativeFrom="paragraph">
              <wp:posOffset>1259960</wp:posOffset>
            </wp:positionV>
            <wp:extent cx="3715200" cy="5011200"/>
            <wp:effectExtent l="0" t="0" r="0" b="0"/>
            <wp:wrapTopAndBottom/>
            <wp:docPr id="418114403" name="Picture 5" descr="A path leading to a cliff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18114403" name="Picture 5" descr="A path leading to a cliff&#10;&#10;Description automatically generated with medium confidence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15200" cy="50112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BA03C2" w:rsidRPr="000B398C">
        <w:rPr>
          <w:szCs w:val="22"/>
        </w:rPr>
        <w:t>sub</w:t>
      </w:r>
      <w:r w:rsidR="00117A76" w:rsidRPr="000B398C">
        <w:rPr>
          <w:szCs w:val="22"/>
        </w:rPr>
        <w:t xml:space="preserve">economic </w:t>
      </w:r>
      <w:r w:rsidR="003F5BB0" w:rsidRPr="000B398C">
        <w:rPr>
          <w:szCs w:val="22"/>
        </w:rPr>
        <w:fldChar w:fldCharType="begin"/>
      </w:r>
      <w:r w:rsidR="003F5BB0" w:rsidRPr="000B398C">
        <w:rPr>
          <w:szCs w:val="22"/>
        </w:rPr>
        <w:instrText xml:space="preserve"> ADDIN EN.CITE &lt;EndNote&gt;&lt;Cite&gt;&lt;Author&gt;Tanelli&lt;/Author&gt;&lt;Year&gt;1977&lt;/Year&gt;&lt;RecNum&gt;5498&lt;/RecNum&gt;&lt;DisplayText&gt;(Tanelli, 1977)&lt;/DisplayText&gt;&lt;record&gt;&lt;rec-number&gt;5498&lt;/rec-number&gt;&lt;foreign-keys&gt;&lt;key app="EN" db-id="fxep5f29szet0keeerqxzxfwed9v0txptpxf" timestamp="0"&gt;5498&lt;/key&gt;&lt;/foreign-keys&gt;&lt;ref-type name="Journal Article"&gt;17&lt;/ref-type&gt;&lt;contributors&gt;&lt;authors&gt;&lt;author&gt;Tanelli, G.&lt;/author&gt;&lt;/authors&gt;&lt;/contributors&gt;&lt;titles&gt;&lt;title&gt;I giacimenti a skarn della Toscana&lt;/title&gt;&lt;secondary-title&gt;Rendiconti della Società Italiana di Mineralogia e Petrografia&lt;/secondary-title&gt;&lt;/titles&gt;&lt;periodical&gt;&lt;full-title&gt;Rendiconti della Società Italiana di Mineralogia e Petrografia&lt;/full-title&gt;&lt;/periodical&gt;&lt;pages&gt;875-903&lt;/pages&gt;&lt;volume&gt;33&lt;/volume&gt;&lt;dates&gt;&lt;year&gt;1977&lt;/year&gt;&lt;/dates&gt;&lt;urls&gt;&lt;/urls&gt;&lt;/record&gt;&lt;/Cite&gt;&lt;/EndNote&gt;</w:instrText>
      </w:r>
      <w:r w:rsidR="003F5BB0" w:rsidRPr="000B398C">
        <w:rPr>
          <w:szCs w:val="22"/>
        </w:rPr>
        <w:fldChar w:fldCharType="separate"/>
      </w:r>
      <w:r w:rsidR="003F5BB0" w:rsidRPr="000B398C">
        <w:rPr>
          <w:noProof/>
          <w:szCs w:val="22"/>
        </w:rPr>
        <w:t>(Tanelli, 1977)</w:t>
      </w:r>
      <w:r w:rsidR="003F5BB0" w:rsidRPr="000B398C">
        <w:rPr>
          <w:szCs w:val="22"/>
        </w:rPr>
        <w:fldChar w:fldCharType="end"/>
      </w:r>
      <w:r w:rsidR="00117A76" w:rsidRPr="000B398C">
        <w:rPr>
          <w:szCs w:val="22"/>
        </w:rPr>
        <w:t>.</w:t>
      </w:r>
      <w:r w:rsidR="00260324" w:rsidRPr="000B398C">
        <w:rPr>
          <w:szCs w:val="22"/>
        </w:rPr>
        <w:t xml:space="preserve"> </w:t>
      </w:r>
    </w:p>
    <w:p w14:paraId="58AC7BAC" w14:textId="1E63C32E" w:rsidR="002A07EE" w:rsidRPr="000B398C" w:rsidRDefault="007257FA" w:rsidP="00423BC1">
      <w:pPr>
        <w:autoSpaceDE w:val="0"/>
        <w:autoSpaceDN w:val="0"/>
        <w:adjustRightInd w:val="0"/>
        <w:jc w:val="left"/>
        <w:rPr>
          <w:szCs w:val="22"/>
        </w:rPr>
      </w:pPr>
      <w:r w:rsidRPr="000B398C">
        <w:rPr>
          <w:szCs w:val="22"/>
        </w:rPr>
        <w:t xml:space="preserve">In </w:t>
      </w:r>
      <w:r w:rsidR="00832730" w:rsidRPr="000B398C">
        <w:rPr>
          <w:szCs w:val="22"/>
        </w:rPr>
        <w:t>several</w:t>
      </w:r>
      <w:r w:rsidRPr="000B398C">
        <w:rPr>
          <w:szCs w:val="22"/>
        </w:rPr>
        <w:t xml:space="preserve"> localities</w:t>
      </w:r>
      <w:r w:rsidR="00862D58" w:rsidRPr="000B398C">
        <w:rPr>
          <w:szCs w:val="22"/>
        </w:rPr>
        <w:t xml:space="preserve"> between Torre di Rio and Punta </w:t>
      </w:r>
      <w:proofErr w:type="spellStart"/>
      <w:r w:rsidR="00862D58" w:rsidRPr="000B398C">
        <w:rPr>
          <w:szCs w:val="22"/>
        </w:rPr>
        <w:t>delle</w:t>
      </w:r>
      <w:proofErr w:type="spellEnd"/>
      <w:r w:rsidR="00862D58" w:rsidRPr="000B398C">
        <w:rPr>
          <w:szCs w:val="22"/>
        </w:rPr>
        <w:t xml:space="preserve"> Cannelle</w:t>
      </w:r>
      <w:r w:rsidRPr="000B398C">
        <w:rPr>
          <w:szCs w:val="22"/>
        </w:rPr>
        <w:t>, ilvaite was reported as “beautifully developed”</w:t>
      </w:r>
      <w:r w:rsidR="00832730" w:rsidRPr="000B398C">
        <w:rPr>
          <w:szCs w:val="22"/>
        </w:rPr>
        <w:t xml:space="preserve"> </w:t>
      </w:r>
      <w:r w:rsidR="003F5BB0" w:rsidRPr="000B398C">
        <w:rPr>
          <w:szCs w:val="22"/>
        </w:rPr>
        <w:fldChar w:fldCharType="begin"/>
      </w:r>
      <w:r w:rsidR="003F5BB0" w:rsidRPr="000B398C">
        <w:rPr>
          <w:szCs w:val="22"/>
        </w:rPr>
        <w:instrText xml:space="preserve"> ADDIN EN.CITE &lt;EndNote&gt;&lt;Cite&gt;&lt;Author&gt;Gottardi&lt;/Author&gt;&lt;Year&gt;1962&lt;/Year&gt;&lt;RecNum&gt;7392&lt;/RecNum&gt;&lt;DisplayText&gt;(Gottardi, 1962)&lt;/DisplayText&gt;&lt;record&gt;&lt;rec-number&gt;7392&lt;/rec-number&gt;&lt;foreign-keys&gt;&lt;key app="EN" db-id="fxep5f29szet0keeerqxzxfwed9v0txptpxf" timestamp="1714130936"&gt;7392&lt;/key&gt;&lt;/foreign-keys&gt;&lt;ref-type name="Journal Article"&gt;17&lt;/ref-type&gt;&lt;contributors&gt;&lt;authors&gt;&lt;author&gt;Gottardi, G.&lt;/author&gt;&lt;/authors&gt;&lt;/contributors&gt;&lt;titles&gt;&lt;title&gt;Solfuri ed ossidi di ferro del giacimento di Ortano (Isola d&amp;apos;Elba)&lt;/title&gt;&lt;secondary-title&gt;Atti della Società Toscana di Scienze Naturali&lt;/secondary-title&gt;&lt;/titles&gt;&lt;periodical&gt;&lt;full-title&gt;Atti della Società Toscana di Scienze Naturali&lt;/full-title&gt;&lt;/periodical&gt;&lt;pages&gt;327-343&lt;/pages&gt;&lt;volume&gt;66&lt;/volume&gt;&lt;dates&gt;&lt;year&gt;1962&lt;/year&gt;&lt;/dates&gt;&lt;urls&gt;&lt;/urls&gt;&lt;/record&gt;&lt;/Cite&gt;&lt;/EndNote&gt;</w:instrText>
      </w:r>
      <w:r w:rsidR="003F5BB0" w:rsidRPr="000B398C">
        <w:rPr>
          <w:szCs w:val="22"/>
        </w:rPr>
        <w:fldChar w:fldCharType="separate"/>
      </w:r>
      <w:r w:rsidR="003F5BB0" w:rsidRPr="000B398C">
        <w:rPr>
          <w:noProof/>
          <w:szCs w:val="22"/>
        </w:rPr>
        <w:t>(Gottardi, 1962)</w:t>
      </w:r>
      <w:r w:rsidR="003F5BB0" w:rsidRPr="000B398C">
        <w:rPr>
          <w:szCs w:val="22"/>
        </w:rPr>
        <w:fldChar w:fldCharType="end"/>
      </w:r>
      <w:r w:rsidRPr="000B398C">
        <w:rPr>
          <w:szCs w:val="22"/>
        </w:rPr>
        <w:t xml:space="preserve"> and </w:t>
      </w:r>
      <w:r w:rsidR="00D33E08" w:rsidRPr="000B398C">
        <w:rPr>
          <w:szCs w:val="22"/>
        </w:rPr>
        <w:t>Torre di Rio</w:t>
      </w:r>
      <w:r w:rsidR="00B70965" w:rsidRPr="000B398C">
        <w:rPr>
          <w:szCs w:val="22"/>
        </w:rPr>
        <w:t xml:space="preserve"> provided </w:t>
      </w:r>
      <w:r w:rsidR="00E633E4" w:rsidRPr="000B398C">
        <w:rPr>
          <w:szCs w:val="22"/>
        </w:rPr>
        <w:t xml:space="preserve">many </w:t>
      </w:r>
      <w:r w:rsidR="00B70965" w:rsidRPr="000B398C">
        <w:rPr>
          <w:szCs w:val="22"/>
        </w:rPr>
        <w:t>museum-quality samples</w:t>
      </w:r>
      <w:r w:rsidR="006B47AF" w:rsidRPr="000B398C">
        <w:rPr>
          <w:szCs w:val="22"/>
        </w:rPr>
        <w:t xml:space="preserve"> </w:t>
      </w:r>
      <w:r w:rsidR="00BF573C" w:rsidRPr="000B398C">
        <w:rPr>
          <w:szCs w:val="22"/>
        </w:rPr>
        <w:t xml:space="preserve">that are on display in the Natural History Museum of the city of Florence, Italy </w:t>
      </w:r>
      <w:r w:rsidR="006B47AF" w:rsidRPr="000B398C">
        <w:rPr>
          <w:szCs w:val="22"/>
        </w:rPr>
        <w:t>(Fig. S3</w:t>
      </w:r>
      <w:r w:rsidR="00862D58" w:rsidRPr="000B398C">
        <w:rPr>
          <w:szCs w:val="22"/>
        </w:rPr>
        <w:t>)</w:t>
      </w:r>
      <w:r w:rsidR="00CA1F2A" w:rsidRPr="000B398C">
        <w:rPr>
          <w:szCs w:val="22"/>
        </w:rPr>
        <w:t xml:space="preserve">. </w:t>
      </w:r>
    </w:p>
    <w:p w14:paraId="4DA8D44D" w14:textId="1E4AD7F1" w:rsidR="00E633E4" w:rsidRPr="000B398C" w:rsidRDefault="00E633E4" w:rsidP="00423BC1">
      <w:pPr>
        <w:autoSpaceDE w:val="0"/>
        <w:autoSpaceDN w:val="0"/>
        <w:adjustRightInd w:val="0"/>
        <w:jc w:val="left"/>
        <w:rPr>
          <w:color w:val="000000" w:themeColor="text1"/>
          <w:szCs w:val="22"/>
          <w:lang w:eastAsia="en-GB"/>
        </w:rPr>
      </w:pPr>
      <w:r w:rsidRPr="000B398C">
        <w:rPr>
          <w:color w:val="000000" w:themeColor="text1"/>
          <w:szCs w:val="22"/>
        </w:rPr>
        <w:t xml:space="preserve">Interestingly, ilvaite is </w:t>
      </w:r>
      <w:r w:rsidR="00E1267D" w:rsidRPr="000B398C">
        <w:rPr>
          <w:color w:val="000000" w:themeColor="text1"/>
          <w:szCs w:val="22"/>
        </w:rPr>
        <w:t>one of the two</w:t>
      </w:r>
      <w:r w:rsidRPr="000B398C">
        <w:rPr>
          <w:color w:val="000000" w:themeColor="text1"/>
          <w:szCs w:val="22"/>
        </w:rPr>
        <w:t xml:space="preserve"> mineral</w:t>
      </w:r>
      <w:r w:rsidR="00E1267D" w:rsidRPr="000B398C">
        <w:rPr>
          <w:color w:val="000000" w:themeColor="text1"/>
          <w:szCs w:val="22"/>
        </w:rPr>
        <w:t>s</w:t>
      </w:r>
      <w:r w:rsidRPr="000B398C">
        <w:rPr>
          <w:color w:val="000000" w:themeColor="text1"/>
          <w:szCs w:val="22"/>
        </w:rPr>
        <w:t xml:space="preserve"> named after</w:t>
      </w:r>
      <w:r w:rsidR="004D19FE" w:rsidRPr="000B398C">
        <w:rPr>
          <w:color w:val="000000" w:themeColor="text1"/>
          <w:szCs w:val="22"/>
        </w:rPr>
        <w:t xml:space="preserve"> its</w:t>
      </w:r>
      <w:r w:rsidRPr="000B398C">
        <w:rPr>
          <w:color w:val="000000" w:themeColor="text1"/>
          <w:szCs w:val="22"/>
        </w:rPr>
        <w:t xml:space="preserve"> </w:t>
      </w:r>
      <w:r w:rsidR="004D19FE" w:rsidRPr="000B398C">
        <w:rPr>
          <w:color w:val="000000" w:themeColor="text1"/>
          <w:szCs w:val="22"/>
        </w:rPr>
        <w:t xml:space="preserve">type locality, i.e., </w:t>
      </w:r>
      <w:r w:rsidRPr="000B398C">
        <w:rPr>
          <w:color w:val="000000" w:themeColor="text1"/>
          <w:szCs w:val="22"/>
        </w:rPr>
        <w:t>the Island of Elba (</w:t>
      </w:r>
      <w:r w:rsidRPr="000B398C">
        <w:rPr>
          <w:i/>
          <w:iCs/>
          <w:color w:val="000000" w:themeColor="text1"/>
          <w:szCs w:val="22"/>
        </w:rPr>
        <w:t>Ilva</w:t>
      </w:r>
      <w:r w:rsidRPr="000B398C">
        <w:rPr>
          <w:color w:val="000000" w:themeColor="text1"/>
          <w:szCs w:val="22"/>
        </w:rPr>
        <w:t xml:space="preserve"> is the </w:t>
      </w:r>
      <w:r w:rsidR="000F669C" w:rsidRPr="000B398C">
        <w:rPr>
          <w:color w:val="000000" w:themeColor="text1"/>
          <w:szCs w:val="22"/>
        </w:rPr>
        <w:t>Latin</w:t>
      </w:r>
      <w:r w:rsidRPr="000B398C">
        <w:rPr>
          <w:color w:val="000000" w:themeColor="text1"/>
          <w:szCs w:val="22"/>
        </w:rPr>
        <w:t xml:space="preserve"> name for Elba)</w:t>
      </w:r>
      <w:r w:rsidR="00E1267D" w:rsidRPr="000B398C">
        <w:rPr>
          <w:color w:val="000000" w:themeColor="text1"/>
          <w:szCs w:val="22"/>
        </w:rPr>
        <w:t xml:space="preserve">. The other one is elbaite, i.e., the </w:t>
      </w:r>
      <w:r w:rsidR="00F71CEA" w:rsidRPr="000B398C">
        <w:rPr>
          <w:color w:val="000000" w:themeColor="text1"/>
          <w:szCs w:val="22"/>
        </w:rPr>
        <w:t xml:space="preserve">colorful </w:t>
      </w:r>
      <w:r w:rsidR="00E1267D" w:rsidRPr="000B398C">
        <w:rPr>
          <w:color w:val="000000" w:themeColor="text1"/>
          <w:szCs w:val="22"/>
        </w:rPr>
        <w:t>Li-</w:t>
      </w:r>
      <w:r w:rsidR="00F71CEA" w:rsidRPr="000B398C">
        <w:rPr>
          <w:color w:val="000000" w:themeColor="text1"/>
          <w:szCs w:val="22"/>
        </w:rPr>
        <w:t>Na-</w:t>
      </w:r>
      <w:r w:rsidR="00E1267D" w:rsidRPr="000B398C">
        <w:rPr>
          <w:color w:val="000000" w:themeColor="text1"/>
          <w:szCs w:val="22"/>
        </w:rPr>
        <w:t xml:space="preserve">bearing tourmaline end-member </w:t>
      </w:r>
      <w:r w:rsidR="00F71CEA" w:rsidRPr="000B398C">
        <w:rPr>
          <w:color w:val="000000" w:themeColor="text1"/>
          <w:szCs w:val="22"/>
        </w:rPr>
        <w:t xml:space="preserve">that was discovered </w:t>
      </w:r>
      <w:r w:rsidR="004D19FE" w:rsidRPr="000B398C">
        <w:rPr>
          <w:color w:val="000000" w:themeColor="text1"/>
          <w:szCs w:val="22"/>
        </w:rPr>
        <w:t>at the beginning of the 19</w:t>
      </w:r>
      <w:r w:rsidR="004D19FE" w:rsidRPr="000B398C">
        <w:rPr>
          <w:color w:val="000000" w:themeColor="text1"/>
          <w:szCs w:val="22"/>
          <w:vertAlign w:val="superscript"/>
        </w:rPr>
        <w:t>th</w:t>
      </w:r>
      <w:r w:rsidR="004D19FE" w:rsidRPr="000B398C">
        <w:rPr>
          <w:color w:val="000000" w:themeColor="text1"/>
          <w:szCs w:val="22"/>
        </w:rPr>
        <w:t xml:space="preserve"> century </w:t>
      </w:r>
      <w:r w:rsidR="003F5BB0" w:rsidRPr="000B398C">
        <w:rPr>
          <w:color w:val="000000" w:themeColor="text1"/>
          <w:szCs w:val="22"/>
        </w:rPr>
        <w:fldChar w:fldCharType="begin"/>
      </w:r>
      <w:r w:rsidR="003F5BB0" w:rsidRPr="000B398C">
        <w:rPr>
          <w:color w:val="000000" w:themeColor="text1"/>
          <w:szCs w:val="22"/>
        </w:rPr>
        <w:instrText xml:space="preserve"> ADDIN EN.CITE &lt;EndNote&gt;&lt;Cite&gt;&lt;Author&gt;Ertl&lt;/Author&gt;&lt;Year&gt;2008&lt;/Year&gt;&lt;RecNum&gt;7448&lt;/RecNum&gt;&lt;DisplayText&gt;(Ertl, 2008)&lt;/DisplayText&gt;&lt;record&gt;&lt;rec-number&gt;7448&lt;/rec-number&gt;&lt;foreign-keys&gt;&lt;key app="EN" db-id="fxep5f29szet0keeerqxzxfwed9v0txptpxf" timestamp="1718632110"&gt;7448&lt;/key&gt;&lt;/foreign-keys&gt;&lt;ref-type name="Journal Article"&gt;17&lt;/ref-type&gt;&lt;contributors&gt;&lt;authors&gt;&lt;author&gt;Ertl, A.&lt;/author&gt;&lt;/authors&gt;&lt;/contributors&gt;&lt;titles&gt;&lt;title&gt;About the nomenclature and the type locality of elbaite: a historical review &lt;/title&gt;&lt;secondary-title&gt;Mitteilungen der Österreichischen Mineralogischen Gesellschaft&lt;/secondary-title&gt;&lt;/titles&gt;&lt;periodical&gt;&lt;full-title&gt;Mitteilungen der Österreichischen Mineralogischen Gesellschaft&lt;/full-title&gt;&lt;/periodical&gt;&lt;pages&gt;35-44&lt;/pages&gt;&lt;volume&gt;154&lt;/volume&gt;&lt;dates&gt;&lt;year&gt;2008&lt;/year&gt;&lt;/dates&gt;&lt;urls&gt;&lt;/urls&gt;&lt;/record&gt;&lt;/Cite&gt;&lt;/EndNote&gt;</w:instrText>
      </w:r>
      <w:r w:rsidR="003F5BB0" w:rsidRPr="000B398C">
        <w:rPr>
          <w:color w:val="000000" w:themeColor="text1"/>
          <w:szCs w:val="22"/>
        </w:rPr>
        <w:fldChar w:fldCharType="separate"/>
      </w:r>
      <w:r w:rsidR="003F5BB0" w:rsidRPr="000B398C">
        <w:rPr>
          <w:noProof/>
          <w:color w:val="000000" w:themeColor="text1"/>
          <w:szCs w:val="22"/>
        </w:rPr>
        <w:t>(Ertl, 2008)</w:t>
      </w:r>
      <w:r w:rsidR="003F5BB0" w:rsidRPr="000B398C">
        <w:rPr>
          <w:color w:val="000000" w:themeColor="text1"/>
          <w:szCs w:val="22"/>
        </w:rPr>
        <w:fldChar w:fldCharType="end"/>
      </w:r>
      <w:r w:rsidR="0050378D" w:rsidRPr="000B398C">
        <w:rPr>
          <w:color w:val="000000" w:themeColor="text1"/>
          <w:szCs w:val="22"/>
        </w:rPr>
        <w:t>, just like ilvaite</w:t>
      </w:r>
      <w:r w:rsidR="00F71CEA" w:rsidRPr="000B398C">
        <w:rPr>
          <w:color w:val="000000" w:themeColor="text1"/>
          <w:szCs w:val="22"/>
        </w:rPr>
        <w:t xml:space="preserve">. </w:t>
      </w:r>
      <w:r w:rsidR="00CA6371" w:rsidRPr="000B398C">
        <w:rPr>
          <w:color w:val="000000" w:themeColor="text1"/>
          <w:szCs w:val="22"/>
        </w:rPr>
        <w:t>The peculiarity about ilvaite is</w:t>
      </w:r>
      <w:r w:rsidR="003226A4" w:rsidRPr="000B398C">
        <w:rPr>
          <w:color w:val="000000" w:themeColor="text1"/>
          <w:szCs w:val="22"/>
        </w:rPr>
        <w:t xml:space="preserve"> the definition of </w:t>
      </w:r>
      <w:r w:rsidRPr="000B398C">
        <w:rPr>
          <w:color w:val="000000" w:themeColor="text1"/>
          <w:szCs w:val="22"/>
        </w:rPr>
        <w:t>its name</w:t>
      </w:r>
      <w:r w:rsidR="00CA6371" w:rsidRPr="000B398C">
        <w:rPr>
          <w:color w:val="000000" w:themeColor="text1"/>
          <w:szCs w:val="22"/>
        </w:rPr>
        <w:t>, which came after a long</w:t>
      </w:r>
      <w:r w:rsidR="003226A4" w:rsidRPr="000B398C">
        <w:rPr>
          <w:color w:val="000000" w:themeColor="text1"/>
          <w:szCs w:val="22"/>
        </w:rPr>
        <w:t xml:space="preserve"> </w:t>
      </w:r>
      <w:r w:rsidR="00CA6371" w:rsidRPr="000B398C">
        <w:rPr>
          <w:color w:val="000000" w:themeColor="text1"/>
          <w:szCs w:val="22"/>
        </w:rPr>
        <w:t>“</w:t>
      </w:r>
      <w:r w:rsidR="000F669C" w:rsidRPr="000B398C">
        <w:rPr>
          <w:color w:val="000000" w:themeColor="text1"/>
          <w:szCs w:val="22"/>
        </w:rPr>
        <w:t>debate</w:t>
      </w:r>
      <w:r w:rsidR="00CA6371" w:rsidRPr="000B398C">
        <w:rPr>
          <w:color w:val="000000" w:themeColor="text1"/>
          <w:szCs w:val="22"/>
        </w:rPr>
        <w:t>”</w:t>
      </w:r>
      <w:r w:rsidR="000F669C" w:rsidRPr="000B398C">
        <w:rPr>
          <w:color w:val="000000" w:themeColor="text1"/>
          <w:szCs w:val="22"/>
        </w:rPr>
        <w:t xml:space="preserve"> </w:t>
      </w:r>
      <w:r w:rsidR="003F5BB0" w:rsidRPr="000B398C">
        <w:rPr>
          <w:color w:val="000000" w:themeColor="text1"/>
          <w:szCs w:val="22"/>
        </w:rPr>
        <w:fldChar w:fldCharType="begin"/>
      </w:r>
      <w:r w:rsidR="003F5BB0" w:rsidRPr="000B398C">
        <w:rPr>
          <w:color w:val="000000" w:themeColor="text1"/>
          <w:szCs w:val="22"/>
        </w:rPr>
        <w:instrText xml:space="preserve"> ADDIN EN.CITE &lt;EndNote&gt;&lt;Cite&gt;&lt;Author&gt;Tanelli&lt;/Author&gt;&lt;Year&gt;2012&lt;/Year&gt;&lt;RecNum&gt;7441&lt;/RecNum&gt;&lt;DisplayText&gt;(Tanelli and Poggi, 2012)&lt;/DisplayText&gt;&lt;record&gt;&lt;rec-number&gt;7441&lt;/rec-number&gt;&lt;foreign-keys&gt;&lt;key app="EN" db-id="fxep5f29szet0keeerqxzxfwed9v0txptpxf" timestamp="1717493788"&gt;7441&lt;/key&gt;&lt;/foreign-keys&gt;&lt;ref-type name="Book Section"&gt;5&lt;/ref-type&gt;&lt;contributors&gt;&lt;authors&gt;&lt;author&gt;Tanelli, G.&lt;/author&gt;&lt;author&gt;Poggi, L.&lt;/author&gt;&lt;/authors&gt;&lt;secondary-authors&gt;&lt;author&gt;Pratesi, G.&lt;/author&gt;&lt;/secondary-authors&gt;&lt;/contributors&gt;&lt;titles&gt;&lt;title&gt;La collezione elbana&lt;/title&gt;&lt;secondary-title&gt;Il Museo di Storia Naturale dell&amp;apos;Università degli Studi di Firenze: le collezioni litologiche e mineralogiche&lt;/secondary-title&gt;&lt;/titles&gt;&lt;pages&gt;67-81&lt;/pages&gt;&lt;dates&gt;&lt;year&gt;2012&lt;/year&gt;&lt;/dates&gt;&lt;pub-location&gt;Florence, Italy&lt;/pub-location&gt;&lt;isbn&gt; 978-88-6655-318-2&lt;/isbn&gt;&lt;urls&gt;&lt;/urls&gt;&lt;/record&gt;&lt;/Cite&gt;&lt;/EndNote&gt;</w:instrText>
      </w:r>
      <w:r w:rsidR="003F5BB0" w:rsidRPr="000B398C">
        <w:rPr>
          <w:color w:val="000000" w:themeColor="text1"/>
          <w:szCs w:val="22"/>
        </w:rPr>
        <w:fldChar w:fldCharType="separate"/>
      </w:r>
      <w:r w:rsidR="003F5BB0" w:rsidRPr="000B398C">
        <w:rPr>
          <w:noProof/>
          <w:color w:val="000000" w:themeColor="text1"/>
          <w:szCs w:val="22"/>
        </w:rPr>
        <w:t>(Tanelli and Poggi, 2012)</w:t>
      </w:r>
      <w:r w:rsidR="003F5BB0" w:rsidRPr="000B398C">
        <w:rPr>
          <w:color w:val="000000" w:themeColor="text1"/>
          <w:szCs w:val="22"/>
        </w:rPr>
        <w:fldChar w:fldCharType="end"/>
      </w:r>
      <w:r w:rsidR="000F669C" w:rsidRPr="000B398C">
        <w:rPr>
          <w:color w:val="000000" w:themeColor="text1"/>
          <w:szCs w:val="22"/>
        </w:rPr>
        <w:t xml:space="preserve">. The mineral was first discovered </w:t>
      </w:r>
      <w:r w:rsidR="000F669C" w:rsidRPr="000B398C">
        <w:rPr>
          <w:color w:val="000000" w:themeColor="text1"/>
          <w:szCs w:val="22"/>
          <w:lang w:eastAsia="en-GB"/>
        </w:rPr>
        <w:t xml:space="preserve">during the Napoleon </w:t>
      </w:r>
      <w:r w:rsidR="00CA6371" w:rsidRPr="000B398C">
        <w:rPr>
          <w:color w:val="000000" w:themeColor="text1"/>
          <w:szCs w:val="22"/>
          <w:lang w:eastAsia="en-GB"/>
        </w:rPr>
        <w:t>reign,</w:t>
      </w:r>
      <w:r w:rsidR="000F669C" w:rsidRPr="000B398C">
        <w:rPr>
          <w:color w:val="000000" w:themeColor="text1"/>
          <w:szCs w:val="22"/>
          <w:lang w:eastAsia="en-GB"/>
        </w:rPr>
        <w:t xml:space="preserve"> </w:t>
      </w:r>
      <w:r w:rsidR="003226A4" w:rsidRPr="000B398C">
        <w:rPr>
          <w:color w:val="000000" w:themeColor="text1"/>
          <w:szCs w:val="22"/>
          <w:lang w:eastAsia="en-GB"/>
        </w:rPr>
        <w:t>and</w:t>
      </w:r>
      <w:r w:rsidR="000F669C" w:rsidRPr="000B398C">
        <w:rPr>
          <w:color w:val="000000" w:themeColor="text1"/>
          <w:szCs w:val="22"/>
          <w:lang w:eastAsia="en-GB"/>
        </w:rPr>
        <w:t xml:space="preserve"> it was named </w:t>
      </w:r>
      <w:proofErr w:type="spellStart"/>
      <w:r w:rsidR="000F669C" w:rsidRPr="000B398C">
        <w:rPr>
          <w:i/>
          <w:iCs/>
          <w:color w:val="000000" w:themeColor="text1"/>
          <w:szCs w:val="22"/>
          <w:lang w:eastAsia="en-GB"/>
        </w:rPr>
        <w:t>jenite</w:t>
      </w:r>
      <w:proofErr w:type="spellEnd"/>
      <w:r w:rsidR="000F669C" w:rsidRPr="000B398C">
        <w:rPr>
          <w:color w:val="000000" w:themeColor="text1"/>
          <w:szCs w:val="22"/>
          <w:lang w:eastAsia="en-GB"/>
        </w:rPr>
        <w:t xml:space="preserve"> in </w:t>
      </w:r>
      <w:r w:rsidR="00B93D0C" w:rsidRPr="000B398C">
        <w:rPr>
          <w:color w:val="000000" w:themeColor="text1"/>
          <w:szCs w:val="22"/>
          <w:lang w:eastAsia="en-GB"/>
        </w:rPr>
        <w:lastRenderedPageBreak/>
        <w:t>honor</w:t>
      </w:r>
      <w:r w:rsidR="000F669C" w:rsidRPr="000B398C">
        <w:rPr>
          <w:color w:val="000000" w:themeColor="text1"/>
          <w:szCs w:val="22"/>
          <w:lang w:eastAsia="en-GB"/>
        </w:rPr>
        <w:t xml:space="preserve"> of the </w:t>
      </w:r>
      <w:r w:rsidR="00551F06" w:rsidRPr="000B398C">
        <w:rPr>
          <w:color w:val="000000" w:themeColor="text1"/>
          <w:szCs w:val="22"/>
          <w:lang w:eastAsia="en-GB"/>
        </w:rPr>
        <w:t>b</w:t>
      </w:r>
      <w:r w:rsidR="000F669C" w:rsidRPr="000B398C">
        <w:rPr>
          <w:color w:val="000000" w:themeColor="text1"/>
          <w:szCs w:val="22"/>
          <w:lang w:eastAsia="en-GB"/>
        </w:rPr>
        <w:t>attle of Jena won by the Napoleon army</w:t>
      </w:r>
      <w:r w:rsidR="00CA6371" w:rsidRPr="000B398C">
        <w:rPr>
          <w:color w:val="000000" w:themeColor="text1"/>
          <w:szCs w:val="22"/>
          <w:lang w:eastAsia="en-GB"/>
        </w:rPr>
        <w:t xml:space="preserve"> in 1806</w:t>
      </w:r>
      <w:r w:rsidR="000F669C" w:rsidRPr="000B398C">
        <w:rPr>
          <w:color w:val="000000" w:themeColor="text1"/>
          <w:szCs w:val="22"/>
          <w:lang w:eastAsia="en-GB"/>
        </w:rPr>
        <w:t xml:space="preserve">. After Napoleon’s dominion, the mineral name was changed into </w:t>
      </w:r>
      <w:proofErr w:type="spellStart"/>
      <w:r w:rsidR="000F669C" w:rsidRPr="000B398C">
        <w:rPr>
          <w:i/>
          <w:iCs/>
          <w:color w:val="000000" w:themeColor="text1"/>
          <w:szCs w:val="22"/>
          <w:lang w:eastAsia="en-GB"/>
        </w:rPr>
        <w:t>lievrite</w:t>
      </w:r>
      <w:proofErr w:type="spellEnd"/>
      <w:r w:rsidR="000F669C" w:rsidRPr="000B398C">
        <w:rPr>
          <w:color w:val="000000" w:themeColor="text1"/>
          <w:szCs w:val="22"/>
          <w:lang w:eastAsia="en-GB"/>
        </w:rPr>
        <w:t xml:space="preserve"> in honor of M. Lelievre, who was believed by some to be its discoverer. However, a </w:t>
      </w:r>
      <w:r w:rsidR="00896E93" w:rsidRPr="000B398C">
        <w:rPr>
          <w:color w:val="000000" w:themeColor="text1"/>
          <w:szCs w:val="22"/>
          <w:lang w:eastAsia="en-GB"/>
        </w:rPr>
        <w:t>discussion</w:t>
      </w:r>
      <w:r w:rsidR="000F669C" w:rsidRPr="000B398C">
        <w:rPr>
          <w:color w:val="000000" w:themeColor="text1"/>
          <w:szCs w:val="22"/>
          <w:lang w:eastAsia="en-GB"/>
        </w:rPr>
        <w:t xml:space="preserve"> arose afterwards as to </w:t>
      </w:r>
      <w:r w:rsidR="009941EA" w:rsidRPr="000B398C">
        <w:rPr>
          <w:color w:val="000000" w:themeColor="text1"/>
          <w:szCs w:val="22"/>
          <w:lang w:eastAsia="en-GB"/>
        </w:rPr>
        <w:t>the identity of the mineralogist who</w:t>
      </w:r>
      <w:r w:rsidR="000F669C" w:rsidRPr="000B398C">
        <w:rPr>
          <w:color w:val="000000" w:themeColor="text1"/>
          <w:szCs w:val="22"/>
          <w:lang w:eastAsia="en-GB"/>
        </w:rPr>
        <w:t xml:space="preserve"> really discovered this mineral</w:t>
      </w:r>
      <w:r w:rsidR="009941EA" w:rsidRPr="000B398C">
        <w:rPr>
          <w:color w:val="000000" w:themeColor="text1"/>
          <w:szCs w:val="22"/>
          <w:lang w:eastAsia="en-GB"/>
        </w:rPr>
        <w:t>.</w:t>
      </w:r>
      <w:r w:rsidR="000F669C" w:rsidRPr="000B398C">
        <w:rPr>
          <w:color w:val="000000" w:themeColor="text1"/>
          <w:szCs w:val="22"/>
          <w:lang w:eastAsia="en-GB"/>
        </w:rPr>
        <w:t xml:space="preserve"> </w:t>
      </w:r>
      <w:r w:rsidR="009941EA" w:rsidRPr="000B398C">
        <w:rPr>
          <w:color w:val="000000" w:themeColor="text1"/>
          <w:szCs w:val="22"/>
          <w:lang w:eastAsia="en-GB"/>
        </w:rPr>
        <w:t>S</w:t>
      </w:r>
      <w:r w:rsidR="00AC12F6" w:rsidRPr="000B398C">
        <w:rPr>
          <w:color w:val="000000" w:themeColor="text1"/>
          <w:szCs w:val="22"/>
          <w:lang w:eastAsia="en-GB"/>
        </w:rPr>
        <w:t xml:space="preserve">ome </w:t>
      </w:r>
      <w:r w:rsidR="00896E93" w:rsidRPr="000B398C">
        <w:rPr>
          <w:color w:val="000000" w:themeColor="text1"/>
          <w:szCs w:val="22"/>
          <w:lang w:eastAsia="en-GB"/>
        </w:rPr>
        <w:t xml:space="preserve">workers </w:t>
      </w:r>
      <w:r w:rsidR="00AC12F6" w:rsidRPr="000B398C">
        <w:rPr>
          <w:color w:val="000000" w:themeColor="text1"/>
          <w:szCs w:val="22"/>
          <w:lang w:eastAsia="en-GB"/>
        </w:rPr>
        <w:t xml:space="preserve">claimed that </w:t>
      </w:r>
      <w:r w:rsidR="000F669C" w:rsidRPr="000B398C">
        <w:rPr>
          <w:color w:val="000000" w:themeColor="text1"/>
          <w:szCs w:val="22"/>
          <w:lang w:eastAsia="en-GB"/>
        </w:rPr>
        <w:t>F. de Bellevue</w:t>
      </w:r>
      <w:r w:rsidR="009941EA" w:rsidRPr="000B398C">
        <w:rPr>
          <w:color w:val="000000" w:themeColor="text1"/>
          <w:szCs w:val="22"/>
          <w:lang w:eastAsia="en-GB"/>
        </w:rPr>
        <w:t xml:space="preserve"> was the actual discoverer; however, others claimed that</w:t>
      </w:r>
      <w:r w:rsidR="000F669C" w:rsidRPr="000B398C">
        <w:rPr>
          <w:color w:val="000000" w:themeColor="text1"/>
          <w:szCs w:val="22"/>
          <w:lang w:eastAsia="en-GB"/>
        </w:rPr>
        <w:t xml:space="preserve"> </w:t>
      </w:r>
      <w:r w:rsidR="00753692" w:rsidRPr="000B398C">
        <w:rPr>
          <w:color w:val="000000" w:themeColor="text1"/>
          <w:szCs w:val="22"/>
          <w:lang w:eastAsia="en-GB"/>
        </w:rPr>
        <w:t xml:space="preserve">it was </w:t>
      </w:r>
      <w:r w:rsidR="000F669C" w:rsidRPr="000B398C">
        <w:rPr>
          <w:color w:val="000000" w:themeColor="text1"/>
          <w:szCs w:val="22"/>
          <w:lang w:eastAsia="en-GB"/>
        </w:rPr>
        <w:t xml:space="preserve">D. de </w:t>
      </w:r>
      <w:proofErr w:type="spellStart"/>
      <w:r w:rsidR="000F669C" w:rsidRPr="000B398C">
        <w:rPr>
          <w:color w:val="000000" w:themeColor="text1"/>
          <w:szCs w:val="22"/>
          <w:lang w:eastAsia="en-GB"/>
        </w:rPr>
        <w:t>Dolomieu</w:t>
      </w:r>
      <w:proofErr w:type="spellEnd"/>
      <w:r w:rsidR="000F669C" w:rsidRPr="000B398C">
        <w:rPr>
          <w:color w:val="000000" w:themeColor="text1"/>
          <w:szCs w:val="22"/>
          <w:lang w:eastAsia="en-GB"/>
        </w:rPr>
        <w:t>.</w:t>
      </w:r>
      <w:r w:rsidR="00AC12F6" w:rsidRPr="000B398C">
        <w:rPr>
          <w:color w:val="000000" w:themeColor="text1"/>
          <w:szCs w:val="22"/>
          <w:lang w:eastAsia="en-GB"/>
        </w:rPr>
        <w:t xml:space="preserve"> </w:t>
      </w:r>
      <w:r w:rsidR="00753692" w:rsidRPr="000B398C">
        <w:rPr>
          <w:color w:val="000000" w:themeColor="text1"/>
          <w:szCs w:val="22"/>
          <w:lang w:eastAsia="en-GB"/>
        </w:rPr>
        <w:t xml:space="preserve">As a result of </w:t>
      </w:r>
      <w:r w:rsidR="00CA6371" w:rsidRPr="000B398C">
        <w:rPr>
          <w:color w:val="000000" w:themeColor="text1"/>
          <w:szCs w:val="22"/>
          <w:lang w:eastAsia="en-GB"/>
        </w:rPr>
        <w:t>an</w:t>
      </w:r>
      <w:r w:rsidR="00753692" w:rsidRPr="000B398C">
        <w:rPr>
          <w:color w:val="000000" w:themeColor="text1"/>
          <w:szCs w:val="22"/>
          <w:lang w:eastAsia="en-GB"/>
        </w:rPr>
        <w:t xml:space="preserve"> unfruitful </w:t>
      </w:r>
      <w:r w:rsidR="00CA6371" w:rsidRPr="000B398C">
        <w:rPr>
          <w:color w:val="000000" w:themeColor="text1"/>
          <w:szCs w:val="22"/>
          <w:lang w:eastAsia="en-GB"/>
        </w:rPr>
        <w:t>and long</w:t>
      </w:r>
      <w:r w:rsidR="004912BE" w:rsidRPr="000B398C">
        <w:rPr>
          <w:color w:val="000000" w:themeColor="text1"/>
          <w:szCs w:val="22"/>
          <w:lang w:eastAsia="en-GB"/>
        </w:rPr>
        <w:t xml:space="preserve">-lasting </w:t>
      </w:r>
      <w:r w:rsidR="00886DAC" w:rsidRPr="000B398C">
        <w:rPr>
          <w:color w:val="000000" w:themeColor="text1"/>
          <w:szCs w:val="22"/>
          <w:lang w:eastAsia="en-GB"/>
        </w:rPr>
        <w:t>“</w:t>
      </w:r>
      <w:r w:rsidR="00896E93" w:rsidRPr="000B398C">
        <w:rPr>
          <w:color w:val="000000" w:themeColor="text1"/>
          <w:szCs w:val="22"/>
          <w:lang w:eastAsia="en-GB"/>
        </w:rPr>
        <w:t>dispute</w:t>
      </w:r>
      <w:r w:rsidR="00886DAC" w:rsidRPr="000B398C">
        <w:rPr>
          <w:color w:val="000000" w:themeColor="text1"/>
          <w:szCs w:val="22"/>
          <w:lang w:eastAsia="en-GB"/>
        </w:rPr>
        <w:t>”</w:t>
      </w:r>
      <w:r w:rsidR="00753692" w:rsidRPr="000B398C">
        <w:rPr>
          <w:color w:val="000000" w:themeColor="text1"/>
          <w:szCs w:val="22"/>
          <w:lang w:eastAsia="en-GB"/>
        </w:rPr>
        <w:t>, t</w:t>
      </w:r>
      <w:r w:rsidR="00AC12F6" w:rsidRPr="000B398C">
        <w:rPr>
          <w:color w:val="000000" w:themeColor="text1"/>
          <w:szCs w:val="22"/>
          <w:lang w:eastAsia="en-GB"/>
        </w:rPr>
        <w:t xml:space="preserve">he name ilvaite </w:t>
      </w:r>
      <w:r w:rsidR="00896E93" w:rsidRPr="000B398C">
        <w:rPr>
          <w:color w:val="000000" w:themeColor="text1"/>
          <w:szCs w:val="22"/>
          <w:lang w:eastAsia="en-GB"/>
        </w:rPr>
        <w:t xml:space="preserve">was finally </w:t>
      </w:r>
      <w:r w:rsidR="00BA03C2" w:rsidRPr="000B398C">
        <w:rPr>
          <w:color w:val="000000" w:themeColor="text1"/>
          <w:szCs w:val="22"/>
          <w:lang w:eastAsia="en-GB"/>
        </w:rPr>
        <w:t>proposed in 1811</w:t>
      </w:r>
      <w:r w:rsidR="00DD2648" w:rsidRPr="000B398C">
        <w:rPr>
          <w:color w:val="000000" w:themeColor="text1"/>
          <w:szCs w:val="22"/>
          <w:lang w:eastAsia="en-GB"/>
        </w:rPr>
        <w:t xml:space="preserve"> </w:t>
      </w:r>
      <w:r w:rsidR="00896E93" w:rsidRPr="000B398C">
        <w:rPr>
          <w:color w:val="000000" w:themeColor="text1"/>
          <w:szCs w:val="22"/>
          <w:lang w:eastAsia="en-GB"/>
        </w:rPr>
        <w:t xml:space="preserve">based on </w:t>
      </w:r>
      <w:r w:rsidR="00DD2648" w:rsidRPr="000B398C">
        <w:rPr>
          <w:color w:val="000000" w:themeColor="text1"/>
          <w:szCs w:val="22"/>
          <w:lang w:eastAsia="en-GB"/>
        </w:rPr>
        <w:t xml:space="preserve">the </w:t>
      </w:r>
      <w:r w:rsidR="007115CC" w:rsidRPr="000B398C">
        <w:rPr>
          <w:color w:val="000000" w:themeColor="text1"/>
          <w:szCs w:val="22"/>
          <w:lang w:eastAsia="en-GB"/>
        </w:rPr>
        <w:t xml:space="preserve">locality of its </w:t>
      </w:r>
      <w:r w:rsidR="00896E93" w:rsidRPr="000B398C">
        <w:rPr>
          <w:color w:val="000000" w:themeColor="text1"/>
          <w:szCs w:val="22"/>
          <w:lang w:eastAsia="en-GB"/>
        </w:rPr>
        <w:t>discovery</w:t>
      </w:r>
      <w:r w:rsidR="004B55BE" w:rsidRPr="000B398C">
        <w:rPr>
          <w:color w:val="000000" w:themeColor="text1"/>
          <w:szCs w:val="22"/>
          <w:lang w:eastAsia="en-GB"/>
        </w:rPr>
        <w:t>.</w:t>
      </w:r>
      <w:r w:rsidR="004B3ED8" w:rsidRPr="000B398C">
        <w:rPr>
          <w:color w:val="000000" w:themeColor="text1"/>
          <w:szCs w:val="22"/>
          <w:lang w:eastAsia="en-GB"/>
        </w:rPr>
        <w:t xml:space="preserve"> </w:t>
      </w:r>
    </w:p>
    <w:p w14:paraId="195361C6" w14:textId="2E094A82" w:rsidR="00CF7889" w:rsidRPr="000B398C" w:rsidRDefault="00CF7889" w:rsidP="00423BC1">
      <w:pPr>
        <w:autoSpaceDE w:val="0"/>
        <w:autoSpaceDN w:val="0"/>
        <w:adjustRightInd w:val="0"/>
        <w:jc w:val="left"/>
        <w:rPr>
          <w:szCs w:val="22"/>
        </w:rPr>
      </w:pPr>
    </w:p>
    <w:p w14:paraId="791905F4" w14:textId="1C5313AD" w:rsidR="009B36D1" w:rsidRPr="000B398C" w:rsidRDefault="009B36D1" w:rsidP="000F669C">
      <w:pPr>
        <w:rPr>
          <w:color w:val="000000" w:themeColor="text1"/>
          <w:szCs w:val="22"/>
        </w:rPr>
      </w:pPr>
    </w:p>
    <w:p w14:paraId="24EF1E3F" w14:textId="77777777" w:rsidR="00196B7E" w:rsidRPr="000B398C" w:rsidRDefault="00196B7E">
      <w:pPr>
        <w:spacing w:line="240" w:lineRule="auto"/>
        <w:jc w:val="left"/>
        <w:sectPr w:rsidR="00196B7E" w:rsidRPr="000B398C" w:rsidSect="00961C42">
          <w:pgSz w:w="11906" w:h="16838" w:code="9"/>
          <w:pgMar w:top="1276" w:right="1418" w:bottom="1440" w:left="1276" w:header="709" w:footer="709" w:gutter="0"/>
          <w:cols w:space="708"/>
          <w:titlePg/>
          <w:docGrid w:linePitch="360"/>
        </w:sectPr>
      </w:pPr>
    </w:p>
    <w:p w14:paraId="3CA1930B" w14:textId="77777777" w:rsidR="00196B7E" w:rsidRPr="000B398C" w:rsidRDefault="00196B7E">
      <w:pPr>
        <w:spacing w:line="240" w:lineRule="auto"/>
        <w:jc w:val="left"/>
        <w:rPr>
          <w:rFonts w:cs="Arial"/>
          <w:sz w:val="24"/>
          <w:szCs w:val="28"/>
        </w:rPr>
      </w:pPr>
    </w:p>
    <w:p w14:paraId="689E1449" w14:textId="77777777" w:rsidR="00695510" w:rsidRPr="000B398C" w:rsidRDefault="00196B7E">
      <w:pPr>
        <w:spacing w:line="240" w:lineRule="auto"/>
        <w:jc w:val="left"/>
        <w:rPr>
          <w:rFonts w:cs="Arial"/>
          <w:sz w:val="24"/>
          <w:szCs w:val="28"/>
        </w:rPr>
        <w:sectPr w:rsidR="00695510" w:rsidRPr="000B398C" w:rsidSect="00196B7E">
          <w:pgSz w:w="11906" w:h="16838" w:code="9"/>
          <w:pgMar w:top="1440" w:right="1276" w:bottom="1276" w:left="1418" w:header="709" w:footer="709" w:gutter="0"/>
          <w:lnNumType w:countBy="1" w:restart="continuous"/>
          <w:cols w:space="708"/>
          <w:titlePg/>
          <w:docGrid w:linePitch="360"/>
        </w:sectPr>
      </w:pPr>
      <w:r w:rsidRPr="000B398C">
        <w:rPr>
          <w:rFonts w:cs="Arial"/>
          <w:noProof/>
          <w:sz w:val="24"/>
          <w:szCs w:val="28"/>
        </w:rPr>
        <w:drawing>
          <wp:inline distT="0" distB="0" distL="0" distR="0" wp14:anchorId="6526EC07" wp14:editId="359DE85C">
            <wp:extent cx="5849620" cy="7317740"/>
            <wp:effectExtent l="0" t="0" r="0" b="0"/>
            <wp:docPr id="151784310" name="Picture 1" descr="A collage of rocks and mineral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1784310" name="Picture 1" descr="A collage of rocks and minerals&#10;&#10;Description automatically generated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49620" cy="73177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A8AB5B" w14:textId="0F674788" w:rsidR="00695510" w:rsidRPr="000B398C" w:rsidRDefault="0019774E" w:rsidP="0019774E">
      <w:pPr>
        <w:spacing w:line="240" w:lineRule="auto"/>
        <w:jc w:val="center"/>
        <w:rPr>
          <w:rFonts w:cs="Arial"/>
          <w:sz w:val="24"/>
          <w:szCs w:val="28"/>
        </w:rPr>
      </w:pPr>
      <w:r>
        <w:rPr>
          <w:rFonts w:cs="Arial"/>
          <w:noProof/>
          <w:sz w:val="24"/>
          <w:szCs w:val="28"/>
        </w:rPr>
        <w:lastRenderedPageBreak/>
        <w:drawing>
          <wp:inline distT="0" distB="0" distL="0" distR="0" wp14:anchorId="082FD7CB" wp14:editId="620E50CA">
            <wp:extent cx="8274050" cy="5849620"/>
            <wp:effectExtent l="0" t="0" r="0" b="0"/>
            <wp:docPr id="510237749" name="Picture 2" descr="A close-up of a blue and purple rectangular objec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10237749" name="Picture 2" descr="A close-up of a blue and purple rectangular object&#10;&#10;Description automatically generated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274050" cy="58496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271DBD" w14:textId="77777777" w:rsidR="00CF7889" w:rsidRPr="000B398C" w:rsidRDefault="00CF7889">
      <w:pPr>
        <w:spacing w:line="240" w:lineRule="auto"/>
        <w:jc w:val="left"/>
        <w:rPr>
          <w:rFonts w:cs="Arial"/>
          <w:sz w:val="24"/>
          <w:szCs w:val="28"/>
        </w:rPr>
        <w:sectPr w:rsidR="00CF7889" w:rsidRPr="000B398C" w:rsidSect="00695510">
          <w:pgSz w:w="16838" w:h="11906" w:orient="landscape" w:code="9"/>
          <w:pgMar w:top="1418" w:right="1440" w:bottom="1276" w:left="1276" w:header="709" w:footer="709" w:gutter="0"/>
          <w:lnNumType w:countBy="1" w:restart="continuous"/>
          <w:cols w:space="708"/>
          <w:titlePg/>
          <w:docGrid w:linePitch="360"/>
        </w:sectPr>
      </w:pPr>
    </w:p>
    <w:p w14:paraId="7EFA7137" w14:textId="77777777" w:rsidR="006515FF" w:rsidRPr="000B398C" w:rsidRDefault="006515FF">
      <w:pPr>
        <w:spacing w:line="240" w:lineRule="auto"/>
        <w:jc w:val="left"/>
      </w:pPr>
    </w:p>
    <w:p w14:paraId="1F5B9D9F" w14:textId="44F9FF35" w:rsidR="006515FF" w:rsidRPr="000B398C" w:rsidRDefault="006515FF" w:rsidP="00406F10">
      <w:pPr>
        <w:spacing w:line="240" w:lineRule="auto"/>
        <w:ind w:right="3400"/>
        <w:jc w:val="left"/>
      </w:pPr>
      <w:r w:rsidRPr="000B398C">
        <w:rPr>
          <w:b/>
          <w:bCs/>
        </w:rPr>
        <w:t>Table S5</w:t>
      </w:r>
      <w:r w:rsidRPr="000B398C">
        <w:t xml:space="preserve">: Typical concentrations of trace elements in skarns and </w:t>
      </w:r>
      <w:r w:rsidR="0092086F" w:rsidRPr="000B398C">
        <w:t>in the ilvaite and quartz of</w:t>
      </w:r>
      <w:r w:rsidRPr="000B398C">
        <w:t xml:space="preserve"> Torre di Rio</w:t>
      </w:r>
    </w:p>
    <w:tbl>
      <w:tblPr>
        <w:tblStyle w:val="PlainTable2"/>
        <w:tblW w:w="0" w:type="auto"/>
        <w:tblBorders>
          <w:insideH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1696"/>
        <w:gridCol w:w="1843"/>
        <w:gridCol w:w="2126"/>
      </w:tblGrid>
      <w:tr w:rsidR="00C8745D" w:rsidRPr="000B398C" w14:paraId="0E9D190E" w14:textId="77777777" w:rsidTr="00CF1CB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single" w:sz="8" w:space="0" w:color="000000" w:themeColor="text1"/>
              <w:bottom w:val="single" w:sz="4" w:space="0" w:color="000000" w:themeColor="text1"/>
            </w:tcBorders>
            <w:vAlign w:val="center"/>
          </w:tcPr>
          <w:p w14:paraId="41EE65B6" w14:textId="6E156851" w:rsidR="00C8745D" w:rsidRPr="000B398C" w:rsidRDefault="00C8745D">
            <w:pPr>
              <w:spacing w:line="240" w:lineRule="auto"/>
              <w:jc w:val="left"/>
            </w:pPr>
            <w:r w:rsidRPr="000B398C">
              <w:t>Element</w:t>
            </w:r>
          </w:p>
        </w:tc>
        <w:tc>
          <w:tcPr>
            <w:tcW w:w="1843" w:type="dxa"/>
            <w:tcBorders>
              <w:top w:val="single" w:sz="8" w:space="0" w:color="000000" w:themeColor="text1"/>
              <w:bottom w:val="single" w:sz="4" w:space="0" w:color="000000" w:themeColor="text1"/>
            </w:tcBorders>
            <w:vAlign w:val="center"/>
          </w:tcPr>
          <w:p w14:paraId="71C0D8AC" w14:textId="3B7BE7C6" w:rsidR="00C8745D" w:rsidRPr="000B398C" w:rsidRDefault="00C8745D">
            <w:pPr>
              <w:spacing w:line="240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0B398C">
              <w:t xml:space="preserve">Typical </w:t>
            </w:r>
            <w:r w:rsidR="005410E3" w:rsidRPr="000B398C">
              <w:t xml:space="preserve">conc. in </w:t>
            </w:r>
            <w:r w:rsidRPr="000B398C">
              <w:t>skarn</w:t>
            </w:r>
            <w:r w:rsidR="005410E3" w:rsidRPr="000B398C">
              <w:t>s</w:t>
            </w:r>
            <w:r w:rsidR="00965473" w:rsidRPr="000B398C">
              <w:t xml:space="preserve"> </w:t>
            </w:r>
            <w:r w:rsidR="005410E3" w:rsidRPr="000B398C">
              <w:t>(</w:t>
            </w:r>
            <w:r w:rsidR="005410E3" w:rsidRPr="000B398C">
              <w:rPr>
                <w:rFonts w:ascii="Symbol" w:hAnsi="Symbol"/>
              </w:rPr>
              <w:t>m</w:t>
            </w:r>
            <w:r w:rsidR="005410E3" w:rsidRPr="000B398C">
              <w:t>g g</w:t>
            </w:r>
            <w:r w:rsidR="005410E3" w:rsidRPr="000B398C">
              <w:rPr>
                <w:vertAlign w:val="superscript"/>
              </w:rPr>
              <w:t>-1</w:t>
            </w:r>
            <w:r w:rsidR="005410E3" w:rsidRPr="000B398C">
              <w:t>)</w:t>
            </w:r>
          </w:p>
        </w:tc>
        <w:tc>
          <w:tcPr>
            <w:tcW w:w="2126" w:type="dxa"/>
            <w:tcBorders>
              <w:top w:val="single" w:sz="8" w:space="0" w:color="000000" w:themeColor="text1"/>
              <w:bottom w:val="single" w:sz="4" w:space="0" w:color="000000" w:themeColor="text1"/>
            </w:tcBorders>
            <w:vAlign w:val="center"/>
          </w:tcPr>
          <w:p w14:paraId="0E452B5C" w14:textId="284046DC" w:rsidR="00C8745D" w:rsidRPr="000B398C" w:rsidRDefault="00970E59" w:rsidP="00970E59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0B398C">
              <w:t>Concentration</w:t>
            </w:r>
            <w:r w:rsidR="000B398C" w:rsidRPr="000B398C">
              <w:t>s</w:t>
            </w:r>
            <w:r w:rsidRPr="000B398C">
              <w:t xml:space="preserve"> at </w:t>
            </w:r>
            <w:r w:rsidR="00C8745D" w:rsidRPr="000B398C">
              <w:t>Torre di Rio</w:t>
            </w:r>
            <w:r w:rsidRPr="000B398C">
              <w:t xml:space="preserve"> (</w:t>
            </w:r>
            <w:r w:rsidRPr="000B398C">
              <w:rPr>
                <w:rFonts w:ascii="Symbol" w:hAnsi="Symbol"/>
              </w:rPr>
              <w:t>m</w:t>
            </w:r>
            <w:r w:rsidRPr="000B398C">
              <w:t>g g</w:t>
            </w:r>
            <w:r w:rsidRPr="000B398C">
              <w:rPr>
                <w:vertAlign w:val="superscript"/>
              </w:rPr>
              <w:t>-1</w:t>
            </w:r>
            <w:r w:rsidRPr="000B398C">
              <w:t>)</w:t>
            </w:r>
          </w:p>
        </w:tc>
      </w:tr>
      <w:tr w:rsidR="00C8745D" w:rsidRPr="00D6681D" w14:paraId="48B1A773" w14:textId="77777777" w:rsidTr="00CF1CB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single" w:sz="4" w:space="0" w:color="000000" w:themeColor="text1"/>
              <w:bottom w:val="none" w:sz="0" w:space="0" w:color="auto"/>
            </w:tcBorders>
            <w:vAlign w:val="center"/>
          </w:tcPr>
          <w:p w14:paraId="3BD6DD24" w14:textId="54AE4474" w:rsidR="00C8745D" w:rsidRPr="00D6681D" w:rsidRDefault="006A6D3B">
            <w:pPr>
              <w:spacing w:line="240" w:lineRule="auto"/>
              <w:jc w:val="left"/>
            </w:pPr>
            <w:r w:rsidRPr="00D6681D">
              <w:t xml:space="preserve">Cu </w:t>
            </w:r>
          </w:p>
        </w:tc>
        <w:tc>
          <w:tcPr>
            <w:tcW w:w="1843" w:type="dxa"/>
            <w:tcBorders>
              <w:top w:val="single" w:sz="4" w:space="0" w:color="000000" w:themeColor="text1"/>
              <w:bottom w:val="none" w:sz="0" w:space="0" w:color="auto"/>
            </w:tcBorders>
            <w:vAlign w:val="center"/>
          </w:tcPr>
          <w:p w14:paraId="3CEE8A9D" w14:textId="552F4826" w:rsidR="00C8745D" w:rsidRPr="00D6681D" w:rsidRDefault="006A6D3B" w:rsidP="005410E3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6681D">
              <w:t>100</w:t>
            </w:r>
          </w:p>
        </w:tc>
        <w:tc>
          <w:tcPr>
            <w:tcW w:w="2126" w:type="dxa"/>
            <w:tcBorders>
              <w:top w:val="single" w:sz="4" w:space="0" w:color="000000" w:themeColor="text1"/>
              <w:bottom w:val="none" w:sz="0" w:space="0" w:color="auto"/>
            </w:tcBorders>
            <w:vAlign w:val="center"/>
          </w:tcPr>
          <w:p w14:paraId="26488F64" w14:textId="3B84FD39" w:rsidR="00C8745D" w:rsidRPr="00D6681D" w:rsidRDefault="00970E59" w:rsidP="00970E5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6681D">
              <w:t>-</w:t>
            </w:r>
          </w:p>
        </w:tc>
      </w:tr>
      <w:tr w:rsidR="00C8745D" w:rsidRPr="00D6681D" w14:paraId="1D8F43C2" w14:textId="77777777" w:rsidTr="00CF1C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vAlign w:val="center"/>
          </w:tcPr>
          <w:p w14:paraId="6271C27D" w14:textId="77E69D29" w:rsidR="00C8745D" w:rsidRPr="00D6681D" w:rsidRDefault="006A6D3B">
            <w:pPr>
              <w:spacing w:line="240" w:lineRule="auto"/>
              <w:jc w:val="left"/>
            </w:pPr>
            <w:r w:rsidRPr="00D6681D">
              <w:t>Pb</w:t>
            </w:r>
          </w:p>
        </w:tc>
        <w:tc>
          <w:tcPr>
            <w:tcW w:w="1843" w:type="dxa"/>
            <w:vAlign w:val="center"/>
          </w:tcPr>
          <w:p w14:paraId="413F1BD6" w14:textId="4C8EEB84" w:rsidR="00C8745D" w:rsidRPr="00D6681D" w:rsidRDefault="006A6D3B" w:rsidP="005410E3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6681D">
              <w:t>100</w:t>
            </w:r>
          </w:p>
        </w:tc>
        <w:tc>
          <w:tcPr>
            <w:tcW w:w="2126" w:type="dxa"/>
            <w:vAlign w:val="center"/>
          </w:tcPr>
          <w:p w14:paraId="2D1BC632" w14:textId="40013D3C" w:rsidR="00C8745D" w:rsidRPr="00D6681D" w:rsidRDefault="00970E59" w:rsidP="00970E5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6681D">
              <w:t>150 (</w:t>
            </w:r>
            <w:proofErr w:type="spellStart"/>
            <w:r w:rsidR="005074E6" w:rsidRPr="00D6681D">
              <w:t>i</w:t>
            </w:r>
            <w:r w:rsidRPr="00D6681D">
              <w:t>lv</w:t>
            </w:r>
            <w:proofErr w:type="spellEnd"/>
            <w:r w:rsidRPr="00D6681D">
              <w:t>)</w:t>
            </w:r>
          </w:p>
        </w:tc>
      </w:tr>
      <w:tr w:rsidR="00C8745D" w:rsidRPr="00D6681D" w14:paraId="793D9F71" w14:textId="77777777" w:rsidTr="00CF1CB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1C2729EB" w14:textId="52439DD4" w:rsidR="00C8745D" w:rsidRPr="00D6681D" w:rsidRDefault="006A6D3B">
            <w:pPr>
              <w:spacing w:line="240" w:lineRule="auto"/>
              <w:jc w:val="left"/>
            </w:pPr>
            <w:r w:rsidRPr="00D6681D">
              <w:t>Zn</w:t>
            </w:r>
          </w:p>
        </w:tc>
        <w:tc>
          <w:tcPr>
            <w:tcW w:w="1843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257FD7F1" w14:textId="4B9F37CC" w:rsidR="00C8745D" w:rsidRPr="00D6681D" w:rsidRDefault="00965473" w:rsidP="005410E3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6681D">
              <w:t>200</w:t>
            </w:r>
          </w:p>
        </w:tc>
        <w:tc>
          <w:tcPr>
            <w:tcW w:w="2126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348BFB8A" w14:textId="72C88882" w:rsidR="00C8745D" w:rsidRPr="00D6681D" w:rsidRDefault="005074E6" w:rsidP="00970E5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6681D">
              <w:t>100-200</w:t>
            </w:r>
            <w:r w:rsidR="00DA5521" w:rsidRPr="00D6681D">
              <w:t xml:space="preserve"> (</w:t>
            </w:r>
            <w:proofErr w:type="spellStart"/>
            <w:r w:rsidR="00DA5521" w:rsidRPr="00D6681D">
              <w:t>ilv</w:t>
            </w:r>
            <w:proofErr w:type="spellEnd"/>
            <w:r w:rsidR="00DA5521" w:rsidRPr="00D6681D">
              <w:t>)</w:t>
            </w:r>
          </w:p>
        </w:tc>
      </w:tr>
      <w:tr w:rsidR="00C8745D" w:rsidRPr="00D6681D" w14:paraId="02ACB51F" w14:textId="77777777" w:rsidTr="00CF1C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vAlign w:val="center"/>
          </w:tcPr>
          <w:p w14:paraId="4C1AA8BD" w14:textId="070ABDF6" w:rsidR="00C8745D" w:rsidRPr="00D6681D" w:rsidRDefault="006A6D3B">
            <w:pPr>
              <w:spacing w:line="240" w:lineRule="auto"/>
              <w:jc w:val="left"/>
            </w:pPr>
            <w:r w:rsidRPr="00D6681D">
              <w:t>W</w:t>
            </w:r>
          </w:p>
        </w:tc>
        <w:tc>
          <w:tcPr>
            <w:tcW w:w="1843" w:type="dxa"/>
            <w:vAlign w:val="center"/>
          </w:tcPr>
          <w:p w14:paraId="35C829B6" w14:textId="0BC944FA" w:rsidR="00C8745D" w:rsidRPr="00D6681D" w:rsidRDefault="00965473" w:rsidP="005410E3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6681D">
              <w:t>100</w:t>
            </w:r>
          </w:p>
        </w:tc>
        <w:tc>
          <w:tcPr>
            <w:tcW w:w="2126" w:type="dxa"/>
            <w:vAlign w:val="center"/>
          </w:tcPr>
          <w:p w14:paraId="5AF4F6CB" w14:textId="7E9BCB54" w:rsidR="00C8745D" w:rsidRPr="00D6681D" w:rsidRDefault="00DB1240" w:rsidP="00970E5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6681D">
              <w:t>7-8 (</w:t>
            </w:r>
            <w:proofErr w:type="spellStart"/>
            <w:r w:rsidRPr="00D6681D">
              <w:t>qtz</w:t>
            </w:r>
            <w:proofErr w:type="spellEnd"/>
            <w:r w:rsidRPr="00D6681D">
              <w:t>)</w:t>
            </w:r>
          </w:p>
        </w:tc>
      </w:tr>
      <w:tr w:rsidR="00C8745D" w:rsidRPr="00D6681D" w14:paraId="254E8ACD" w14:textId="77777777" w:rsidTr="00CF1CB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36AD24E7" w14:textId="51A80C91" w:rsidR="00C8745D" w:rsidRPr="00D6681D" w:rsidRDefault="006A6D3B">
            <w:pPr>
              <w:spacing w:line="240" w:lineRule="auto"/>
              <w:jc w:val="left"/>
            </w:pPr>
            <w:r w:rsidRPr="00D6681D">
              <w:t>Ni</w:t>
            </w:r>
          </w:p>
        </w:tc>
        <w:tc>
          <w:tcPr>
            <w:tcW w:w="1843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2B6D8611" w14:textId="62ECC086" w:rsidR="00C8745D" w:rsidRPr="00D6681D" w:rsidRDefault="00965473" w:rsidP="005410E3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6681D">
              <w:t>75</w:t>
            </w:r>
          </w:p>
        </w:tc>
        <w:tc>
          <w:tcPr>
            <w:tcW w:w="2126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23BD03FB" w14:textId="2C4881E1" w:rsidR="00C8745D" w:rsidRPr="00D6681D" w:rsidRDefault="00DB1240" w:rsidP="00970E5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6681D">
              <w:t>-</w:t>
            </w:r>
          </w:p>
        </w:tc>
      </w:tr>
      <w:tr w:rsidR="00C8745D" w:rsidRPr="00D6681D" w14:paraId="67567EBA" w14:textId="77777777" w:rsidTr="00CF1C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vAlign w:val="center"/>
          </w:tcPr>
          <w:p w14:paraId="512FB369" w14:textId="0E437029" w:rsidR="00C8745D" w:rsidRPr="00D6681D" w:rsidRDefault="00551D29">
            <w:pPr>
              <w:spacing w:line="240" w:lineRule="auto"/>
              <w:jc w:val="left"/>
            </w:pPr>
            <w:r w:rsidRPr="00D6681D">
              <w:t>As</w:t>
            </w:r>
          </w:p>
        </w:tc>
        <w:tc>
          <w:tcPr>
            <w:tcW w:w="1843" w:type="dxa"/>
            <w:vAlign w:val="center"/>
          </w:tcPr>
          <w:p w14:paraId="2E02B44A" w14:textId="54C1D7D0" w:rsidR="00C8745D" w:rsidRPr="00D6681D" w:rsidRDefault="00551D29" w:rsidP="005410E3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6681D">
              <w:t>50</w:t>
            </w:r>
          </w:p>
        </w:tc>
        <w:tc>
          <w:tcPr>
            <w:tcW w:w="2126" w:type="dxa"/>
            <w:vAlign w:val="center"/>
          </w:tcPr>
          <w:p w14:paraId="38CB3900" w14:textId="218EF201" w:rsidR="00C8745D" w:rsidRPr="00D6681D" w:rsidRDefault="00DB1240" w:rsidP="00970E5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6681D">
              <w:t>1000-3000 (</w:t>
            </w:r>
            <w:proofErr w:type="spellStart"/>
            <w:r w:rsidRPr="00D6681D">
              <w:t>ilv</w:t>
            </w:r>
            <w:proofErr w:type="spellEnd"/>
            <w:r w:rsidRPr="00D6681D">
              <w:t>)</w:t>
            </w:r>
          </w:p>
        </w:tc>
      </w:tr>
      <w:tr w:rsidR="00C8745D" w:rsidRPr="00D6681D" w14:paraId="2EC84CA2" w14:textId="77777777" w:rsidTr="00CF1CB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7C489B94" w14:textId="4B1C255F" w:rsidR="00C8745D" w:rsidRPr="00D6681D" w:rsidRDefault="00551D29">
            <w:pPr>
              <w:spacing w:line="240" w:lineRule="auto"/>
              <w:jc w:val="left"/>
            </w:pPr>
            <w:r w:rsidRPr="00D6681D">
              <w:t>Bi</w:t>
            </w:r>
          </w:p>
        </w:tc>
        <w:tc>
          <w:tcPr>
            <w:tcW w:w="1843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08858032" w14:textId="17C9F2CB" w:rsidR="00C8745D" w:rsidRPr="00D6681D" w:rsidRDefault="00551D29" w:rsidP="005410E3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6681D">
              <w:t>50</w:t>
            </w:r>
          </w:p>
        </w:tc>
        <w:tc>
          <w:tcPr>
            <w:tcW w:w="2126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0493A25C" w14:textId="75945720" w:rsidR="00C8745D" w:rsidRPr="00D6681D" w:rsidRDefault="00536854" w:rsidP="00970E5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6681D">
              <w:t>c. 100 (</w:t>
            </w:r>
            <w:proofErr w:type="spellStart"/>
            <w:r w:rsidRPr="00D6681D">
              <w:t>ilv</w:t>
            </w:r>
            <w:proofErr w:type="spellEnd"/>
            <w:r w:rsidRPr="00D6681D">
              <w:t>)</w:t>
            </w:r>
          </w:p>
        </w:tc>
      </w:tr>
      <w:tr w:rsidR="00551D29" w:rsidRPr="00D6681D" w14:paraId="6982283B" w14:textId="77777777" w:rsidTr="00CF1C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vAlign w:val="center"/>
          </w:tcPr>
          <w:p w14:paraId="52300C61" w14:textId="47EA21D4" w:rsidR="00551D29" w:rsidRPr="00D6681D" w:rsidRDefault="005410E3" w:rsidP="00551D29">
            <w:pPr>
              <w:spacing w:line="240" w:lineRule="auto"/>
              <w:jc w:val="left"/>
            </w:pPr>
            <w:r w:rsidRPr="00D6681D">
              <w:t>Co</w:t>
            </w:r>
          </w:p>
        </w:tc>
        <w:tc>
          <w:tcPr>
            <w:tcW w:w="1843" w:type="dxa"/>
            <w:vAlign w:val="center"/>
          </w:tcPr>
          <w:p w14:paraId="1857CA9A" w14:textId="08181895" w:rsidR="00551D29" w:rsidRPr="00D6681D" w:rsidRDefault="005410E3" w:rsidP="005410E3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6681D">
              <w:t>50</w:t>
            </w:r>
          </w:p>
        </w:tc>
        <w:tc>
          <w:tcPr>
            <w:tcW w:w="2126" w:type="dxa"/>
            <w:vAlign w:val="center"/>
          </w:tcPr>
          <w:p w14:paraId="7B042812" w14:textId="077A1B0E" w:rsidR="00551D29" w:rsidRPr="00D6681D" w:rsidRDefault="00697A51" w:rsidP="00970E5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6681D">
              <w:t>5-30 (</w:t>
            </w:r>
            <w:proofErr w:type="spellStart"/>
            <w:r w:rsidRPr="00D6681D">
              <w:t>ilv</w:t>
            </w:r>
            <w:proofErr w:type="spellEnd"/>
            <w:r w:rsidRPr="00D6681D">
              <w:t>)</w:t>
            </w:r>
          </w:p>
        </w:tc>
      </w:tr>
      <w:tr w:rsidR="00551D29" w:rsidRPr="00D6681D" w14:paraId="4AD8E9BF" w14:textId="77777777" w:rsidTr="00CF1CB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414E5CA4" w14:textId="62FBACA7" w:rsidR="00551D29" w:rsidRPr="00D6681D" w:rsidRDefault="005410E3" w:rsidP="00551D29">
            <w:pPr>
              <w:spacing w:line="240" w:lineRule="auto"/>
              <w:jc w:val="left"/>
            </w:pPr>
            <w:r w:rsidRPr="00D6681D">
              <w:t>Mo</w:t>
            </w:r>
          </w:p>
        </w:tc>
        <w:tc>
          <w:tcPr>
            <w:tcW w:w="1843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7644C70F" w14:textId="6ED491C4" w:rsidR="00551D29" w:rsidRPr="00D6681D" w:rsidRDefault="005410E3" w:rsidP="005410E3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6681D">
              <w:t>25</w:t>
            </w:r>
          </w:p>
        </w:tc>
        <w:tc>
          <w:tcPr>
            <w:tcW w:w="2126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47956F3A" w14:textId="360F14A5" w:rsidR="00551D29" w:rsidRPr="00D6681D" w:rsidRDefault="00C67C48" w:rsidP="00970E5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6681D">
              <w:t>25-30 (</w:t>
            </w:r>
            <w:proofErr w:type="spellStart"/>
            <w:r w:rsidRPr="00D6681D">
              <w:t>qtz</w:t>
            </w:r>
            <w:proofErr w:type="spellEnd"/>
            <w:r w:rsidRPr="00D6681D">
              <w:t>)</w:t>
            </w:r>
          </w:p>
        </w:tc>
      </w:tr>
      <w:tr w:rsidR="005410E3" w:rsidRPr="00D6681D" w14:paraId="1D920518" w14:textId="77777777" w:rsidTr="00CF1C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vAlign w:val="center"/>
          </w:tcPr>
          <w:p w14:paraId="7E8C30E1" w14:textId="11914D47" w:rsidR="005410E3" w:rsidRPr="00D6681D" w:rsidRDefault="005410E3" w:rsidP="005410E3">
            <w:pPr>
              <w:spacing w:line="240" w:lineRule="auto"/>
              <w:jc w:val="left"/>
            </w:pPr>
            <w:r w:rsidRPr="00D6681D">
              <w:t>Cr</w:t>
            </w:r>
          </w:p>
        </w:tc>
        <w:tc>
          <w:tcPr>
            <w:tcW w:w="1843" w:type="dxa"/>
            <w:vAlign w:val="center"/>
          </w:tcPr>
          <w:p w14:paraId="633C288A" w14:textId="0E4E4E19" w:rsidR="005410E3" w:rsidRPr="00D6681D" w:rsidRDefault="005410E3" w:rsidP="005410E3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6681D">
              <w:t>25</w:t>
            </w:r>
          </w:p>
        </w:tc>
        <w:tc>
          <w:tcPr>
            <w:tcW w:w="2126" w:type="dxa"/>
            <w:vAlign w:val="center"/>
          </w:tcPr>
          <w:p w14:paraId="15EC1944" w14:textId="5FD59BF0" w:rsidR="005410E3" w:rsidRPr="00D6681D" w:rsidRDefault="0045322E" w:rsidP="00970E5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6681D">
              <w:t>50-75 (</w:t>
            </w:r>
            <w:proofErr w:type="spellStart"/>
            <w:r w:rsidRPr="00D6681D">
              <w:t>ilv</w:t>
            </w:r>
            <w:proofErr w:type="spellEnd"/>
            <w:r w:rsidRPr="00D6681D">
              <w:t>)</w:t>
            </w:r>
          </w:p>
        </w:tc>
      </w:tr>
      <w:tr w:rsidR="005410E3" w:rsidRPr="00D6681D" w14:paraId="2A6802ED" w14:textId="77777777" w:rsidTr="00CF1CB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05DA36D3" w14:textId="1EE0EEC2" w:rsidR="005410E3" w:rsidRPr="00D6681D" w:rsidRDefault="005410E3" w:rsidP="005410E3">
            <w:pPr>
              <w:spacing w:line="240" w:lineRule="auto"/>
              <w:jc w:val="left"/>
            </w:pPr>
            <w:r w:rsidRPr="00D6681D">
              <w:t>Cd</w:t>
            </w:r>
          </w:p>
        </w:tc>
        <w:tc>
          <w:tcPr>
            <w:tcW w:w="1843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1F75EC9C" w14:textId="3634508F" w:rsidR="005410E3" w:rsidRPr="00D6681D" w:rsidRDefault="005410E3" w:rsidP="005410E3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6681D">
              <w:t>10</w:t>
            </w:r>
          </w:p>
        </w:tc>
        <w:tc>
          <w:tcPr>
            <w:tcW w:w="2126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0A02D9BE" w14:textId="0AE06EB3" w:rsidR="005410E3" w:rsidRPr="00D6681D" w:rsidRDefault="009D6F61" w:rsidP="00970E5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6681D">
              <w:t>25-30 (</w:t>
            </w:r>
            <w:proofErr w:type="spellStart"/>
            <w:r w:rsidRPr="00D6681D">
              <w:t>qtz</w:t>
            </w:r>
            <w:proofErr w:type="spellEnd"/>
            <w:r w:rsidRPr="00D6681D">
              <w:t>)</w:t>
            </w:r>
          </w:p>
        </w:tc>
      </w:tr>
      <w:tr w:rsidR="005410E3" w:rsidRPr="00D6681D" w14:paraId="05C80436" w14:textId="77777777" w:rsidTr="00CF1C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vAlign w:val="center"/>
          </w:tcPr>
          <w:p w14:paraId="7344FAB6" w14:textId="190DE00E" w:rsidR="005410E3" w:rsidRPr="00D6681D" w:rsidRDefault="005410E3" w:rsidP="005410E3">
            <w:pPr>
              <w:spacing w:line="240" w:lineRule="auto"/>
              <w:jc w:val="left"/>
            </w:pPr>
            <w:r w:rsidRPr="00D6681D">
              <w:t>Ag</w:t>
            </w:r>
          </w:p>
        </w:tc>
        <w:tc>
          <w:tcPr>
            <w:tcW w:w="1843" w:type="dxa"/>
            <w:vAlign w:val="center"/>
          </w:tcPr>
          <w:p w14:paraId="3853164C" w14:textId="445930FC" w:rsidR="005410E3" w:rsidRPr="00D6681D" w:rsidRDefault="005410E3" w:rsidP="005410E3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6681D">
              <w:t>5</w:t>
            </w:r>
          </w:p>
        </w:tc>
        <w:tc>
          <w:tcPr>
            <w:tcW w:w="2126" w:type="dxa"/>
            <w:vAlign w:val="center"/>
          </w:tcPr>
          <w:p w14:paraId="668B36F3" w14:textId="70A6EAB2" w:rsidR="005410E3" w:rsidRPr="00D6681D" w:rsidRDefault="00C65AEF" w:rsidP="00970E5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6681D">
              <w:t>10-</w:t>
            </w:r>
            <w:r w:rsidR="005074E6" w:rsidRPr="00D6681D">
              <w:t>15 (</w:t>
            </w:r>
            <w:proofErr w:type="spellStart"/>
            <w:r w:rsidR="005074E6" w:rsidRPr="00D6681D">
              <w:t>qtz</w:t>
            </w:r>
            <w:proofErr w:type="spellEnd"/>
            <w:r w:rsidR="005074E6" w:rsidRPr="00D6681D">
              <w:t>)</w:t>
            </w:r>
          </w:p>
        </w:tc>
      </w:tr>
      <w:tr w:rsidR="005410E3" w:rsidRPr="00D6681D" w14:paraId="73D0FA12" w14:textId="77777777" w:rsidTr="00CF1CB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30C5505D" w14:textId="2CB8FA5B" w:rsidR="005410E3" w:rsidRPr="00D6681D" w:rsidRDefault="005410E3" w:rsidP="005410E3">
            <w:pPr>
              <w:spacing w:line="240" w:lineRule="auto"/>
              <w:jc w:val="left"/>
            </w:pPr>
            <w:r w:rsidRPr="00D6681D">
              <w:t>Se</w:t>
            </w:r>
          </w:p>
        </w:tc>
        <w:tc>
          <w:tcPr>
            <w:tcW w:w="1843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1CA8D103" w14:textId="4F69417C" w:rsidR="005410E3" w:rsidRPr="00D6681D" w:rsidRDefault="005410E3" w:rsidP="005410E3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6681D">
              <w:t>5</w:t>
            </w:r>
          </w:p>
        </w:tc>
        <w:tc>
          <w:tcPr>
            <w:tcW w:w="2126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13670FAC" w14:textId="69395146" w:rsidR="005410E3" w:rsidRPr="00D6681D" w:rsidRDefault="003151C4" w:rsidP="00970E5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6681D">
              <w:t>1000-1200 (</w:t>
            </w:r>
            <w:proofErr w:type="spellStart"/>
            <w:r w:rsidRPr="00D6681D">
              <w:t>qtz</w:t>
            </w:r>
            <w:proofErr w:type="spellEnd"/>
            <w:r w:rsidRPr="00D6681D">
              <w:t>)</w:t>
            </w:r>
          </w:p>
        </w:tc>
      </w:tr>
      <w:tr w:rsidR="005410E3" w:rsidRPr="00D6681D" w14:paraId="5D3660FF" w14:textId="77777777" w:rsidTr="00CF1C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vAlign w:val="center"/>
          </w:tcPr>
          <w:p w14:paraId="33167468" w14:textId="14021661" w:rsidR="005410E3" w:rsidRPr="00D6681D" w:rsidRDefault="005410E3" w:rsidP="005410E3">
            <w:pPr>
              <w:spacing w:line="240" w:lineRule="auto"/>
              <w:jc w:val="left"/>
            </w:pPr>
            <w:proofErr w:type="spellStart"/>
            <w:r w:rsidRPr="00D6681D">
              <w:t>Te</w:t>
            </w:r>
            <w:proofErr w:type="spellEnd"/>
          </w:p>
        </w:tc>
        <w:tc>
          <w:tcPr>
            <w:tcW w:w="1843" w:type="dxa"/>
            <w:vAlign w:val="center"/>
          </w:tcPr>
          <w:p w14:paraId="7F7C9AF6" w14:textId="2F214308" w:rsidR="005410E3" w:rsidRPr="00D6681D" w:rsidRDefault="005410E3" w:rsidP="005410E3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6681D">
              <w:t>1</w:t>
            </w:r>
          </w:p>
        </w:tc>
        <w:tc>
          <w:tcPr>
            <w:tcW w:w="2126" w:type="dxa"/>
            <w:vAlign w:val="center"/>
          </w:tcPr>
          <w:p w14:paraId="6A51BFC2" w14:textId="62CCDE28" w:rsidR="005410E3" w:rsidRPr="00D6681D" w:rsidRDefault="006A1F14" w:rsidP="00970E5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6681D">
              <w:t>50-60 (</w:t>
            </w:r>
            <w:proofErr w:type="spellStart"/>
            <w:r w:rsidRPr="00D6681D">
              <w:t>qtz</w:t>
            </w:r>
            <w:proofErr w:type="spellEnd"/>
            <w:r w:rsidRPr="00D6681D">
              <w:t>)</w:t>
            </w:r>
          </w:p>
        </w:tc>
      </w:tr>
      <w:tr w:rsidR="005410E3" w:rsidRPr="00D6681D" w14:paraId="5A7B31E9" w14:textId="77777777" w:rsidTr="00CF1CB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0A340995" w14:textId="2A1561CC" w:rsidR="005410E3" w:rsidRPr="00D6681D" w:rsidRDefault="005410E3" w:rsidP="005410E3">
            <w:pPr>
              <w:spacing w:line="240" w:lineRule="auto"/>
              <w:jc w:val="left"/>
            </w:pPr>
            <w:r w:rsidRPr="00D6681D">
              <w:t>Sb</w:t>
            </w:r>
          </w:p>
        </w:tc>
        <w:tc>
          <w:tcPr>
            <w:tcW w:w="1843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09603EAC" w14:textId="1155AB6D" w:rsidR="005410E3" w:rsidRPr="00D6681D" w:rsidRDefault="005410E3" w:rsidP="005410E3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6681D">
              <w:t>1</w:t>
            </w:r>
          </w:p>
        </w:tc>
        <w:tc>
          <w:tcPr>
            <w:tcW w:w="2126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4C510009" w14:textId="761D06F6" w:rsidR="005410E3" w:rsidRPr="00D6681D" w:rsidRDefault="003841C3" w:rsidP="00970E5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6681D">
              <w:t>250-300 (</w:t>
            </w:r>
            <w:proofErr w:type="spellStart"/>
            <w:r w:rsidRPr="00D6681D">
              <w:t>qtz</w:t>
            </w:r>
            <w:proofErr w:type="spellEnd"/>
            <w:r w:rsidRPr="00D6681D">
              <w:t>)</w:t>
            </w:r>
          </w:p>
        </w:tc>
      </w:tr>
      <w:tr w:rsidR="005410E3" w:rsidRPr="00D6681D" w14:paraId="37EBD6A7" w14:textId="77777777" w:rsidTr="00CF1C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vAlign w:val="center"/>
          </w:tcPr>
          <w:p w14:paraId="43368CEA" w14:textId="46A230AC" w:rsidR="005410E3" w:rsidRPr="00D6681D" w:rsidRDefault="005410E3" w:rsidP="005410E3">
            <w:pPr>
              <w:spacing w:line="240" w:lineRule="auto"/>
              <w:jc w:val="left"/>
            </w:pPr>
            <w:r w:rsidRPr="00D6681D">
              <w:t>Hg</w:t>
            </w:r>
          </w:p>
        </w:tc>
        <w:tc>
          <w:tcPr>
            <w:tcW w:w="1843" w:type="dxa"/>
            <w:vAlign w:val="center"/>
          </w:tcPr>
          <w:p w14:paraId="1EC8BB9C" w14:textId="3965A2D7" w:rsidR="00AE37CD" w:rsidRPr="00D6681D" w:rsidRDefault="00AE37CD" w:rsidP="005410E3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6681D">
              <w:t>0.25</w:t>
            </w:r>
          </w:p>
        </w:tc>
        <w:tc>
          <w:tcPr>
            <w:tcW w:w="2126" w:type="dxa"/>
            <w:vAlign w:val="center"/>
          </w:tcPr>
          <w:p w14:paraId="15D217E8" w14:textId="37A5EAAF" w:rsidR="005410E3" w:rsidRPr="00D6681D" w:rsidRDefault="003841C3" w:rsidP="00970E5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6681D">
              <w:t>-</w:t>
            </w:r>
          </w:p>
        </w:tc>
      </w:tr>
      <w:tr w:rsidR="005410E3" w:rsidRPr="00D6681D" w14:paraId="539CCB6B" w14:textId="77777777" w:rsidTr="00CF1CB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7A23261B" w14:textId="23AE24DF" w:rsidR="005410E3" w:rsidRPr="00D6681D" w:rsidRDefault="00AE37CD" w:rsidP="005410E3">
            <w:pPr>
              <w:spacing w:line="240" w:lineRule="auto"/>
              <w:jc w:val="left"/>
            </w:pPr>
            <w:r w:rsidRPr="00D6681D">
              <w:t>Au</w:t>
            </w:r>
          </w:p>
        </w:tc>
        <w:tc>
          <w:tcPr>
            <w:tcW w:w="1843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3179E2B4" w14:textId="20FC9028" w:rsidR="005410E3" w:rsidRPr="00D6681D" w:rsidRDefault="00AE37CD" w:rsidP="005410E3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6681D">
              <w:t>0.08</w:t>
            </w:r>
          </w:p>
        </w:tc>
        <w:tc>
          <w:tcPr>
            <w:tcW w:w="2126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2BFAE7D6" w14:textId="732905FA" w:rsidR="005410E3" w:rsidRPr="00D6681D" w:rsidRDefault="003841C3" w:rsidP="00970E5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6681D">
              <w:t>-</w:t>
            </w:r>
          </w:p>
        </w:tc>
      </w:tr>
      <w:tr w:rsidR="005410E3" w:rsidRPr="00D6681D" w14:paraId="01231344" w14:textId="77777777" w:rsidTr="00CF1C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vAlign w:val="center"/>
          </w:tcPr>
          <w:p w14:paraId="58D7F586" w14:textId="4646E56C" w:rsidR="005410E3" w:rsidRPr="00D6681D" w:rsidRDefault="00E54808" w:rsidP="005410E3">
            <w:pPr>
              <w:spacing w:line="240" w:lineRule="auto"/>
              <w:jc w:val="left"/>
            </w:pPr>
            <w:r w:rsidRPr="00D6681D">
              <w:t>Ti</w:t>
            </w:r>
          </w:p>
        </w:tc>
        <w:tc>
          <w:tcPr>
            <w:tcW w:w="1843" w:type="dxa"/>
            <w:vAlign w:val="center"/>
          </w:tcPr>
          <w:p w14:paraId="6FF2F104" w14:textId="28DC4BC2" w:rsidR="005410E3" w:rsidRPr="00D6681D" w:rsidRDefault="00E54808" w:rsidP="005410E3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6681D">
              <w:t>-</w:t>
            </w:r>
          </w:p>
        </w:tc>
        <w:tc>
          <w:tcPr>
            <w:tcW w:w="2126" w:type="dxa"/>
            <w:vAlign w:val="center"/>
          </w:tcPr>
          <w:p w14:paraId="56151067" w14:textId="5D981C16" w:rsidR="005410E3" w:rsidRPr="00D6681D" w:rsidRDefault="00E54808" w:rsidP="00970E5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6681D">
              <w:t>2000-3000 (</w:t>
            </w:r>
            <w:proofErr w:type="spellStart"/>
            <w:r w:rsidRPr="00D6681D">
              <w:t>ilv</w:t>
            </w:r>
            <w:proofErr w:type="spellEnd"/>
            <w:r w:rsidRPr="00D6681D">
              <w:t>)</w:t>
            </w:r>
          </w:p>
        </w:tc>
      </w:tr>
      <w:tr w:rsidR="005410E3" w:rsidRPr="00D6681D" w14:paraId="274DCB81" w14:textId="77777777" w:rsidTr="00CF1CB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vAlign w:val="center"/>
          </w:tcPr>
          <w:p w14:paraId="0630025D" w14:textId="45784A67" w:rsidR="005410E3" w:rsidRPr="00D6681D" w:rsidRDefault="004A7F48" w:rsidP="005410E3">
            <w:pPr>
              <w:spacing w:line="240" w:lineRule="auto"/>
              <w:jc w:val="left"/>
            </w:pPr>
            <w:r w:rsidRPr="00D6681D">
              <w:t>V</w:t>
            </w:r>
          </w:p>
        </w:tc>
        <w:tc>
          <w:tcPr>
            <w:tcW w:w="1843" w:type="dxa"/>
            <w:vAlign w:val="center"/>
          </w:tcPr>
          <w:p w14:paraId="7AD74B6D" w14:textId="32CB3CF1" w:rsidR="005410E3" w:rsidRPr="00D6681D" w:rsidRDefault="004A7F48" w:rsidP="005410E3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6681D">
              <w:t>-</w:t>
            </w:r>
          </w:p>
        </w:tc>
        <w:tc>
          <w:tcPr>
            <w:tcW w:w="2126" w:type="dxa"/>
            <w:vAlign w:val="center"/>
          </w:tcPr>
          <w:p w14:paraId="307583CB" w14:textId="6EDF068D" w:rsidR="005410E3" w:rsidRPr="00D6681D" w:rsidRDefault="004A7F48" w:rsidP="00970E59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6681D">
              <w:t>50-150 (</w:t>
            </w:r>
            <w:proofErr w:type="spellStart"/>
            <w:r w:rsidRPr="00D6681D">
              <w:t>ilv</w:t>
            </w:r>
            <w:proofErr w:type="spellEnd"/>
            <w:r w:rsidRPr="00D6681D">
              <w:t>)</w:t>
            </w:r>
          </w:p>
        </w:tc>
      </w:tr>
      <w:tr w:rsidR="00710AB7" w:rsidRPr="00D6681D" w14:paraId="2ABED493" w14:textId="77777777" w:rsidTr="00CF1C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vAlign w:val="center"/>
          </w:tcPr>
          <w:p w14:paraId="5D478B07" w14:textId="059C615A" w:rsidR="00710AB7" w:rsidRPr="00D6681D" w:rsidRDefault="004A7F48" w:rsidP="005410E3">
            <w:pPr>
              <w:spacing w:line="240" w:lineRule="auto"/>
              <w:jc w:val="left"/>
            </w:pPr>
            <w:r w:rsidRPr="00D6681D">
              <w:t>Sc</w:t>
            </w:r>
          </w:p>
        </w:tc>
        <w:tc>
          <w:tcPr>
            <w:tcW w:w="1843" w:type="dxa"/>
            <w:vAlign w:val="center"/>
          </w:tcPr>
          <w:p w14:paraId="1CAD6DC7" w14:textId="5B4F6A06" w:rsidR="00710AB7" w:rsidRPr="00D6681D" w:rsidRDefault="004A7F48" w:rsidP="005410E3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6681D">
              <w:t>-</w:t>
            </w:r>
          </w:p>
        </w:tc>
        <w:tc>
          <w:tcPr>
            <w:tcW w:w="2126" w:type="dxa"/>
            <w:vAlign w:val="center"/>
          </w:tcPr>
          <w:p w14:paraId="445923CA" w14:textId="28D3BF22" w:rsidR="00710AB7" w:rsidRPr="00D6681D" w:rsidRDefault="00BC2B92" w:rsidP="00970E59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6681D">
              <w:t>50-60 (</w:t>
            </w:r>
            <w:proofErr w:type="spellStart"/>
            <w:r w:rsidRPr="00D6681D">
              <w:t>ilv</w:t>
            </w:r>
            <w:proofErr w:type="spellEnd"/>
            <w:r w:rsidRPr="00D6681D">
              <w:t>)</w:t>
            </w:r>
          </w:p>
        </w:tc>
      </w:tr>
      <w:tr w:rsidR="00CF1CB2" w:rsidRPr="00D6681D" w14:paraId="78227FFC" w14:textId="77777777" w:rsidTr="00CF1CB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vAlign w:val="center"/>
          </w:tcPr>
          <w:p w14:paraId="75EDDD39" w14:textId="5261C5A0" w:rsidR="00CF1CB2" w:rsidRPr="00D6681D" w:rsidRDefault="00CF1CB2" w:rsidP="00CF1CB2">
            <w:pPr>
              <w:spacing w:line="240" w:lineRule="auto"/>
              <w:jc w:val="left"/>
            </w:pPr>
            <w:r w:rsidRPr="00D6681D">
              <w:t>Ga</w:t>
            </w:r>
          </w:p>
        </w:tc>
        <w:tc>
          <w:tcPr>
            <w:tcW w:w="1843" w:type="dxa"/>
            <w:vAlign w:val="center"/>
          </w:tcPr>
          <w:p w14:paraId="414CBB09" w14:textId="0BE777C6" w:rsidR="00CF1CB2" w:rsidRPr="00D6681D" w:rsidRDefault="00CF1CB2" w:rsidP="00CF1CB2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6681D">
              <w:t>-</w:t>
            </w:r>
          </w:p>
        </w:tc>
        <w:tc>
          <w:tcPr>
            <w:tcW w:w="2126" w:type="dxa"/>
            <w:vAlign w:val="center"/>
          </w:tcPr>
          <w:p w14:paraId="37B00E54" w14:textId="49EAA8F1" w:rsidR="00CF1CB2" w:rsidRPr="00D6681D" w:rsidRDefault="00CF1CB2" w:rsidP="00CF1CB2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6681D">
              <w:t>10-40 (</w:t>
            </w:r>
            <w:proofErr w:type="spellStart"/>
            <w:r w:rsidRPr="00D6681D">
              <w:t>ilv</w:t>
            </w:r>
            <w:proofErr w:type="spellEnd"/>
            <w:r w:rsidRPr="00D6681D">
              <w:t>)</w:t>
            </w:r>
          </w:p>
        </w:tc>
      </w:tr>
      <w:tr w:rsidR="00CF1CB2" w:rsidRPr="00D6681D" w14:paraId="5CA07E57" w14:textId="77777777" w:rsidTr="00CF1C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vAlign w:val="center"/>
          </w:tcPr>
          <w:p w14:paraId="06FDBFB4" w14:textId="4A60005D" w:rsidR="00CF1CB2" w:rsidRPr="00D6681D" w:rsidRDefault="00CF1CB2" w:rsidP="00CF1CB2">
            <w:pPr>
              <w:spacing w:line="240" w:lineRule="auto"/>
              <w:jc w:val="left"/>
            </w:pPr>
            <w:r w:rsidRPr="00D6681D">
              <w:t>Ge</w:t>
            </w:r>
          </w:p>
        </w:tc>
        <w:tc>
          <w:tcPr>
            <w:tcW w:w="1843" w:type="dxa"/>
            <w:vAlign w:val="center"/>
          </w:tcPr>
          <w:p w14:paraId="4FAFFF4E" w14:textId="5FFACF51" w:rsidR="00CF1CB2" w:rsidRPr="00D6681D" w:rsidRDefault="00CF1CB2" w:rsidP="00CF1CB2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6681D">
              <w:t>-</w:t>
            </w:r>
          </w:p>
        </w:tc>
        <w:tc>
          <w:tcPr>
            <w:tcW w:w="2126" w:type="dxa"/>
            <w:vAlign w:val="center"/>
          </w:tcPr>
          <w:p w14:paraId="2DE245E7" w14:textId="33F046F8" w:rsidR="00CF1CB2" w:rsidRPr="00D6681D" w:rsidRDefault="00CF1CB2" w:rsidP="00CF1CB2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6681D">
              <w:t>50-200 (</w:t>
            </w:r>
            <w:proofErr w:type="spellStart"/>
            <w:r w:rsidRPr="00D6681D">
              <w:t>ilv</w:t>
            </w:r>
            <w:proofErr w:type="spellEnd"/>
            <w:r w:rsidRPr="00D6681D">
              <w:t>)</w:t>
            </w:r>
          </w:p>
        </w:tc>
      </w:tr>
      <w:tr w:rsidR="00CF1CB2" w:rsidRPr="00D6681D" w14:paraId="665512CA" w14:textId="77777777" w:rsidTr="00CF1CB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vAlign w:val="center"/>
          </w:tcPr>
          <w:p w14:paraId="141BBE21" w14:textId="23DF6B31" w:rsidR="00CF1CB2" w:rsidRPr="00D6681D" w:rsidRDefault="00CF1CB2" w:rsidP="00CF1CB2">
            <w:pPr>
              <w:spacing w:line="240" w:lineRule="auto"/>
              <w:jc w:val="left"/>
            </w:pPr>
            <w:r w:rsidRPr="00D6681D">
              <w:t>In</w:t>
            </w:r>
          </w:p>
        </w:tc>
        <w:tc>
          <w:tcPr>
            <w:tcW w:w="1843" w:type="dxa"/>
            <w:vAlign w:val="center"/>
          </w:tcPr>
          <w:p w14:paraId="0759A865" w14:textId="4D1FFB23" w:rsidR="00CF1CB2" w:rsidRPr="00D6681D" w:rsidRDefault="00CF1CB2" w:rsidP="00CF1CB2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6681D">
              <w:t>-</w:t>
            </w:r>
          </w:p>
        </w:tc>
        <w:tc>
          <w:tcPr>
            <w:tcW w:w="2126" w:type="dxa"/>
            <w:vAlign w:val="center"/>
          </w:tcPr>
          <w:p w14:paraId="159DEB35" w14:textId="5EF23A5D" w:rsidR="00CF1CB2" w:rsidRPr="00D6681D" w:rsidRDefault="00CF1CB2" w:rsidP="00CF1CB2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6681D">
              <w:t>15-20 (</w:t>
            </w:r>
            <w:proofErr w:type="spellStart"/>
            <w:r w:rsidRPr="00D6681D">
              <w:t>ilv</w:t>
            </w:r>
            <w:proofErr w:type="spellEnd"/>
            <w:r w:rsidRPr="00D6681D">
              <w:t>)</w:t>
            </w:r>
          </w:p>
        </w:tc>
      </w:tr>
      <w:tr w:rsidR="00681918" w:rsidRPr="00D6681D" w14:paraId="4DACDCF7" w14:textId="77777777" w:rsidTr="0068191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vAlign w:val="center"/>
          </w:tcPr>
          <w:p w14:paraId="17631824" w14:textId="37ACC1E2" w:rsidR="00681918" w:rsidRPr="00D6681D" w:rsidRDefault="00185226" w:rsidP="00CF1CB2">
            <w:pPr>
              <w:spacing w:line="240" w:lineRule="auto"/>
              <w:jc w:val="left"/>
            </w:pPr>
            <w:r w:rsidRPr="00D6681D">
              <w:t>Zr</w:t>
            </w:r>
          </w:p>
        </w:tc>
        <w:tc>
          <w:tcPr>
            <w:tcW w:w="1843" w:type="dxa"/>
            <w:vAlign w:val="center"/>
          </w:tcPr>
          <w:p w14:paraId="4FA1D893" w14:textId="5811095E" w:rsidR="00681918" w:rsidRPr="00D6681D" w:rsidRDefault="00681918" w:rsidP="00CF1CB2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6681D">
              <w:t>-</w:t>
            </w:r>
          </w:p>
        </w:tc>
        <w:tc>
          <w:tcPr>
            <w:tcW w:w="2126" w:type="dxa"/>
            <w:vAlign w:val="center"/>
          </w:tcPr>
          <w:p w14:paraId="0EFE526D" w14:textId="06B01A47" w:rsidR="00681918" w:rsidRPr="00D6681D" w:rsidRDefault="003029BE" w:rsidP="00CF1CB2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6681D">
              <w:t>10-40 (</w:t>
            </w:r>
            <w:proofErr w:type="spellStart"/>
            <w:r w:rsidRPr="00D6681D">
              <w:t>ilv</w:t>
            </w:r>
            <w:proofErr w:type="spellEnd"/>
            <w:r w:rsidRPr="00D6681D">
              <w:t>)</w:t>
            </w:r>
          </w:p>
        </w:tc>
      </w:tr>
      <w:tr w:rsidR="00355FD6" w:rsidRPr="00D6681D" w14:paraId="0A9DF58B" w14:textId="77777777" w:rsidTr="0068191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vAlign w:val="center"/>
          </w:tcPr>
          <w:p w14:paraId="0B1BCE57" w14:textId="2043818D" w:rsidR="00355FD6" w:rsidRPr="00D6681D" w:rsidRDefault="00355FD6" w:rsidP="00355FD6">
            <w:pPr>
              <w:spacing w:line="240" w:lineRule="auto"/>
              <w:jc w:val="left"/>
            </w:pPr>
            <w:r w:rsidRPr="00D6681D">
              <w:t>Y</w:t>
            </w:r>
          </w:p>
        </w:tc>
        <w:tc>
          <w:tcPr>
            <w:tcW w:w="1843" w:type="dxa"/>
            <w:vAlign w:val="center"/>
          </w:tcPr>
          <w:p w14:paraId="44C79F4B" w14:textId="6A2643A8" w:rsidR="00355FD6" w:rsidRPr="00D6681D" w:rsidRDefault="00355FD6" w:rsidP="00355FD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6681D">
              <w:t>-</w:t>
            </w:r>
          </w:p>
        </w:tc>
        <w:tc>
          <w:tcPr>
            <w:tcW w:w="2126" w:type="dxa"/>
            <w:vAlign w:val="center"/>
          </w:tcPr>
          <w:p w14:paraId="3936E939" w14:textId="58FE7A7E" w:rsidR="00355FD6" w:rsidRPr="00D6681D" w:rsidRDefault="00355FD6" w:rsidP="00355FD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6681D">
              <w:t>150-300 (</w:t>
            </w:r>
            <w:proofErr w:type="spellStart"/>
            <w:r w:rsidRPr="00D6681D">
              <w:t>ilv</w:t>
            </w:r>
            <w:proofErr w:type="spellEnd"/>
            <w:r w:rsidRPr="00D6681D">
              <w:t>)</w:t>
            </w:r>
          </w:p>
        </w:tc>
      </w:tr>
      <w:tr w:rsidR="00355FD6" w:rsidRPr="00D6681D" w14:paraId="0EF0CE7A" w14:textId="77777777" w:rsidTr="0068191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vAlign w:val="center"/>
          </w:tcPr>
          <w:p w14:paraId="68E1940F" w14:textId="35AE1448" w:rsidR="00355FD6" w:rsidRPr="00D6681D" w:rsidRDefault="00355FD6" w:rsidP="00355FD6">
            <w:pPr>
              <w:spacing w:line="240" w:lineRule="auto"/>
              <w:jc w:val="left"/>
            </w:pPr>
            <w:r w:rsidRPr="00D6681D">
              <w:t>REEs</w:t>
            </w:r>
          </w:p>
        </w:tc>
        <w:tc>
          <w:tcPr>
            <w:tcW w:w="1843" w:type="dxa"/>
            <w:vAlign w:val="center"/>
          </w:tcPr>
          <w:p w14:paraId="30F9F6FD" w14:textId="0B27F66A" w:rsidR="00355FD6" w:rsidRPr="00D6681D" w:rsidRDefault="00355FD6" w:rsidP="00355FD6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6681D">
              <w:t>-</w:t>
            </w:r>
          </w:p>
        </w:tc>
        <w:tc>
          <w:tcPr>
            <w:tcW w:w="2126" w:type="dxa"/>
            <w:vAlign w:val="center"/>
          </w:tcPr>
          <w:p w14:paraId="00852533" w14:textId="172509DE" w:rsidR="00355FD6" w:rsidRPr="00D6681D" w:rsidRDefault="00355FD6" w:rsidP="00355FD6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6681D">
              <w:t>1-15 (</w:t>
            </w:r>
            <w:proofErr w:type="spellStart"/>
            <w:r w:rsidRPr="00D6681D">
              <w:t>ilv</w:t>
            </w:r>
            <w:proofErr w:type="spellEnd"/>
            <w:r w:rsidRPr="00D6681D">
              <w:t>)+</w:t>
            </w:r>
          </w:p>
        </w:tc>
      </w:tr>
      <w:tr w:rsidR="00355FD6" w:rsidRPr="00D6681D" w14:paraId="6F7C47BB" w14:textId="77777777" w:rsidTr="0068191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vAlign w:val="center"/>
          </w:tcPr>
          <w:p w14:paraId="472DD398" w14:textId="02F83676" w:rsidR="00355FD6" w:rsidRPr="00D6681D" w:rsidRDefault="00355FD6" w:rsidP="00355FD6">
            <w:pPr>
              <w:spacing w:line="240" w:lineRule="auto"/>
              <w:jc w:val="left"/>
            </w:pPr>
            <w:r w:rsidRPr="00D6681D">
              <w:t>Rh</w:t>
            </w:r>
          </w:p>
        </w:tc>
        <w:tc>
          <w:tcPr>
            <w:tcW w:w="1843" w:type="dxa"/>
            <w:vAlign w:val="center"/>
          </w:tcPr>
          <w:p w14:paraId="441B592E" w14:textId="54425ABB" w:rsidR="00355FD6" w:rsidRPr="00D6681D" w:rsidRDefault="00355FD6" w:rsidP="00355FD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6681D">
              <w:t>-</w:t>
            </w:r>
          </w:p>
        </w:tc>
        <w:tc>
          <w:tcPr>
            <w:tcW w:w="2126" w:type="dxa"/>
            <w:vAlign w:val="center"/>
          </w:tcPr>
          <w:p w14:paraId="68390B88" w14:textId="109FA22D" w:rsidR="00355FD6" w:rsidRPr="00D6681D" w:rsidRDefault="00355FD6" w:rsidP="00355FD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6681D">
              <w:t>2 (</w:t>
            </w:r>
            <w:proofErr w:type="spellStart"/>
            <w:r w:rsidRPr="00D6681D">
              <w:t>qtz</w:t>
            </w:r>
            <w:proofErr w:type="spellEnd"/>
            <w:r w:rsidRPr="00D6681D">
              <w:t>)</w:t>
            </w:r>
          </w:p>
        </w:tc>
      </w:tr>
      <w:tr w:rsidR="00355FD6" w:rsidRPr="000B398C" w14:paraId="75337754" w14:textId="77777777" w:rsidTr="0068191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vAlign w:val="center"/>
          </w:tcPr>
          <w:p w14:paraId="0DD8BD49" w14:textId="571D5244" w:rsidR="00355FD6" w:rsidRPr="000B398C" w:rsidRDefault="00355FD6" w:rsidP="00355FD6">
            <w:pPr>
              <w:spacing w:line="240" w:lineRule="auto"/>
              <w:jc w:val="left"/>
            </w:pPr>
            <w:r w:rsidRPr="000B398C">
              <w:t>Pd</w:t>
            </w:r>
          </w:p>
        </w:tc>
        <w:tc>
          <w:tcPr>
            <w:tcW w:w="1843" w:type="dxa"/>
            <w:vAlign w:val="center"/>
          </w:tcPr>
          <w:p w14:paraId="4EE23FCF" w14:textId="1AE9E434" w:rsidR="00355FD6" w:rsidRPr="000B398C" w:rsidRDefault="00355FD6" w:rsidP="00355FD6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0B398C">
              <w:t>-</w:t>
            </w:r>
          </w:p>
        </w:tc>
        <w:tc>
          <w:tcPr>
            <w:tcW w:w="2126" w:type="dxa"/>
            <w:vAlign w:val="center"/>
          </w:tcPr>
          <w:p w14:paraId="58B6BB12" w14:textId="459274D0" w:rsidR="00355FD6" w:rsidRPr="000B398C" w:rsidRDefault="00355FD6" w:rsidP="00355FD6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355FD6" w:rsidRPr="000B398C" w14:paraId="14909E76" w14:textId="77777777" w:rsidTr="0068191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vAlign w:val="center"/>
          </w:tcPr>
          <w:p w14:paraId="302B4262" w14:textId="19E46F24" w:rsidR="00355FD6" w:rsidRPr="000B398C" w:rsidRDefault="00355FD6" w:rsidP="00355FD6">
            <w:pPr>
              <w:spacing w:line="240" w:lineRule="auto"/>
              <w:jc w:val="left"/>
            </w:pPr>
            <w:r w:rsidRPr="000B398C">
              <w:t>Pt</w:t>
            </w:r>
          </w:p>
        </w:tc>
        <w:tc>
          <w:tcPr>
            <w:tcW w:w="1843" w:type="dxa"/>
            <w:vAlign w:val="center"/>
          </w:tcPr>
          <w:p w14:paraId="069E86F7" w14:textId="6B888028" w:rsidR="00355FD6" w:rsidRPr="000B398C" w:rsidRDefault="00355FD6" w:rsidP="00355FD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0B398C">
              <w:t>-</w:t>
            </w:r>
          </w:p>
        </w:tc>
        <w:tc>
          <w:tcPr>
            <w:tcW w:w="2126" w:type="dxa"/>
            <w:vAlign w:val="center"/>
          </w:tcPr>
          <w:p w14:paraId="0AAC71A6" w14:textId="6EA974B1" w:rsidR="00355FD6" w:rsidRPr="000B398C" w:rsidRDefault="00355FD6" w:rsidP="00355FD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0B398C">
              <w:t>3-4 (</w:t>
            </w:r>
            <w:proofErr w:type="spellStart"/>
            <w:r w:rsidRPr="000B398C">
              <w:t>qtz</w:t>
            </w:r>
            <w:proofErr w:type="spellEnd"/>
            <w:r w:rsidRPr="000B398C">
              <w:t>)</w:t>
            </w:r>
          </w:p>
        </w:tc>
      </w:tr>
      <w:tr w:rsidR="00355FD6" w:rsidRPr="000B398C" w14:paraId="52B9EC7C" w14:textId="77777777" w:rsidTr="0068191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vAlign w:val="center"/>
          </w:tcPr>
          <w:p w14:paraId="1100E594" w14:textId="75EE955F" w:rsidR="00355FD6" w:rsidRPr="000B398C" w:rsidRDefault="00355FD6" w:rsidP="00355FD6">
            <w:pPr>
              <w:spacing w:line="240" w:lineRule="auto"/>
              <w:jc w:val="left"/>
            </w:pPr>
            <w:r w:rsidRPr="000B398C">
              <w:t>Re</w:t>
            </w:r>
          </w:p>
        </w:tc>
        <w:tc>
          <w:tcPr>
            <w:tcW w:w="1843" w:type="dxa"/>
            <w:vAlign w:val="center"/>
          </w:tcPr>
          <w:p w14:paraId="6A74220D" w14:textId="5CE54D14" w:rsidR="00355FD6" w:rsidRPr="000B398C" w:rsidRDefault="00355FD6" w:rsidP="00355FD6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0B398C">
              <w:t>-</w:t>
            </w:r>
          </w:p>
        </w:tc>
        <w:tc>
          <w:tcPr>
            <w:tcW w:w="2126" w:type="dxa"/>
            <w:vAlign w:val="center"/>
          </w:tcPr>
          <w:p w14:paraId="044B2AE9" w14:textId="63CAE3F0" w:rsidR="00355FD6" w:rsidRPr="000B398C" w:rsidRDefault="00355FD6" w:rsidP="00355FD6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0B398C">
              <w:t>2-3 (</w:t>
            </w:r>
            <w:proofErr w:type="spellStart"/>
            <w:r w:rsidRPr="000B398C">
              <w:t>qtz</w:t>
            </w:r>
            <w:proofErr w:type="spellEnd"/>
            <w:r w:rsidRPr="000B398C">
              <w:t>)</w:t>
            </w:r>
          </w:p>
        </w:tc>
      </w:tr>
      <w:tr w:rsidR="00355FD6" w:rsidRPr="000B398C" w14:paraId="344B90E4" w14:textId="77777777" w:rsidTr="0068191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vAlign w:val="center"/>
          </w:tcPr>
          <w:p w14:paraId="41B22198" w14:textId="799748B3" w:rsidR="00355FD6" w:rsidRPr="000B398C" w:rsidRDefault="00355FD6" w:rsidP="00355FD6">
            <w:pPr>
              <w:spacing w:line="240" w:lineRule="auto"/>
              <w:jc w:val="left"/>
            </w:pPr>
            <w:r w:rsidRPr="000B398C">
              <w:t>Ta</w:t>
            </w:r>
          </w:p>
        </w:tc>
        <w:tc>
          <w:tcPr>
            <w:tcW w:w="1843" w:type="dxa"/>
            <w:vAlign w:val="center"/>
          </w:tcPr>
          <w:p w14:paraId="69BFA82C" w14:textId="3BCCE50D" w:rsidR="00355FD6" w:rsidRPr="000B398C" w:rsidRDefault="00355FD6" w:rsidP="00355FD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0B398C">
              <w:t>-</w:t>
            </w:r>
          </w:p>
        </w:tc>
        <w:tc>
          <w:tcPr>
            <w:tcW w:w="2126" w:type="dxa"/>
            <w:vAlign w:val="center"/>
          </w:tcPr>
          <w:p w14:paraId="78A385A9" w14:textId="3E7BFE76" w:rsidR="00355FD6" w:rsidRPr="000B398C" w:rsidRDefault="00355FD6" w:rsidP="00355FD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0B398C">
              <w:t>3-4 (</w:t>
            </w:r>
            <w:proofErr w:type="spellStart"/>
            <w:r w:rsidRPr="000B398C">
              <w:t>qtz</w:t>
            </w:r>
            <w:proofErr w:type="spellEnd"/>
            <w:r w:rsidRPr="000B398C">
              <w:t>)</w:t>
            </w:r>
          </w:p>
        </w:tc>
      </w:tr>
      <w:tr w:rsidR="00355FD6" w:rsidRPr="000B398C" w14:paraId="29B1FC90" w14:textId="77777777" w:rsidTr="0068191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vAlign w:val="center"/>
          </w:tcPr>
          <w:p w14:paraId="52025544" w14:textId="35DDCD6F" w:rsidR="00355FD6" w:rsidRPr="000B398C" w:rsidRDefault="00355FD6" w:rsidP="00355FD6">
            <w:pPr>
              <w:spacing w:line="240" w:lineRule="auto"/>
              <w:jc w:val="left"/>
            </w:pPr>
            <w:r w:rsidRPr="000B398C">
              <w:t>Nb</w:t>
            </w:r>
          </w:p>
        </w:tc>
        <w:tc>
          <w:tcPr>
            <w:tcW w:w="1843" w:type="dxa"/>
            <w:vAlign w:val="center"/>
          </w:tcPr>
          <w:p w14:paraId="3E8DF4C2" w14:textId="191EE9A1" w:rsidR="00355FD6" w:rsidRPr="000B398C" w:rsidRDefault="00355FD6" w:rsidP="00355FD6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0B398C">
              <w:t>-</w:t>
            </w:r>
          </w:p>
        </w:tc>
        <w:tc>
          <w:tcPr>
            <w:tcW w:w="2126" w:type="dxa"/>
            <w:vAlign w:val="center"/>
          </w:tcPr>
          <w:p w14:paraId="66F39542" w14:textId="51F571D8" w:rsidR="00355FD6" w:rsidRPr="000B398C" w:rsidRDefault="00355FD6" w:rsidP="00355FD6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0B398C">
              <w:t>1-6 (</w:t>
            </w:r>
            <w:proofErr w:type="spellStart"/>
            <w:r w:rsidRPr="000B398C">
              <w:t>ilv</w:t>
            </w:r>
            <w:proofErr w:type="spellEnd"/>
            <w:r w:rsidRPr="000B398C">
              <w:t>)</w:t>
            </w:r>
          </w:p>
        </w:tc>
      </w:tr>
      <w:tr w:rsidR="00355FD6" w:rsidRPr="000B398C" w14:paraId="5D3F4BD1" w14:textId="77777777" w:rsidTr="00151E1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vAlign w:val="center"/>
          </w:tcPr>
          <w:p w14:paraId="2C32F642" w14:textId="2D632FD1" w:rsidR="00355FD6" w:rsidRPr="000B398C" w:rsidRDefault="00355FD6" w:rsidP="00355FD6">
            <w:pPr>
              <w:spacing w:line="240" w:lineRule="auto"/>
              <w:jc w:val="left"/>
            </w:pPr>
            <w:r w:rsidRPr="000B398C">
              <w:t>U</w:t>
            </w:r>
          </w:p>
        </w:tc>
        <w:tc>
          <w:tcPr>
            <w:tcW w:w="1843" w:type="dxa"/>
            <w:vAlign w:val="center"/>
          </w:tcPr>
          <w:p w14:paraId="3A1E0291" w14:textId="20C917E8" w:rsidR="00355FD6" w:rsidRPr="000B398C" w:rsidRDefault="00355FD6" w:rsidP="00355FD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0B398C">
              <w:t>-</w:t>
            </w:r>
          </w:p>
        </w:tc>
        <w:tc>
          <w:tcPr>
            <w:tcW w:w="2126" w:type="dxa"/>
            <w:vAlign w:val="center"/>
          </w:tcPr>
          <w:p w14:paraId="2C553E2F" w14:textId="776CE5FA" w:rsidR="00355FD6" w:rsidRPr="000B398C" w:rsidRDefault="00994A0C" w:rsidP="00355FD6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0B398C">
              <w:t>2-3 (</w:t>
            </w:r>
            <w:proofErr w:type="spellStart"/>
            <w:r w:rsidRPr="000B398C">
              <w:t>ilv</w:t>
            </w:r>
            <w:proofErr w:type="spellEnd"/>
            <w:r w:rsidRPr="000B398C">
              <w:t xml:space="preserve">, </w:t>
            </w:r>
            <w:proofErr w:type="spellStart"/>
            <w:r w:rsidRPr="000B398C">
              <w:t>qtz</w:t>
            </w:r>
            <w:proofErr w:type="spellEnd"/>
            <w:r w:rsidRPr="000B398C">
              <w:t>)</w:t>
            </w:r>
          </w:p>
        </w:tc>
      </w:tr>
      <w:tr w:rsidR="00355FD6" w:rsidRPr="000B398C" w14:paraId="322A9F4E" w14:textId="77777777" w:rsidTr="00151E1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bottom w:val="single" w:sz="8" w:space="0" w:color="000000" w:themeColor="text1"/>
            </w:tcBorders>
            <w:vAlign w:val="center"/>
          </w:tcPr>
          <w:p w14:paraId="29A28278" w14:textId="75A39CF3" w:rsidR="00355FD6" w:rsidRPr="000B398C" w:rsidRDefault="00355FD6" w:rsidP="00355FD6">
            <w:pPr>
              <w:spacing w:line="240" w:lineRule="auto"/>
              <w:jc w:val="left"/>
            </w:pPr>
            <w:r w:rsidRPr="000B398C">
              <w:t>Th</w:t>
            </w:r>
          </w:p>
        </w:tc>
        <w:tc>
          <w:tcPr>
            <w:tcW w:w="1843" w:type="dxa"/>
            <w:tcBorders>
              <w:bottom w:val="single" w:sz="8" w:space="0" w:color="000000" w:themeColor="text1"/>
            </w:tcBorders>
            <w:vAlign w:val="center"/>
          </w:tcPr>
          <w:p w14:paraId="5A73EC4A" w14:textId="7A428BA2" w:rsidR="00355FD6" w:rsidRPr="000B398C" w:rsidRDefault="00355FD6" w:rsidP="00355FD6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0B398C">
              <w:t>-</w:t>
            </w:r>
          </w:p>
        </w:tc>
        <w:tc>
          <w:tcPr>
            <w:tcW w:w="2126" w:type="dxa"/>
            <w:tcBorders>
              <w:bottom w:val="single" w:sz="8" w:space="0" w:color="000000" w:themeColor="text1"/>
            </w:tcBorders>
            <w:vAlign w:val="center"/>
          </w:tcPr>
          <w:p w14:paraId="2C3CC3A7" w14:textId="26FF8967" w:rsidR="00355FD6" w:rsidRPr="000B398C" w:rsidRDefault="00994A0C" w:rsidP="00355FD6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0B398C">
              <w:t>1-2 (</w:t>
            </w:r>
            <w:proofErr w:type="spellStart"/>
            <w:r w:rsidRPr="000B398C">
              <w:t>ilv</w:t>
            </w:r>
            <w:proofErr w:type="spellEnd"/>
            <w:r w:rsidRPr="000B398C">
              <w:t xml:space="preserve">, </w:t>
            </w:r>
            <w:proofErr w:type="spellStart"/>
            <w:r w:rsidRPr="000B398C">
              <w:t>qtz</w:t>
            </w:r>
            <w:proofErr w:type="spellEnd"/>
            <w:r w:rsidRPr="000B398C">
              <w:t>)</w:t>
            </w:r>
          </w:p>
        </w:tc>
      </w:tr>
    </w:tbl>
    <w:p w14:paraId="1273FFDE" w14:textId="1C0281FF" w:rsidR="006515FF" w:rsidRPr="000B398C" w:rsidRDefault="0014728F" w:rsidP="0014728F">
      <w:pPr>
        <w:spacing w:line="240" w:lineRule="auto"/>
        <w:ind w:right="3542"/>
      </w:pPr>
      <w:r w:rsidRPr="000B398C">
        <w:t xml:space="preserve">Note: the typical concentrations of trace elements in skarns are taken from Meinert et al. </w:t>
      </w:r>
      <w:r w:rsidR="003F5BB0" w:rsidRPr="000B398C">
        <w:fldChar w:fldCharType="begin"/>
      </w:r>
      <w:r w:rsidR="003F5BB0" w:rsidRPr="000B398C">
        <w:instrText xml:space="preserve"> ADDIN EN.CITE &lt;EndNote&gt;&lt;Cite ExcludeAuth="1"&gt;&lt;Author&gt;Meinert&lt;/Author&gt;&lt;Year&gt;2005&lt;/Year&gt;&lt;RecNum&gt;5552&lt;/RecNum&gt;&lt;DisplayText&gt;(2005)&lt;/DisplayText&gt;&lt;record&gt;&lt;rec-number&gt;5552&lt;/rec-number&gt;&lt;foreign-keys&gt;&lt;key app="EN" db-id="fxep5f29szet0keeerqxzxfwed9v0txptpxf" timestamp="0"&gt;5552&lt;/key&gt;&lt;/foreign-keys&gt;&lt;ref-type name="Book Section"&gt;5&lt;/ref-type&gt;&lt;contributors&gt;&lt;authors&gt;&lt;author&gt;Meinert, L. D.&lt;/author&gt;&lt;author&gt;Dipple, G. M.&lt;/author&gt;&lt;author&gt;Nicolescu, S.&lt;/author&gt;&lt;/authors&gt;&lt;secondary-authors&gt;&lt;author&gt;Hedenquist, J.W.&lt;/author&gt;&lt;author&gt;Thompson, J.F.H.&lt;/author&gt;&lt;author&gt;Goldfarb, R.J.&lt;/author&gt;&lt;author&gt;Richards, J.P.&lt;/author&gt;&lt;/secondary-authors&gt;&lt;/contributors&gt;&lt;titles&gt;&lt;title&gt;World skarn deposits&lt;/title&gt;&lt;secondary-title&gt;Economic Geology 100th Anniversary Volume 1905-2005&lt;/secondary-title&gt;&lt;/titles&gt;&lt;pages&gt;299-336&lt;/pages&gt;&lt;dates&gt;&lt;year&gt;2005&lt;/year&gt;&lt;/dates&gt;&lt;urls&gt;&lt;/urls&gt;&lt;/record&gt;&lt;/Cite&gt;&lt;/EndNote&gt;</w:instrText>
      </w:r>
      <w:r w:rsidR="003F5BB0" w:rsidRPr="000B398C">
        <w:fldChar w:fldCharType="separate"/>
      </w:r>
      <w:r w:rsidR="003F5BB0" w:rsidRPr="000B398C">
        <w:rPr>
          <w:noProof/>
        </w:rPr>
        <w:t>(2005)</w:t>
      </w:r>
      <w:r w:rsidR="003F5BB0" w:rsidRPr="000B398C">
        <w:fldChar w:fldCharType="end"/>
      </w:r>
      <w:r w:rsidRPr="000B398C">
        <w:t xml:space="preserve"> and are those </w:t>
      </w:r>
      <w:r w:rsidR="00C015EA" w:rsidRPr="000B398C">
        <w:t>above which the given element should be</w:t>
      </w:r>
      <w:r w:rsidR="00965473" w:rsidRPr="000B398C">
        <w:t xml:space="preserve"> considered</w:t>
      </w:r>
      <w:r w:rsidR="00C015EA" w:rsidRPr="000B398C">
        <w:t xml:space="preserve"> anomalous in </w:t>
      </w:r>
      <w:r w:rsidRPr="000B398C">
        <w:t xml:space="preserve">these </w:t>
      </w:r>
      <w:r w:rsidR="00C015EA" w:rsidRPr="000B398C">
        <w:t>deposits</w:t>
      </w:r>
      <w:r w:rsidRPr="000B398C">
        <w:t xml:space="preserve">. The concentrations at Torre di Rio refer to the ranges determined </w:t>
      </w:r>
      <w:r w:rsidR="00CB7A09" w:rsidRPr="000B398C">
        <w:t xml:space="preserve">in </w:t>
      </w:r>
      <w:r w:rsidR="00785C1B" w:rsidRPr="000B398C">
        <w:t xml:space="preserve">ilvaite </w:t>
      </w:r>
      <w:r w:rsidR="00CB7A09" w:rsidRPr="000B398C">
        <w:t>and</w:t>
      </w:r>
      <w:r w:rsidR="00785C1B" w:rsidRPr="000B398C">
        <w:t xml:space="preserve"> quartz </w:t>
      </w:r>
      <w:r w:rsidRPr="000B398C">
        <w:t>by LA-ICPTOFMS</w:t>
      </w:r>
      <w:r w:rsidR="00CB307F" w:rsidRPr="000B398C">
        <w:t xml:space="preserve"> (</w:t>
      </w:r>
      <w:r w:rsidR="003F5BB0" w:rsidRPr="000B398C">
        <w:t xml:space="preserve">cf. </w:t>
      </w:r>
      <w:r w:rsidR="00CB307F" w:rsidRPr="000B398C">
        <w:t>Figs. 9 and S4)</w:t>
      </w:r>
      <w:r w:rsidR="00785C1B" w:rsidRPr="000B398C">
        <w:t>.</w:t>
      </w:r>
    </w:p>
    <w:p w14:paraId="07856F77" w14:textId="77174F5C" w:rsidR="003E3863" w:rsidRPr="000B398C" w:rsidRDefault="00863F91" w:rsidP="0014728F">
      <w:pPr>
        <w:spacing w:line="240" w:lineRule="auto"/>
        <w:ind w:right="3542"/>
      </w:pPr>
      <w:r w:rsidRPr="000B398C">
        <w:t>-: not determined</w:t>
      </w:r>
      <w:r w:rsidR="00056E89" w:rsidRPr="000B398C">
        <w:t xml:space="preserve"> or &lt;LOD</w:t>
      </w:r>
    </w:p>
    <w:p w14:paraId="58EC1C52" w14:textId="77777777" w:rsidR="003E3863" w:rsidRPr="000B398C" w:rsidRDefault="003E3863" w:rsidP="0014728F">
      <w:pPr>
        <w:spacing w:line="240" w:lineRule="auto"/>
        <w:ind w:right="3542"/>
      </w:pPr>
    </w:p>
    <w:p w14:paraId="7DCD4422" w14:textId="0D7FE82B" w:rsidR="006515FF" w:rsidRPr="000B398C" w:rsidRDefault="006515FF">
      <w:pPr>
        <w:spacing w:line="240" w:lineRule="auto"/>
        <w:jc w:val="left"/>
        <w:rPr>
          <w:rFonts w:cs="Arial"/>
          <w:b/>
          <w:bCs/>
          <w:i/>
          <w:iCs/>
          <w:sz w:val="24"/>
          <w:szCs w:val="28"/>
        </w:rPr>
      </w:pPr>
      <w:r w:rsidRPr="000B398C">
        <w:br w:type="page"/>
      </w:r>
    </w:p>
    <w:p w14:paraId="4DC5AAE1" w14:textId="421F9EE6" w:rsidR="003F5BB0" w:rsidRPr="000B398C" w:rsidRDefault="00A31A4E" w:rsidP="003F5BB0">
      <w:pPr>
        <w:pStyle w:val="Heading2"/>
        <w:spacing w:line="360" w:lineRule="auto"/>
        <w:rPr>
          <w:rFonts w:cs="Times New Roman"/>
          <w:noProof/>
        </w:rPr>
      </w:pPr>
      <w:r w:rsidRPr="000B398C">
        <w:lastRenderedPageBreak/>
        <w:t>Reference</w:t>
      </w:r>
      <w:r w:rsidR="00196B7E" w:rsidRPr="000B398C">
        <w:t>s</w:t>
      </w:r>
      <w:r w:rsidR="004B3ED8" w:rsidRPr="000B398C">
        <w:t xml:space="preserve"> </w:t>
      </w:r>
      <w:r w:rsidR="003F5BB0" w:rsidRPr="000B398C">
        <w:rPr>
          <w:rFonts w:cs="Times New Roman"/>
        </w:rPr>
        <w:fldChar w:fldCharType="begin"/>
      </w:r>
      <w:r w:rsidR="003F5BB0" w:rsidRPr="000B398C">
        <w:rPr>
          <w:rFonts w:cs="Times New Roman"/>
        </w:rPr>
        <w:instrText xml:space="preserve"> ADDIN EN.REFLIST </w:instrText>
      </w:r>
      <w:r w:rsidR="003F5BB0" w:rsidRPr="000B398C">
        <w:rPr>
          <w:rFonts w:cs="Times New Roman"/>
        </w:rPr>
        <w:fldChar w:fldCharType="separate"/>
      </w:r>
    </w:p>
    <w:p w14:paraId="5EF7BF08" w14:textId="77777777" w:rsidR="003F5BB0" w:rsidRPr="000B398C" w:rsidRDefault="003F5BB0" w:rsidP="003F5BB0">
      <w:pPr>
        <w:pStyle w:val="EndNoteBibliography"/>
        <w:spacing w:line="360" w:lineRule="auto"/>
        <w:ind w:firstLine="284"/>
        <w:rPr>
          <w:rFonts w:ascii="Times New Roman" w:hAnsi="Times New Roman" w:cs="Times New Roman"/>
        </w:rPr>
      </w:pPr>
      <w:r w:rsidRPr="000B398C">
        <w:rPr>
          <w:rFonts w:ascii="Times New Roman" w:hAnsi="Times New Roman" w:cs="Times New Roman"/>
        </w:rPr>
        <w:t xml:space="preserve">Bakker, R.J., 2003. Package FLUIDS 1. Computer programs for analysis of fluid inclusion data and for modelling bulk fluid properties. Chemical Geology 194(1-3), 3-23. </w:t>
      </w:r>
    </w:p>
    <w:p w14:paraId="154AA791" w14:textId="15F19A71" w:rsidR="003F5BB0" w:rsidRPr="000B398C" w:rsidRDefault="003F5BB0" w:rsidP="003F5BB0">
      <w:pPr>
        <w:pStyle w:val="EndNoteBibliography"/>
        <w:spacing w:line="360" w:lineRule="auto"/>
        <w:ind w:firstLine="284"/>
        <w:rPr>
          <w:rFonts w:ascii="Times New Roman" w:hAnsi="Times New Roman" w:cs="Times New Roman"/>
        </w:rPr>
      </w:pPr>
      <w:r w:rsidRPr="000B398C">
        <w:rPr>
          <w:rFonts w:ascii="Times New Roman" w:hAnsi="Times New Roman" w:cs="Times New Roman"/>
        </w:rPr>
        <w:t>Brandelik, A., 2009. CALCMIN – an EXCEL™ Visual Basic application for calculating mineral structural formulae from electron microprobe analyses. Computers &amp; Geosciences 35(7), 1540-1551. doi.org/</w:t>
      </w:r>
      <w:hyperlink r:id="rId14" w:history="1">
        <w:r w:rsidRPr="000B398C">
          <w:rPr>
            <w:rStyle w:val="Hyperlink"/>
            <w:rFonts w:ascii="Times New Roman" w:hAnsi="Times New Roman" w:cs="Times New Roman"/>
          </w:rPr>
          <w:t>https://doi.org/10.1016/j.cageo.2008.09.011</w:t>
        </w:r>
      </w:hyperlink>
      <w:r w:rsidRPr="000B398C">
        <w:rPr>
          <w:rFonts w:ascii="Times New Roman" w:hAnsi="Times New Roman" w:cs="Times New Roman"/>
        </w:rPr>
        <w:t xml:space="preserve">. </w:t>
      </w:r>
    </w:p>
    <w:p w14:paraId="61322744" w14:textId="77777777" w:rsidR="003F5BB0" w:rsidRPr="000B398C" w:rsidRDefault="003F5BB0" w:rsidP="003F5BB0">
      <w:pPr>
        <w:pStyle w:val="EndNoteBibliography"/>
        <w:spacing w:line="360" w:lineRule="auto"/>
        <w:ind w:firstLine="284"/>
        <w:rPr>
          <w:rFonts w:ascii="Times New Roman" w:hAnsi="Times New Roman" w:cs="Times New Roman"/>
        </w:rPr>
      </w:pPr>
      <w:r w:rsidRPr="000B398C">
        <w:rPr>
          <w:rFonts w:ascii="Times New Roman" w:hAnsi="Times New Roman" w:cs="Times New Roman"/>
        </w:rPr>
        <w:t xml:space="preserve">Ertl, A., 2008. About the nomenclature and the type locality of elbaite: a historical review Mitteilungen der Österreichischen Mineralogischen Gesellschaft 154, 35-44. </w:t>
      </w:r>
    </w:p>
    <w:p w14:paraId="5024C748" w14:textId="77777777" w:rsidR="003F5BB0" w:rsidRPr="002812D1" w:rsidRDefault="003F5BB0" w:rsidP="003F5BB0">
      <w:pPr>
        <w:pStyle w:val="EndNoteBibliography"/>
        <w:spacing w:line="360" w:lineRule="auto"/>
        <w:ind w:firstLine="284"/>
        <w:rPr>
          <w:rFonts w:ascii="Times New Roman" w:hAnsi="Times New Roman" w:cs="Times New Roman"/>
          <w:lang w:val="it-IT"/>
        </w:rPr>
      </w:pPr>
      <w:r w:rsidRPr="002812D1">
        <w:rPr>
          <w:rFonts w:ascii="Times New Roman" w:hAnsi="Times New Roman" w:cs="Times New Roman"/>
          <w:lang w:val="it-IT"/>
        </w:rPr>
        <w:t xml:space="preserve">Gottardi, G., 1962. Solfuri ed ossidi di ferro del giacimento di Ortano (Isola d'Elba). Atti della Società Toscana di Scienze Naturali 66, 327-343. </w:t>
      </w:r>
    </w:p>
    <w:p w14:paraId="7E0D08BD" w14:textId="77777777" w:rsidR="003F5BB0" w:rsidRPr="002812D1" w:rsidRDefault="003F5BB0" w:rsidP="003F5BB0">
      <w:pPr>
        <w:pStyle w:val="EndNoteBibliography"/>
        <w:spacing w:line="360" w:lineRule="auto"/>
        <w:ind w:firstLine="284"/>
        <w:rPr>
          <w:rFonts w:ascii="Times New Roman" w:hAnsi="Times New Roman" w:cs="Times New Roman"/>
          <w:lang w:val="it-IT"/>
        </w:rPr>
      </w:pPr>
      <w:r w:rsidRPr="002812D1">
        <w:rPr>
          <w:rFonts w:ascii="Times New Roman" w:hAnsi="Times New Roman" w:cs="Times New Roman"/>
          <w:lang w:val="it-IT"/>
        </w:rPr>
        <w:t>Lotti, B., 1886. Descrizione geologica dell'isola d'Elba. Tipografia nazionale, Roma.</w:t>
      </w:r>
    </w:p>
    <w:p w14:paraId="26FC58D3" w14:textId="77777777" w:rsidR="003F5BB0" w:rsidRPr="002812D1" w:rsidRDefault="003F5BB0" w:rsidP="003F5BB0">
      <w:pPr>
        <w:pStyle w:val="EndNoteBibliography"/>
        <w:spacing w:line="360" w:lineRule="auto"/>
        <w:ind w:firstLine="284"/>
        <w:rPr>
          <w:rFonts w:ascii="Times New Roman" w:hAnsi="Times New Roman" w:cs="Times New Roman"/>
          <w:lang w:val="it-IT"/>
        </w:rPr>
      </w:pPr>
      <w:r w:rsidRPr="002812D1">
        <w:rPr>
          <w:rFonts w:ascii="Times New Roman" w:hAnsi="Times New Roman" w:cs="Times New Roman"/>
          <w:lang w:val="it-IT"/>
        </w:rPr>
        <w:t>Lotti, B., 1910. Geologia della Toscana, in: Geologico, R.U. (Ed.) Memorie Descrittive della Carta Geologica d'Italia. Tipografia Nazionale, Roma, pp. 303-343.</w:t>
      </w:r>
    </w:p>
    <w:p w14:paraId="020D1C90" w14:textId="77777777" w:rsidR="003F5BB0" w:rsidRPr="000B398C" w:rsidRDefault="003F5BB0" w:rsidP="003F5BB0">
      <w:pPr>
        <w:pStyle w:val="EndNoteBibliography"/>
        <w:spacing w:line="360" w:lineRule="auto"/>
        <w:ind w:firstLine="284"/>
        <w:rPr>
          <w:rFonts w:ascii="Times New Roman" w:hAnsi="Times New Roman" w:cs="Times New Roman"/>
        </w:rPr>
      </w:pPr>
      <w:r w:rsidRPr="000B398C">
        <w:rPr>
          <w:rFonts w:ascii="Times New Roman" w:hAnsi="Times New Roman" w:cs="Times New Roman"/>
        </w:rPr>
        <w:t>Meinert, L.D., Dipple, G.M., Nicolescu, S., 2005. World skarn deposits, in: Hedenquist, J.W., Thompson, J.F.H., Goldfarb, R.J., Richards, J.P. (Eds.), Economic Geology 100th Anniversary Volume 1905-2005. pp. 299-336.</w:t>
      </w:r>
    </w:p>
    <w:p w14:paraId="3EBDFC43" w14:textId="77777777" w:rsidR="003F5BB0" w:rsidRPr="002812D1" w:rsidRDefault="003F5BB0" w:rsidP="003F5BB0">
      <w:pPr>
        <w:pStyle w:val="EndNoteBibliography"/>
        <w:spacing w:line="360" w:lineRule="auto"/>
        <w:ind w:firstLine="284"/>
        <w:rPr>
          <w:rFonts w:ascii="Times New Roman" w:hAnsi="Times New Roman" w:cs="Times New Roman"/>
          <w:lang w:val="it-IT"/>
        </w:rPr>
      </w:pPr>
      <w:r w:rsidRPr="002812D1">
        <w:rPr>
          <w:rFonts w:ascii="Times New Roman" w:hAnsi="Times New Roman" w:cs="Times New Roman"/>
          <w:lang w:val="it-IT"/>
        </w:rPr>
        <w:t xml:space="preserve">Tanelli, G., 1977. I giacimenti a skarn della Toscana. Rendiconti della Società Italiana di Mineralogia e Petrografia 33, 875-903. </w:t>
      </w:r>
    </w:p>
    <w:p w14:paraId="4305ED16" w14:textId="77777777" w:rsidR="003F5BB0" w:rsidRPr="000B398C" w:rsidRDefault="003F5BB0" w:rsidP="003F5BB0">
      <w:pPr>
        <w:pStyle w:val="EndNoteBibliography"/>
        <w:spacing w:line="360" w:lineRule="auto"/>
        <w:ind w:firstLine="284"/>
        <w:rPr>
          <w:rFonts w:ascii="Times New Roman" w:hAnsi="Times New Roman" w:cs="Times New Roman"/>
        </w:rPr>
      </w:pPr>
      <w:r w:rsidRPr="002812D1">
        <w:rPr>
          <w:rFonts w:ascii="Times New Roman" w:hAnsi="Times New Roman" w:cs="Times New Roman"/>
          <w:lang w:val="it-IT"/>
        </w:rPr>
        <w:t xml:space="preserve">Tanelli, G., Poggi, L., 2012. La collezione elbana, in: Pratesi, G. (Ed.) Il Museo di Storia Naturale dell'Università degli Studi di Firenze: le collezioni litologiche e mineralogiche. </w:t>
      </w:r>
      <w:r w:rsidRPr="000B398C">
        <w:rPr>
          <w:rFonts w:ascii="Times New Roman" w:hAnsi="Times New Roman" w:cs="Times New Roman"/>
        </w:rPr>
        <w:t>Florence, Italy, pp. 67-81.</w:t>
      </w:r>
    </w:p>
    <w:p w14:paraId="21C6DA27" w14:textId="630E9F66" w:rsidR="00C015EA" w:rsidRPr="000B398C" w:rsidRDefault="003F5BB0" w:rsidP="003F5BB0">
      <w:pPr>
        <w:spacing w:line="360" w:lineRule="auto"/>
        <w:ind w:firstLine="284"/>
      </w:pPr>
      <w:r w:rsidRPr="000B398C">
        <w:fldChar w:fldCharType="end"/>
      </w:r>
    </w:p>
    <w:sectPr w:rsidR="00C015EA" w:rsidRPr="000B398C" w:rsidSect="00961C42">
      <w:pgSz w:w="11906" w:h="16838" w:code="9"/>
      <w:pgMar w:top="1276" w:right="1418" w:bottom="1440" w:left="1276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4D462E69" w14:textId="77777777" w:rsidR="00B6023A" w:rsidRDefault="00B6023A">
      <w:pPr>
        <w:spacing w:line="240" w:lineRule="auto"/>
      </w:pPr>
      <w:r>
        <w:separator/>
      </w:r>
    </w:p>
  </w:endnote>
  <w:endnote w:type="continuationSeparator" w:id="0">
    <w:p w14:paraId="041B6DAF" w14:textId="77777777" w:rsidR="00B6023A" w:rsidRDefault="00B6023A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0594B517" w14:textId="61B73103" w:rsidR="00A31A4E" w:rsidRDefault="00A31A4E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7E1CE8">
      <w:rPr>
        <w:rStyle w:val="PageNumber"/>
        <w:noProof/>
      </w:rPr>
      <w:t>2</w:t>
    </w:r>
    <w:r>
      <w:rPr>
        <w:rStyle w:val="PageNumber"/>
      </w:rPr>
      <w:fldChar w:fldCharType="end"/>
    </w:r>
  </w:p>
  <w:p w14:paraId="34F3E9C1" w14:textId="77777777" w:rsidR="00A31A4E" w:rsidRDefault="00A31A4E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29652CDA" w14:textId="77777777" w:rsidR="00A31A4E" w:rsidRPr="00495032" w:rsidRDefault="00A31A4E">
    <w:pPr>
      <w:pStyle w:val="Footer"/>
      <w:framePr w:wrap="around" w:vAnchor="text" w:hAnchor="margin" w:xAlign="right" w:y="1"/>
      <w:rPr>
        <w:rStyle w:val="PageNumber"/>
        <w:rFonts w:ascii="Times New Roman" w:hAnsi="Times New Roman"/>
      </w:rPr>
    </w:pPr>
    <w:r w:rsidRPr="00495032">
      <w:rPr>
        <w:rStyle w:val="PageNumber"/>
        <w:rFonts w:ascii="Times New Roman" w:hAnsi="Times New Roman"/>
      </w:rPr>
      <w:fldChar w:fldCharType="begin"/>
    </w:r>
    <w:r w:rsidRPr="00495032">
      <w:rPr>
        <w:rStyle w:val="PageNumber"/>
        <w:rFonts w:ascii="Times New Roman" w:hAnsi="Times New Roman"/>
      </w:rPr>
      <w:instrText xml:space="preserve">PAGE  </w:instrText>
    </w:r>
    <w:r w:rsidRPr="00495032">
      <w:rPr>
        <w:rStyle w:val="PageNumber"/>
        <w:rFonts w:ascii="Times New Roman" w:hAnsi="Times New Roman"/>
      </w:rPr>
      <w:fldChar w:fldCharType="separate"/>
    </w:r>
    <w:r w:rsidR="0056152D">
      <w:rPr>
        <w:rStyle w:val="PageNumber"/>
        <w:rFonts w:ascii="Times New Roman" w:hAnsi="Times New Roman"/>
        <w:noProof/>
      </w:rPr>
      <w:t>9</w:t>
    </w:r>
    <w:r w:rsidRPr="00495032">
      <w:rPr>
        <w:rStyle w:val="PageNumber"/>
        <w:rFonts w:ascii="Times New Roman" w:hAnsi="Times New Roman"/>
      </w:rPr>
      <w:fldChar w:fldCharType="end"/>
    </w:r>
  </w:p>
  <w:p w14:paraId="29765DAB" w14:textId="77777777" w:rsidR="00A31A4E" w:rsidRPr="00495032" w:rsidRDefault="00A31A4E">
    <w:pPr>
      <w:pStyle w:val="Footer"/>
      <w:ind w:right="360"/>
      <w:rPr>
        <w:rFonts w:ascii="Times New Roman" w:hAnsi="Times New Roman"/>
      </w:rPr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2123416569"/>
      <w:docPartObj>
        <w:docPartGallery w:val="Page Numbers (Bottom of Page)"/>
        <w:docPartUnique/>
      </w:docPartObj>
    </w:sdtPr>
    <w:sdtEndPr>
      <w:rPr>
        <w:rFonts w:ascii="Times New Roman" w:hAnsi="Times New Roman"/>
      </w:rPr>
    </w:sdtEndPr>
    <w:sdtContent>
      <w:p w14:paraId="46BC25A9" w14:textId="2EB4D515" w:rsidR="009932DE" w:rsidRDefault="009932DE">
        <w:pPr>
          <w:pStyle w:val="Footer"/>
          <w:jc w:val="right"/>
        </w:pPr>
        <w:r w:rsidRPr="009932DE">
          <w:rPr>
            <w:rFonts w:ascii="Times New Roman" w:hAnsi="Times New Roman"/>
          </w:rPr>
          <w:fldChar w:fldCharType="begin"/>
        </w:r>
        <w:r w:rsidRPr="009932DE">
          <w:rPr>
            <w:rFonts w:ascii="Times New Roman" w:hAnsi="Times New Roman"/>
          </w:rPr>
          <w:instrText>PAGE   \* MERGEFORMAT</w:instrText>
        </w:r>
        <w:r w:rsidRPr="009932DE">
          <w:rPr>
            <w:rFonts w:ascii="Times New Roman" w:hAnsi="Times New Roman"/>
          </w:rPr>
          <w:fldChar w:fldCharType="separate"/>
        </w:r>
        <w:r w:rsidRPr="009932DE">
          <w:rPr>
            <w:rFonts w:ascii="Times New Roman" w:hAnsi="Times New Roman"/>
            <w:lang w:val="en-GB"/>
          </w:rPr>
          <w:t>2</w:t>
        </w:r>
        <w:r w:rsidRPr="009932DE">
          <w:rPr>
            <w:rFonts w:ascii="Times New Roman" w:hAnsi="Times New Roman"/>
          </w:rPr>
          <w:fldChar w:fldCharType="end"/>
        </w:r>
      </w:p>
    </w:sdtContent>
  </w:sdt>
  <w:p w14:paraId="3F234288" w14:textId="77777777" w:rsidR="009932DE" w:rsidRDefault="009932D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15DE98AF" w14:textId="77777777" w:rsidR="00B6023A" w:rsidRDefault="00B6023A">
      <w:pPr>
        <w:spacing w:line="240" w:lineRule="auto"/>
      </w:pPr>
      <w:r>
        <w:separator/>
      </w:r>
    </w:p>
  </w:footnote>
  <w:footnote w:type="continuationSeparator" w:id="0">
    <w:p w14:paraId="2C4F6A84" w14:textId="77777777" w:rsidR="00B6023A" w:rsidRDefault="00B6023A">
      <w:pPr>
        <w:spacing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20"/>
  <w:proofState w:spelling="clean" w:grammar="clean"/>
  <w:defaultTabStop w:val="720"/>
  <w:hyphenationZone w:val="283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Ore Geology Reviews&lt;/Style&gt;&lt;LeftDelim&gt;{&lt;/LeftDelim&gt;&lt;RightDelim&gt;}&lt;/RightDelim&gt;&lt;FontName&gt;Helvetica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1&lt;/EnableBibliographyCategories&gt;&lt;/ENLayout&gt;"/>
    <w:docVar w:name="EN.Libraries" w:val="&lt;Libraries&gt;&lt;item db-id=&quot;fxep5f29szet0keeerqxzxfwed9v0txptpxf&quot;&gt;all-Converted&lt;record-ids&gt;&lt;item&gt;1573&lt;/item&gt;&lt;item&gt;5498&lt;/item&gt;&lt;item&gt;5525&lt;/item&gt;&lt;item&gt;5552&lt;/item&gt;&lt;item&gt;6076&lt;/item&gt;&lt;item&gt;7366&lt;/item&gt;&lt;item&gt;7392&lt;/item&gt;&lt;item&gt;7441&lt;/item&gt;&lt;item&gt;7448&lt;/item&gt;&lt;/record-ids&gt;&lt;/item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/reference-groups&gt;"/>
  </w:docVars>
  <w:rsids>
    <w:rsidRoot w:val="00F279A8"/>
    <w:rsid w:val="0000194D"/>
    <w:rsid w:val="000058EE"/>
    <w:rsid w:val="000058FE"/>
    <w:rsid w:val="000063F8"/>
    <w:rsid w:val="00006548"/>
    <w:rsid w:val="00006882"/>
    <w:rsid w:val="00006F88"/>
    <w:rsid w:val="00007CC1"/>
    <w:rsid w:val="00010AC7"/>
    <w:rsid w:val="000115A8"/>
    <w:rsid w:val="00011FDA"/>
    <w:rsid w:val="0001403E"/>
    <w:rsid w:val="00014C7D"/>
    <w:rsid w:val="00015706"/>
    <w:rsid w:val="00015907"/>
    <w:rsid w:val="00015E0E"/>
    <w:rsid w:val="00020207"/>
    <w:rsid w:val="00020A22"/>
    <w:rsid w:val="00024E3C"/>
    <w:rsid w:val="0002576E"/>
    <w:rsid w:val="0002788F"/>
    <w:rsid w:val="0003099E"/>
    <w:rsid w:val="0003270E"/>
    <w:rsid w:val="0003497E"/>
    <w:rsid w:val="00035751"/>
    <w:rsid w:val="00036E13"/>
    <w:rsid w:val="00037DD3"/>
    <w:rsid w:val="000407D9"/>
    <w:rsid w:val="0004099C"/>
    <w:rsid w:val="00040C33"/>
    <w:rsid w:val="00040E85"/>
    <w:rsid w:val="0004633A"/>
    <w:rsid w:val="00047311"/>
    <w:rsid w:val="000508A1"/>
    <w:rsid w:val="0005137B"/>
    <w:rsid w:val="0005186F"/>
    <w:rsid w:val="00051F3E"/>
    <w:rsid w:val="00053B69"/>
    <w:rsid w:val="000567CF"/>
    <w:rsid w:val="00056E89"/>
    <w:rsid w:val="00057E4E"/>
    <w:rsid w:val="000630D4"/>
    <w:rsid w:val="0006326F"/>
    <w:rsid w:val="00063B74"/>
    <w:rsid w:val="00064B33"/>
    <w:rsid w:val="0007167D"/>
    <w:rsid w:val="000726F2"/>
    <w:rsid w:val="00072DD0"/>
    <w:rsid w:val="000737DB"/>
    <w:rsid w:val="00074466"/>
    <w:rsid w:val="00074C48"/>
    <w:rsid w:val="000769E6"/>
    <w:rsid w:val="000800D2"/>
    <w:rsid w:val="00081615"/>
    <w:rsid w:val="00085323"/>
    <w:rsid w:val="0008777F"/>
    <w:rsid w:val="000879FC"/>
    <w:rsid w:val="00087AF4"/>
    <w:rsid w:val="000901EE"/>
    <w:rsid w:val="00090750"/>
    <w:rsid w:val="00091468"/>
    <w:rsid w:val="000916B1"/>
    <w:rsid w:val="00092412"/>
    <w:rsid w:val="00094AA4"/>
    <w:rsid w:val="000950C3"/>
    <w:rsid w:val="00095FAB"/>
    <w:rsid w:val="00097332"/>
    <w:rsid w:val="000A070D"/>
    <w:rsid w:val="000A22C9"/>
    <w:rsid w:val="000A3827"/>
    <w:rsid w:val="000A469D"/>
    <w:rsid w:val="000A4C6C"/>
    <w:rsid w:val="000A5A22"/>
    <w:rsid w:val="000A5EB7"/>
    <w:rsid w:val="000A74F0"/>
    <w:rsid w:val="000B0646"/>
    <w:rsid w:val="000B13C9"/>
    <w:rsid w:val="000B15CE"/>
    <w:rsid w:val="000B2390"/>
    <w:rsid w:val="000B27C2"/>
    <w:rsid w:val="000B398C"/>
    <w:rsid w:val="000B3F1E"/>
    <w:rsid w:val="000B5392"/>
    <w:rsid w:val="000C22FC"/>
    <w:rsid w:val="000C231D"/>
    <w:rsid w:val="000C26B8"/>
    <w:rsid w:val="000C57A1"/>
    <w:rsid w:val="000C7ADE"/>
    <w:rsid w:val="000D0115"/>
    <w:rsid w:val="000D13A4"/>
    <w:rsid w:val="000D2ADF"/>
    <w:rsid w:val="000D3338"/>
    <w:rsid w:val="000D4F0C"/>
    <w:rsid w:val="000D7293"/>
    <w:rsid w:val="000E05C6"/>
    <w:rsid w:val="000E0979"/>
    <w:rsid w:val="000E116E"/>
    <w:rsid w:val="000E162B"/>
    <w:rsid w:val="000E1AE9"/>
    <w:rsid w:val="000E3EAF"/>
    <w:rsid w:val="000E4EBB"/>
    <w:rsid w:val="000E5557"/>
    <w:rsid w:val="000E6AC8"/>
    <w:rsid w:val="000E71AD"/>
    <w:rsid w:val="000E7BD1"/>
    <w:rsid w:val="000F1855"/>
    <w:rsid w:val="000F669C"/>
    <w:rsid w:val="000F7298"/>
    <w:rsid w:val="00100643"/>
    <w:rsid w:val="001009F1"/>
    <w:rsid w:val="00100A98"/>
    <w:rsid w:val="0010154D"/>
    <w:rsid w:val="001018CC"/>
    <w:rsid w:val="00102B21"/>
    <w:rsid w:val="001039F3"/>
    <w:rsid w:val="001046E7"/>
    <w:rsid w:val="00105E61"/>
    <w:rsid w:val="00106B0F"/>
    <w:rsid w:val="00113156"/>
    <w:rsid w:val="00113A0C"/>
    <w:rsid w:val="00114593"/>
    <w:rsid w:val="00114C90"/>
    <w:rsid w:val="00115290"/>
    <w:rsid w:val="00115897"/>
    <w:rsid w:val="00117A76"/>
    <w:rsid w:val="00120320"/>
    <w:rsid w:val="001208D1"/>
    <w:rsid w:val="00121936"/>
    <w:rsid w:val="00121F45"/>
    <w:rsid w:val="001225F9"/>
    <w:rsid w:val="00124AC9"/>
    <w:rsid w:val="0012565B"/>
    <w:rsid w:val="0012568C"/>
    <w:rsid w:val="001270FB"/>
    <w:rsid w:val="0012740D"/>
    <w:rsid w:val="00130E03"/>
    <w:rsid w:val="00131035"/>
    <w:rsid w:val="001349DA"/>
    <w:rsid w:val="00140A8A"/>
    <w:rsid w:val="00141C00"/>
    <w:rsid w:val="00143257"/>
    <w:rsid w:val="00143591"/>
    <w:rsid w:val="00143AAD"/>
    <w:rsid w:val="00145D86"/>
    <w:rsid w:val="0014728F"/>
    <w:rsid w:val="0014731F"/>
    <w:rsid w:val="00147A0A"/>
    <w:rsid w:val="00147F66"/>
    <w:rsid w:val="0015090B"/>
    <w:rsid w:val="00151676"/>
    <w:rsid w:val="00151E1A"/>
    <w:rsid w:val="00153DA0"/>
    <w:rsid w:val="0015431E"/>
    <w:rsid w:val="00154B38"/>
    <w:rsid w:val="00154D73"/>
    <w:rsid w:val="00160273"/>
    <w:rsid w:val="00161A0C"/>
    <w:rsid w:val="00162ACD"/>
    <w:rsid w:val="00162E2E"/>
    <w:rsid w:val="001649BC"/>
    <w:rsid w:val="00165318"/>
    <w:rsid w:val="00166FB9"/>
    <w:rsid w:val="00167EE6"/>
    <w:rsid w:val="00171273"/>
    <w:rsid w:val="00171913"/>
    <w:rsid w:val="00173142"/>
    <w:rsid w:val="0017392E"/>
    <w:rsid w:val="00173AD9"/>
    <w:rsid w:val="001748DB"/>
    <w:rsid w:val="00180940"/>
    <w:rsid w:val="001816C8"/>
    <w:rsid w:val="001820D2"/>
    <w:rsid w:val="0018300B"/>
    <w:rsid w:val="0018458D"/>
    <w:rsid w:val="00185226"/>
    <w:rsid w:val="001867B6"/>
    <w:rsid w:val="001872EE"/>
    <w:rsid w:val="001933C4"/>
    <w:rsid w:val="001969D9"/>
    <w:rsid w:val="00196B7E"/>
    <w:rsid w:val="0019774E"/>
    <w:rsid w:val="001A15C0"/>
    <w:rsid w:val="001A4A5C"/>
    <w:rsid w:val="001B06C2"/>
    <w:rsid w:val="001B1D8C"/>
    <w:rsid w:val="001B3E33"/>
    <w:rsid w:val="001B5987"/>
    <w:rsid w:val="001B63E8"/>
    <w:rsid w:val="001C0E56"/>
    <w:rsid w:val="001C55DD"/>
    <w:rsid w:val="001C7886"/>
    <w:rsid w:val="001D072D"/>
    <w:rsid w:val="001D1D67"/>
    <w:rsid w:val="001D2440"/>
    <w:rsid w:val="001D52D4"/>
    <w:rsid w:val="001D6215"/>
    <w:rsid w:val="001D6540"/>
    <w:rsid w:val="001D71B5"/>
    <w:rsid w:val="001E063C"/>
    <w:rsid w:val="001E0CB2"/>
    <w:rsid w:val="001E1A7F"/>
    <w:rsid w:val="001E32F2"/>
    <w:rsid w:val="001E7EA8"/>
    <w:rsid w:val="001F01C4"/>
    <w:rsid w:val="001F0D29"/>
    <w:rsid w:val="001F3EBA"/>
    <w:rsid w:val="001F5027"/>
    <w:rsid w:val="001F74AF"/>
    <w:rsid w:val="001F79C1"/>
    <w:rsid w:val="00200543"/>
    <w:rsid w:val="0020072A"/>
    <w:rsid w:val="00200ED4"/>
    <w:rsid w:val="0020207E"/>
    <w:rsid w:val="002024E5"/>
    <w:rsid w:val="00203607"/>
    <w:rsid w:val="002040AE"/>
    <w:rsid w:val="0020600D"/>
    <w:rsid w:val="0020792F"/>
    <w:rsid w:val="00207FD4"/>
    <w:rsid w:val="002103A9"/>
    <w:rsid w:val="002104DF"/>
    <w:rsid w:val="00211621"/>
    <w:rsid w:val="00212756"/>
    <w:rsid w:val="002127C8"/>
    <w:rsid w:val="00212CE7"/>
    <w:rsid w:val="002148A9"/>
    <w:rsid w:val="002232C6"/>
    <w:rsid w:val="00224673"/>
    <w:rsid w:val="002249FB"/>
    <w:rsid w:val="002255B5"/>
    <w:rsid w:val="00225D66"/>
    <w:rsid w:val="002264AD"/>
    <w:rsid w:val="002347F1"/>
    <w:rsid w:val="00241877"/>
    <w:rsid w:val="0024383D"/>
    <w:rsid w:val="0024724E"/>
    <w:rsid w:val="0024747C"/>
    <w:rsid w:val="00250B82"/>
    <w:rsid w:val="00250C58"/>
    <w:rsid w:val="00251033"/>
    <w:rsid w:val="00251185"/>
    <w:rsid w:val="00253271"/>
    <w:rsid w:val="00254464"/>
    <w:rsid w:val="00257A3D"/>
    <w:rsid w:val="00257C99"/>
    <w:rsid w:val="00257CBA"/>
    <w:rsid w:val="00260324"/>
    <w:rsid w:val="0026079D"/>
    <w:rsid w:val="002617B3"/>
    <w:rsid w:val="00261A92"/>
    <w:rsid w:val="00262851"/>
    <w:rsid w:val="002667F3"/>
    <w:rsid w:val="00267E84"/>
    <w:rsid w:val="00270BF3"/>
    <w:rsid w:val="00271E9C"/>
    <w:rsid w:val="00272508"/>
    <w:rsid w:val="00275A7A"/>
    <w:rsid w:val="00276809"/>
    <w:rsid w:val="00277C84"/>
    <w:rsid w:val="00277EBF"/>
    <w:rsid w:val="00277F8B"/>
    <w:rsid w:val="00280FE2"/>
    <w:rsid w:val="002812D1"/>
    <w:rsid w:val="002813BC"/>
    <w:rsid w:val="00282200"/>
    <w:rsid w:val="00282B5E"/>
    <w:rsid w:val="00282B98"/>
    <w:rsid w:val="00284280"/>
    <w:rsid w:val="00284686"/>
    <w:rsid w:val="0028750B"/>
    <w:rsid w:val="00287C15"/>
    <w:rsid w:val="00291F61"/>
    <w:rsid w:val="00292EA4"/>
    <w:rsid w:val="002948F5"/>
    <w:rsid w:val="00296368"/>
    <w:rsid w:val="002A05D1"/>
    <w:rsid w:val="002A07EE"/>
    <w:rsid w:val="002A2B9D"/>
    <w:rsid w:val="002A4AD3"/>
    <w:rsid w:val="002A5762"/>
    <w:rsid w:val="002A5B9B"/>
    <w:rsid w:val="002A6314"/>
    <w:rsid w:val="002A63FB"/>
    <w:rsid w:val="002A66CD"/>
    <w:rsid w:val="002A68FB"/>
    <w:rsid w:val="002B30A5"/>
    <w:rsid w:val="002B402F"/>
    <w:rsid w:val="002B5982"/>
    <w:rsid w:val="002B5A3B"/>
    <w:rsid w:val="002B6047"/>
    <w:rsid w:val="002C0E92"/>
    <w:rsid w:val="002C1116"/>
    <w:rsid w:val="002C29A1"/>
    <w:rsid w:val="002C2A28"/>
    <w:rsid w:val="002C3916"/>
    <w:rsid w:val="002C4693"/>
    <w:rsid w:val="002C48BF"/>
    <w:rsid w:val="002C561F"/>
    <w:rsid w:val="002C65E9"/>
    <w:rsid w:val="002D09C1"/>
    <w:rsid w:val="002D12A0"/>
    <w:rsid w:val="002D230C"/>
    <w:rsid w:val="002D2A3C"/>
    <w:rsid w:val="002D49C2"/>
    <w:rsid w:val="002D56EE"/>
    <w:rsid w:val="002D669D"/>
    <w:rsid w:val="002D6C95"/>
    <w:rsid w:val="002E039F"/>
    <w:rsid w:val="002E196D"/>
    <w:rsid w:val="002E3DF3"/>
    <w:rsid w:val="002E3E93"/>
    <w:rsid w:val="002E4912"/>
    <w:rsid w:val="002E583A"/>
    <w:rsid w:val="002E5D9F"/>
    <w:rsid w:val="002E649F"/>
    <w:rsid w:val="002F05DD"/>
    <w:rsid w:val="002F05E1"/>
    <w:rsid w:val="002F122C"/>
    <w:rsid w:val="002F242B"/>
    <w:rsid w:val="002F26B7"/>
    <w:rsid w:val="002F498A"/>
    <w:rsid w:val="0030028B"/>
    <w:rsid w:val="00300683"/>
    <w:rsid w:val="0030126F"/>
    <w:rsid w:val="003029BE"/>
    <w:rsid w:val="003040EB"/>
    <w:rsid w:val="003041E8"/>
    <w:rsid w:val="0030524C"/>
    <w:rsid w:val="0030583E"/>
    <w:rsid w:val="00313761"/>
    <w:rsid w:val="00313AA2"/>
    <w:rsid w:val="00314488"/>
    <w:rsid w:val="00314E4F"/>
    <w:rsid w:val="003151C4"/>
    <w:rsid w:val="0031594B"/>
    <w:rsid w:val="00315DE8"/>
    <w:rsid w:val="00317460"/>
    <w:rsid w:val="00320666"/>
    <w:rsid w:val="003226A4"/>
    <w:rsid w:val="003233D4"/>
    <w:rsid w:val="00323C41"/>
    <w:rsid w:val="00323E21"/>
    <w:rsid w:val="0032590C"/>
    <w:rsid w:val="00327868"/>
    <w:rsid w:val="00331D9A"/>
    <w:rsid w:val="00332818"/>
    <w:rsid w:val="00333812"/>
    <w:rsid w:val="00333E73"/>
    <w:rsid w:val="00336332"/>
    <w:rsid w:val="0034028E"/>
    <w:rsid w:val="00342775"/>
    <w:rsid w:val="003427FD"/>
    <w:rsid w:val="00342B27"/>
    <w:rsid w:val="00343833"/>
    <w:rsid w:val="00347861"/>
    <w:rsid w:val="003507C2"/>
    <w:rsid w:val="00350EFE"/>
    <w:rsid w:val="00351727"/>
    <w:rsid w:val="00352C48"/>
    <w:rsid w:val="003531FF"/>
    <w:rsid w:val="00355807"/>
    <w:rsid w:val="00355FD6"/>
    <w:rsid w:val="0036192C"/>
    <w:rsid w:val="00361CE5"/>
    <w:rsid w:val="00362034"/>
    <w:rsid w:val="00363B9C"/>
    <w:rsid w:val="00366975"/>
    <w:rsid w:val="00366BFA"/>
    <w:rsid w:val="003702E0"/>
    <w:rsid w:val="00371073"/>
    <w:rsid w:val="0037117F"/>
    <w:rsid w:val="0037526F"/>
    <w:rsid w:val="003807BE"/>
    <w:rsid w:val="0038332C"/>
    <w:rsid w:val="003841C3"/>
    <w:rsid w:val="003855FF"/>
    <w:rsid w:val="003861F5"/>
    <w:rsid w:val="0038648E"/>
    <w:rsid w:val="003904C8"/>
    <w:rsid w:val="00390EEA"/>
    <w:rsid w:val="00392BB1"/>
    <w:rsid w:val="00393F6B"/>
    <w:rsid w:val="003957E9"/>
    <w:rsid w:val="00396066"/>
    <w:rsid w:val="003A10F0"/>
    <w:rsid w:val="003A3FC3"/>
    <w:rsid w:val="003A6FA0"/>
    <w:rsid w:val="003A7EA8"/>
    <w:rsid w:val="003B15B2"/>
    <w:rsid w:val="003B1EE6"/>
    <w:rsid w:val="003B2DA7"/>
    <w:rsid w:val="003B2FCE"/>
    <w:rsid w:val="003B4AED"/>
    <w:rsid w:val="003B4FBC"/>
    <w:rsid w:val="003B5E7A"/>
    <w:rsid w:val="003B5F13"/>
    <w:rsid w:val="003B6467"/>
    <w:rsid w:val="003B6979"/>
    <w:rsid w:val="003C0C85"/>
    <w:rsid w:val="003C181C"/>
    <w:rsid w:val="003C3B8C"/>
    <w:rsid w:val="003C6CBA"/>
    <w:rsid w:val="003D07E0"/>
    <w:rsid w:val="003D2CC0"/>
    <w:rsid w:val="003D3907"/>
    <w:rsid w:val="003D4EB1"/>
    <w:rsid w:val="003D5A23"/>
    <w:rsid w:val="003E0C5D"/>
    <w:rsid w:val="003E0D2F"/>
    <w:rsid w:val="003E1141"/>
    <w:rsid w:val="003E1518"/>
    <w:rsid w:val="003E3863"/>
    <w:rsid w:val="003E3B0B"/>
    <w:rsid w:val="003E676F"/>
    <w:rsid w:val="003E7227"/>
    <w:rsid w:val="003F18A8"/>
    <w:rsid w:val="003F1B34"/>
    <w:rsid w:val="003F5BB0"/>
    <w:rsid w:val="003F66E0"/>
    <w:rsid w:val="003F7E87"/>
    <w:rsid w:val="00401497"/>
    <w:rsid w:val="00406DD2"/>
    <w:rsid w:val="00406F10"/>
    <w:rsid w:val="0040720E"/>
    <w:rsid w:val="004101E6"/>
    <w:rsid w:val="00410CAA"/>
    <w:rsid w:val="004114AF"/>
    <w:rsid w:val="00417254"/>
    <w:rsid w:val="004223F1"/>
    <w:rsid w:val="00423BC1"/>
    <w:rsid w:val="00424495"/>
    <w:rsid w:val="0042490B"/>
    <w:rsid w:val="0042595F"/>
    <w:rsid w:val="004265F6"/>
    <w:rsid w:val="004273E1"/>
    <w:rsid w:val="004302F2"/>
    <w:rsid w:val="004317CF"/>
    <w:rsid w:val="00433EBC"/>
    <w:rsid w:val="0043466C"/>
    <w:rsid w:val="00436570"/>
    <w:rsid w:val="00436683"/>
    <w:rsid w:val="00436E33"/>
    <w:rsid w:val="00440E09"/>
    <w:rsid w:val="00442CD8"/>
    <w:rsid w:val="0044578D"/>
    <w:rsid w:val="0044639F"/>
    <w:rsid w:val="0045141E"/>
    <w:rsid w:val="00451D82"/>
    <w:rsid w:val="004524C9"/>
    <w:rsid w:val="00452BAF"/>
    <w:rsid w:val="0045322E"/>
    <w:rsid w:val="00455F0F"/>
    <w:rsid w:val="00456CF9"/>
    <w:rsid w:val="004574A7"/>
    <w:rsid w:val="00460902"/>
    <w:rsid w:val="00461580"/>
    <w:rsid w:val="0046330E"/>
    <w:rsid w:val="00465EDF"/>
    <w:rsid w:val="0046682C"/>
    <w:rsid w:val="00466DF8"/>
    <w:rsid w:val="0047084B"/>
    <w:rsid w:val="00470CB3"/>
    <w:rsid w:val="00471AE9"/>
    <w:rsid w:val="00475978"/>
    <w:rsid w:val="00475D00"/>
    <w:rsid w:val="00476D28"/>
    <w:rsid w:val="00480784"/>
    <w:rsid w:val="00481E4E"/>
    <w:rsid w:val="0048204F"/>
    <w:rsid w:val="0048232B"/>
    <w:rsid w:val="00482605"/>
    <w:rsid w:val="00485227"/>
    <w:rsid w:val="00485D12"/>
    <w:rsid w:val="00485EA9"/>
    <w:rsid w:val="004912BE"/>
    <w:rsid w:val="00495032"/>
    <w:rsid w:val="004958B6"/>
    <w:rsid w:val="00495CE5"/>
    <w:rsid w:val="004964D2"/>
    <w:rsid w:val="0049775E"/>
    <w:rsid w:val="004A14E6"/>
    <w:rsid w:val="004A19A7"/>
    <w:rsid w:val="004A27DC"/>
    <w:rsid w:val="004A3EF9"/>
    <w:rsid w:val="004A4301"/>
    <w:rsid w:val="004A43E5"/>
    <w:rsid w:val="004A5765"/>
    <w:rsid w:val="004A6864"/>
    <w:rsid w:val="004A7AAB"/>
    <w:rsid w:val="004A7F48"/>
    <w:rsid w:val="004B1AE7"/>
    <w:rsid w:val="004B1E60"/>
    <w:rsid w:val="004B1EA1"/>
    <w:rsid w:val="004B3CB6"/>
    <w:rsid w:val="004B3ED8"/>
    <w:rsid w:val="004B402B"/>
    <w:rsid w:val="004B51E0"/>
    <w:rsid w:val="004B55BE"/>
    <w:rsid w:val="004B5703"/>
    <w:rsid w:val="004B5AC9"/>
    <w:rsid w:val="004B5D0D"/>
    <w:rsid w:val="004B6DED"/>
    <w:rsid w:val="004B77AF"/>
    <w:rsid w:val="004C07D3"/>
    <w:rsid w:val="004C2191"/>
    <w:rsid w:val="004C297B"/>
    <w:rsid w:val="004C50C0"/>
    <w:rsid w:val="004C6CE0"/>
    <w:rsid w:val="004C71FA"/>
    <w:rsid w:val="004C77F9"/>
    <w:rsid w:val="004D0034"/>
    <w:rsid w:val="004D036B"/>
    <w:rsid w:val="004D19FE"/>
    <w:rsid w:val="004D2F23"/>
    <w:rsid w:val="004D3252"/>
    <w:rsid w:val="004D33E3"/>
    <w:rsid w:val="004D35FA"/>
    <w:rsid w:val="004D3CA7"/>
    <w:rsid w:val="004D3F28"/>
    <w:rsid w:val="004D4E05"/>
    <w:rsid w:val="004D5465"/>
    <w:rsid w:val="004D5BFA"/>
    <w:rsid w:val="004D6D03"/>
    <w:rsid w:val="004D7FA2"/>
    <w:rsid w:val="004E3822"/>
    <w:rsid w:val="004E3FD2"/>
    <w:rsid w:val="004E4387"/>
    <w:rsid w:val="004E7F10"/>
    <w:rsid w:val="004F0DBA"/>
    <w:rsid w:val="004F38C1"/>
    <w:rsid w:val="004F3E6E"/>
    <w:rsid w:val="004F53AE"/>
    <w:rsid w:val="004F5CCD"/>
    <w:rsid w:val="004F7151"/>
    <w:rsid w:val="005027A7"/>
    <w:rsid w:val="00503201"/>
    <w:rsid w:val="0050378D"/>
    <w:rsid w:val="00503798"/>
    <w:rsid w:val="00503C94"/>
    <w:rsid w:val="005042DC"/>
    <w:rsid w:val="00504320"/>
    <w:rsid w:val="00506D2A"/>
    <w:rsid w:val="005070ED"/>
    <w:rsid w:val="005071E3"/>
    <w:rsid w:val="005074E6"/>
    <w:rsid w:val="00511209"/>
    <w:rsid w:val="005119E4"/>
    <w:rsid w:val="0051233C"/>
    <w:rsid w:val="00516D27"/>
    <w:rsid w:val="00517294"/>
    <w:rsid w:val="00517D61"/>
    <w:rsid w:val="005203E9"/>
    <w:rsid w:val="00520AAD"/>
    <w:rsid w:val="00521484"/>
    <w:rsid w:val="00522724"/>
    <w:rsid w:val="00525682"/>
    <w:rsid w:val="00525CD9"/>
    <w:rsid w:val="00526D9D"/>
    <w:rsid w:val="005312F3"/>
    <w:rsid w:val="00533028"/>
    <w:rsid w:val="00533F8C"/>
    <w:rsid w:val="00536854"/>
    <w:rsid w:val="00536F68"/>
    <w:rsid w:val="005410E3"/>
    <w:rsid w:val="00541B36"/>
    <w:rsid w:val="00541FEC"/>
    <w:rsid w:val="005438C4"/>
    <w:rsid w:val="00543C11"/>
    <w:rsid w:val="00543CA5"/>
    <w:rsid w:val="00544091"/>
    <w:rsid w:val="00547F11"/>
    <w:rsid w:val="00550086"/>
    <w:rsid w:val="005518A9"/>
    <w:rsid w:val="00551D29"/>
    <w:rsid w:val="00551F06"/>
    <w:rsid w:val="005520DC"/>
    <w:rsid w:val="00555FAC"/>
    <w:rsid w:val="005561BE"/>
    <w:rsid w:val="00556D77"/>
    <w:rsid w:val="0056152D"/>
    <w:rsid w:val="0056332A"/>
    <w:rsid w:val="00565243"/>
    <w:rsid w:val="005654E8"/>
    <w:rsid w:val="00565EF9"/>
    <w:rsid w:val="00565F0B"/>
    <w:rsid w:val="00570D87"/>
    <w:rsid w:val="005711F6"/>
    <w:rsid w:val="00572942"/>
    <w:rsid w:val="00573B71"/>
    <w:rsid w:val="00573BF8"/>
    <w:rsid w:val="0057434D"/>
    <w:rsid w:val="00575EEE"/>
    <w:rsid w:val="00575F88"/>
    <w:rsid w:val="00581E65"/>
    <w:rsid w:val="005828FA"/>
    <w:rsid w:val="00582C04"/>
    <w:rsid w:val="00582C7B"/>
    <w:rsid w:val="00583D9D"/>
    <w:rsid w:val="00583E33"/>
    <w:rsid w:val="00584218"/>
    <w:rsid w:val="00584F26"/>
    <w:rsid w:val="00586640"/>
    <w:rsid w:val="0059001F"/>
    <w:rsid w:val="005900F9"/>
    <w:rsid w:val="005902ED"/>
    <w:rsid w:val="0059124C"/>
    <w:rsid w:val="00591E01"/>
    <w:rsid w:val="0059331A"/>
    <w:rsid w:val="005935F1"/>
    <w:rsid w:val="00593E80"/>
    <w:rsid w:val="005976A3"/>
    <w:rsid w:val="00597F09"/>
    <w:rsid w:val="005A0823"/>
    <w:rsid w:val="005A18E3"/>
    <w:rsid w:val="005A1E49"/>
    <w:rsid w:val="005A396B"/>
    <w:rsid w:val="005A3A27"/>
    <w:rsid w:val="005A5700"/>
    <w:rsid w:val="005B0518"/>
    <w:rsid w:val="005B12FA"/>
    <w:rsid w:val="005B1815"/>
    <w:rsid w:val="005B236F"/>
    <w:rsid w:val="005B2625"/>
    <w:rsid w:val="005B2BB7"/>
    <w:rsid w:val="005B50FD"/>
    <w:rsid w:val="005B51B6"/>
    <w:rsid w:val="005B5E99"/>
    <w:rsid w:val="005B7B78"/>
    <w:rsid w:val="005B7F31"/>
    <w:rsid w:val="005C04B1"/>
    <w:rsid w:val="005C0AE1"/>
    <w:rsid w:val="005C16B4"/>
    <w:rsid w:val="005C1AB8"/>
    <w:rsid w:val="005D0BDF"/>
    <w:rsid w:val="005D1307"/>
    <w:rsid w:val="005D1AD2"/>
    <w:rsid w:val="005D2143"/>
    <w:rsid w:val="005D77C7"/>
    <w:rsid w:val="005D781C"/>
    <w:rsid w:val="005D7FF4"/>
    <w:rsid w:val="005E019A"/>
    <w:rsid w:val="005E0592"/>
    <w:rsid w:val="005E10ED"/>
    <w:rsid w:val="005E1988"/>
    <w:rsid w:val="005E32DB"/>
    <w:rsid w:val="005E4A86"/>
    <w:rsid w:val="005E71F4"/>
    <w:rsid w:val="005E7D96"/>
    <w:rsid w:val="005F0487"/>
    <w:rsid w:val="005F2372"/>
    <w:rsid w:val="005F454B"/>
    <w:rsid w:val="005F4D7B"/>
    <w:rsid w:val="005F4FD2"/>
    <w:rsid w:val="00600F8C"/>
    <w:rsid w:val="006028EC"/>
    <w:rsid w:val="00602E5E"/>
    <w:rsid w:val="00603D45"/>
    <w:rsid w:val="006049EB"/>
    <w:rsid w:val="00605C94"/>
    <w:rsid w:val="00607C79"/>
    <w:rsid w:val="00611861"/>
    <w:rsid w:val="006147CE"/>
    <w:rsid w:val="00614BFC"/>
    <w:rsid w:val="006156E6"/>
    <w:rsid w:val="00615A66"/>
    <w:rsid w:val="006176E8"/>
    <w:rsid w:val="006201E1"/>
    <w:rsid w:val="006208C3"/>
    <w:rsid w:val="00621165"/>
    <w:rsid w:val="006211A4"/>
    <w:rsid w:val="00622972"/>
    <w:rsid w:val="00623F9C"/>
    <w:rsid w:val="00625D09"/>
    <w:rsid w:val="0062660E"/>
    <w:rsid w:val="00632F23"/>
    <w:rsid w:val="00637056"/>
    <w:rsid w:val="006371DF"/>
    <w:rsid w:val="006376E7"/>
    <w:rsid w:val="006404A9"/>
    <w:rsid w:val="006424FA"/>
    <w:rsid w:val="00645540"/>
    <w:rsid w:val="00645617"/>
    <w:rsid w:val="00646675"/>
    <w:rsid w:val="0064731D"/>
    <w:rsid w:val="0065050E"/>
    <w:rsid w:val="006515FF"/>
    <w:rsid w:val="00651A72"/>
    <w:rsid w:val="00652B2E"/>
    <w:rsid w:val="00655157"/>
    <w:rsid w:val="006624F9"/>
    <w:rsid w:val="00662B57"/>
    <w:rsid w:val="006656EE"/>
    <w:rsid w:val="006669B8"/>
    <w:rsid w:val="00666E0F"/>
    <w:rsid w:val="006676B2"/>
    <w:rsid w:val="00667F65"/>
    <w:rsid w:val="00670401"/>
    <w:rsid w:val="00670C69"/>
    <w:rsid w:val="0067373A"/>
    <w:rsid w:val="00674CB7"/>
    <w:rsid w:val="006759AA"/>
    <w:rsid w:val="0067793B"/>
    <w:rsid w:val="00677E2F"/>
    <w:rsid w:val="00681918"/>
    <w:rsid w:val="00681F1F"/>
    <w:rsid w:val="00682959"/>
    <w:rsid w:val="00682FDE"/>
    <w:rsid w:val="006836E6"/>
    <w:rsid w:val="0068449B"/>
    <w:rsid w:val="00684D9B"/>
    <w:rsid w:val="00686984"/>
    <w:rsid w:val="00686A5A"/>
    <w:rsid w:val="0069065E"/>
    <w:rsid w:val="0069157F"/>
    <w:rsid w:val="00691977"/>
    <w:rsid w:val="006922D8"/>
    <w:rsid w:val="006924A9"/>
    <w:rsid w:val="006928CD"/>
    <w:rsid w:val="00695510"/>
    <w:rsid w:val="00695B85"/>
    <w:rsid w:val="00696308"/>
    <w:rsid w:val="00696695"/>
    <w:rsid w:val="00697A51"/>
    <w:rsid w:val="006A07AB"/>
    <w:rsid w:val="006A1F14"/>
    <w:rsid w:val="006A2222"/>
    <w:rsid w:val="006A375B"/>
    <w:rsid w:val="006A388C"/>
    <w:rsid w:val="006A4302"/>
    <w:rsid w:val="006A4419"/>
    <w:rsid w:val="006A6D3B"/>
    <w:rsid w:val="006B03EC"/>
    <w:rsid w:val="006B2BE5"/>
    <w:rsid w:val="006B37B5"/>
    <w:rsid w:val="006B3D18"/>
    <w:rsid w:val="006B47AF"/>
    <w:rsid w:val="006B51EE"/>
    <w:rsid w:val="006B67A7"/>
    <w:rsid w:val="006B7FFD"/>
    <w:rsid w:val="006C0787"/>
    <w:rsid w:val="006C1695"/>
    <w:rsid w:val="006C1E0F"/>
    <w:rsid w:val="006C202A"/>
    <w:rsid w:val="006C229A"/>
    <w:rsid w:val="006C3219"/>
    <w:rsid w:val="006C4501"/>
    <w:rsid w:val="006C5C7D"/>
    <w:rsid w:val="006C6801"/>
    <w:rsid w:val="006C68E2"/>
    <w:rsid w:val="006C7741"/>
    <w:rsid w:val="006D1D2F"/>
    <w:rsid w:val="006D2CD7"/>
    <w:rsid w:val="006D3DC4"/>
    <w:rsid w:val="006D44F1"/>
    <w:rsid w:val="006D553C"/>
    <w:rsid w:val="006D6A3F"/>
    <w:rsid w:val="006D7734"/>
    <w:rsid w:val="006D7D92"/>
    <w:rsid w:val="006E0398"/>
    <w:rsid w:val="006E20C1"/>
    <w:rsid w:val="006E3289"/>
    <w:rsid w:val="006E3AA3"/>
    <w:rsid w:val="006F0C41"/>
    <w:rsid w:val="006F106C"/>
    <w:rsid w:val="006F477D"/>
    <w:rsid w:val="006F53A8"/>
    <w:rsid w:val="006F5A4D"/>
    <w:rsid w:val="006F5C6B"/>
    <w:rsid w:val="006F6678"/>
    <w:rsid w:val="006F7133"/>
    <w:rsid w:val="006F7B36"/>
    <w:rsid w:val="00701084"/>
    <w:rsid w:val="00703600"/>
    <w:rsid w:val="0070400F"/>
    <w:rsid w:val="00704048"/>
    <w:rsid w:val="00704F83"/>
    <w:rsid w:val="007057D4"/>
    <w:rsid w:val="007058BA"/>
    <w:rsid w:val="00705DE0"/>
    <w:rsid w:val="00705E1F"/>
    <w:rsid w:val="00706EB1"/>
    <w:rsid w:val="00710085"/>
    <w:rsid w:val="00710226"/>
    <w:rsid w:val="007103EF"/>
    <w:rsid w:val="0071046E"/>
    <w:rsid w:val="00710AB7"/>
    <w:rsid w:val="007115CC"/>
    <w:rsid w:val="0071254B"/>
    <w:rsid w:val="00713603"/>
    <w:rsid w:val="007154EC"/>
    <w:rsid w:val="00717DD6"/>
    <w:rsid w:val="00721BA9"/>
    <w:rsid w:val="00721EED"/>
    <w:rsid w:val="00722301"/>
    <w:rsid w:val="00722B59"/>
    <w:rsid w:val="00723A3C"/>
    <w:rsid w:val="00724D8A"/>
    <w:rsid w:val="007257FA"/>
    <w:rsid w:val="00725C69"/>
    <w:rsid w:val="0072650C"/>
    <w:rsid w:val="007309BE"/>
    <w:rsid w:val="0073208B"/>
    <w:rsid w:val="007323AF"/>
    <w:rsid w:val="007340FE"/>
    <w:rsid w:val="0073479C"/>
    <w:rsid w:val="00735100"/>
    <w:rsid w:val="007356A8"/>
    <w:rsid w:val="00735ED5"/>
    <w:rsid w:val="00737CC8"/>
    <w:rsid w:val="00743CE8"/>
    <w:rsid w:val="00744667"/>
    <w:rsid w:val="00744690"/>
    <w:rsid w:val="00744F0A"/>
    <w:rsid w:val="00745111"/>
    <w:rsid w:val="00746F74"/>
    <w:rsid w:val="0074756F"/>
    <w:rsid w:val="00747A8E"/>
    <w:rsid w:val="00747FCD"/>
    <w:rsid w:val="00753692"/>
    <w:rsid w:val="007536C0"/>
    <w:rsid w:val="00753A92"/>
    <w:rsid w:val="0075747B"/>
    <w:rsid w:val="00760795"/>
    <w:rsid w:val="007614A1"/>
    <w:rsid w:val="0076196E"/>
    <w:rsid w:val="00762637"/>
    <w:rsid w:val="00762CEB"/>
    <w:rsid w:val="00763554"/>
    <w:rsid w:val="007644E5"/>
    <w:rsid w:val="007701BB"/>
    <w:rsid w:val="0077197A"/>
    <w:rsid w:val="00775C32"/>
    <w:rsid w:val="00780748"/>
    <w:rsid w:val="0078075E"/>
    <w:rsid w:val="00781000"/>
    <w:rsid w:val="00781D6B"/>
    <w:rsid w:val="007838C9"/>
    <w:rsid w:val="007847CE"/>
    <w:rsid w:val="00785C1B"/>
    <w:rsid w:val="00785FA6"/>
    <w:rsid w:val="00787600"/>
    <w:rsid w:val="0078777D"/>
    <w:rsid w:val="00790523"/>
    <w:rsid w:val="007931E5"/>
    <w:rsid w:val="00794632"/>
    <w:rsid w:val="007976CF"/>
    <w:rsid w:val="007A170E"/>
    <w:rsid w:val="007A1B3D"/>
    <w:rsid w:val="007A1BBB"/>
    <w:rsid w:val="007A3A38"/>
    <w:rsid w:val="007A4D51"/>
    <w:rsid w:val="007A606C"/>
    <w:rsid w:val="007A7257"/>
    <w:rsid w:val="007A7910"/>
    <w:rsid w:val="007B06A9"/>
    <w:rsid w:val="007B0747"/>
    <w:rsid w:val="007B092E"/>
    <w:rsid w:val="007B0DC2"/>
    <w:rsid w:val="007B1EA9"/>
    <w:rsid w:val="007B5514"/>
    <w:rsid w:val="007C028B"/>
    <w:rsid w:val="007C0781"/>
    <w:rsid w:val="007C0B5E"/>
    <w:rsid w:val="007C0B6E"/>
    <w:rsid w:val="007C0DD6"/>
    <w:rsid w:val="007C1746"/>
    <w:rsid w:val="007C25AB"/>
    <w:rsid w:val="007C33AE"/>
    <w:rsid w:val="007C349B"/>
    <w:rsid w:val="007C4589"/>
    <w:rsid w:val="007C4C3E"/>
    <w:rsid w:val="007C5C69"/>
    <w:rsid w:val="007C6585"/>
    <w:rsid w:val="007C65B6"/>
    <w:rsid w:val="007C7B4E"/>
    <w:rsid w:val="007D1630"/>
    <w:rsid w:val="007D2130"/>
    <w:rsid w:val="007D2E55"/>
    <w:rsid w:val="007D3361"/>
    <w:rsid w:val="007D657F"/>
    <w:rsid w:val="007E0CD1"/>
    <w:rsid w:val="007E1CE8"/>
    <w:rsid w:val="007E1F44"/>
    <w:rsid w:val="007E3608"/>
    <w:rsid w:val="007E48A1"/>
    <w:rsid w:val="007E6695"/>
    <w:rsid w:val="007E669F"/>
    <w:rsid w:val="007E75A0"/>
    <w:rsid w:val="007F0221"/>
    <w:rsid w:val="007F0CE7"/>
    <w:rsid w:val="007F0EE4"/>
    <w:rsid w:val="007F2088"/>
    <w:rsid w:val="007F2DE2"/>
    <w:rsid w:val="007F3E50"/>
    <w:rsid w:val="007F46A9"/>
    <w:rsid w:val="0080041A"/>
    <w:rsid w:val="00800E31"/>
    <w:rsid w:val="00802E55"/>
    <w:rsid w:val="0080396A"/>
    <w:rsid w:val="00806CBC"/>
    <w:rsid w:val="0081384D"/>
    <w:rsid w:val="00821A76"/>
    <w:rsid w:val="00822A4F"/>
    <w:rsid w:val="0082393F"/>
    <w:rsid w:val="00825930"/>
    <w:rsid w:val="008265B4"/>
    <w:rsid w:val="0082662A"/>
    <w:rsid w:val="00827B40"/>
    <w:rsid w:val="00830520"/>
    <w:rsid w:val="00831466"/>
    <w:rsid w:val="00832730"/>
    <w:rsid w:val="00833CF3"/>
    <w:rsid w:val="008340FC"/>
    <w:rsid w:val="0083686A"/>
    <w:rsid w:val="00836F03"/>
    <w:rsid w:val="00842D10"/>
    <w:rsid w:val="00843888"/>
    <w:rsid w:val="00843B4E"/>
    <w:rsid w:val="00845006"/>
    <w:rsid w:val="008450FB"/>
    <w:rsid w:val="00847546"/>
    <w:rsid w:val="00852727"/>
    <w:rsid w:val="008535B4"/>
    <w:rsid w:val="00855217"/>
    <w:rsid w:val="00856DEC"/>
    <w:rsid w:val="008600FE"/>
    <w:rsid w:val="00861141"/>
    <w:rsid w:val="0086120D"/>
    <w:rsid w:val="008617F4"/>
    <w:rsid w:val="00861E49"/>
    <w:rsid w:val="00861FBB"/>
    <w:rsid w:val="00862D58"/>
    <w:rsid w:val="00863F91"/>
    <w:rsid w:val="00864287"/>
    <w:rsid w:val="008647F8"/>
    <w:rsid w:val="00866EC2"/>
    <w:rsid w:val="00867F0D"/>
    <w:rsid w:val="00870335"/>
    <w:rsid w:val="00874CB1"/>
    <w:rsid w:val="00876A9F"/>
    <w:rsid w:val="008819ED"/>
    <w:rsid w:val="008829BB"/>
    <w:rsid w:val="00882D25"/>
    <w:rsid w:val="00882D63"/>
    <w:rsid w:val="008857E3"/>
    <w:rsid w:val="00886C1B"/>
    <w:rsid w:val="00886DAC"/>
    <w:rsid w:val="008878FD"/>
    <w:rsid w:val="00887A8A"/>
    <w:rsid w:val="00887E34"/>
    <w:rsid w:val="00891B8A"/>
    <w:rsid w:val="00892FF2"/>
    <w:rsid w:val="00893420"/>
    <w:rsid w:val="008938AB"/>
    <w:rsid w:val="00894919"/>
    <w:rsid w:val="00894CE7"/>
    <w:rsid w:val="0089564E"/>
    <w:rsid w:val="008960E1"/>
    <w:rsid w:val="00896E93"/>
    <w:rsid w:val="008A0173"/>
    <w:rsid w:val="008A03C9"/>
    <w:rsid w:val="008A2F20"/>
    <w:rsid w:val="008A5CF6"/>
    <w:rsid w:val="008A6F47"/>
    <w:rsid w:val="008B282B"/>
    <w:rsid w:val="008B328A"/>
    <w:rsid w:val="008B514C"/>
    <w:rsid w:val="008B5DFB"/>
    <w:rsid w:val="008B60F2"/>
    <w:rsid w:val="008B6823"/>
    <w:rsid w:val="008C0018"/>
    <w:rsid w:val="008C1A69"/>
    <w:rsid w:val="008C27CF"/>
    <w:rsid w:val="008C4B3B"/>
    <w:rsid w:val="008C58FA"/>
    <w:rsid w:val="008C5A2C"/>
    <w:rsid w:val="008C69C6"/>
    <w:rsid w:val="008C730E"/>
    <w:rsid w:val="008C7E31"/>
    <w:rsid w:val="008D2119"/>
    <w:rsid w:val="008D2206"/>
    <w:rsid w:val="008D67AB"/>
    <w:rsid w:val="008E3623"/>
    <w:rsid w:val="008E4722"/>
    <w:rsid w:val="008E5728"/>
    <w:rsid w:val="008E61FA"/>
    <w:rsid w:val="008E7183"/>
    <w:rsid w:val="008E7BC5"/>
    <w:rsid w:val="008F1115"/>
    <w:rsid w:val="008F15E4"/>
    <w:rsid w:val="008F3353"/>
    <w:rsid w:val="008F3EE1"/>
    <w:rsid w:val="008F5696"/>
    <w:rsid w:val="008F586D"/>
    <w:rsid w:val="008F62CB"/>
    <w:rsid w:val="008F6B53"/>
    <w:rsid w:val="008F7239"/>
    <w:rsid w:val="0090104B"/>
    <w:rsid w:val="00901AAE"/>
    <w:rsid w:val="00903A5C"/>
    <w:rsid w:val="0090656D"/>
    <w:rsid w:val="009072F8"/>
    <w:rsid w:val="00907412"/>
    <w:rsid w:val="00910B3B"/>
    <w:rsid w:val="009113A4"/>
    <w:rsid w:val="0091184F"/>
    <w:rsid w:val="00913643"/>
    <w:rsid w:val="00914E04"/>
    <w:rsid w:val="00914E27"/>
    <w:rsid w:val="0092086F"/>
    <w:rsid w:val="00920A77"/>
    <w:rsid w:val="00920E0D"/>
    <w:rsid w:val="00922308"/>
    <w:rsid w:val="00922DC5"/>
    <w:rsid w:val="00926C70"/>
    <w:rsid w:val="00927588"/>
    <w:rsid w:val="00930384"/>
    <w:rsid w:val="009307AE"/>
    <w:rsid w:val="00933E78"/>
    <w:rsid w:val="009408A6"/>
    <w:rsid w:val="00942927"/>
    <w:rsid w:val="0094754B"/>
    <w:rsid w:val="009522B8"/>
    <w:rsid w:val="009523D9"/>
    <w:rsid w:val="0095327A"/>
    <w:rsid w:val="009533B8"/>
    <w:rsid w:val="009551BB"/>
    <w:rsid w:val="009573B6"/>
    <w:rsid w:val="00961112"/>
    <w:rsid w:val="00961C42"/>
    <w:rsid w:val="009630DA"/>
    <w:rsid w:val="00963E3A"/>
    <w:rsid w:val="00963EB9"/>
    <w:rsid w:val="0096468B"/>
    <w:rsid w:val="00964F22"/>
    <w:rsid w:val="00965473"/>
    <w:rsid w:val="00967D8D"/>
    <w:rsid w:val="00970E59"/>
    <w:rsid w:val="009714A1"/>
    <w:rsid w:val="00971780"/>
    <w:rsid w:val="00973DC1"/>
    <w:rsid w:val="00974654"/>
    <w:rsid w:val="009749E6"/>
    <w:rsid w:val="00975053"/>
    <w:rsid w:val="0098086E"/>
    <w:rsid w:val="00980BBC"/>
    <w:rsid w:val="009810F0"/>
    <w:rsid w:val="0098128D"/>
    <w:rsid w:val="00981BA5"/>
    <w:rsid w:val="00982962"/>
    <w:rsid w:val="00983D33"/>
    <w:rsid w:val="00985671"/>
    <w:rsid w:val="00986038"/>
    <w:rsid w:val="009862BE"/>
    <w:rsid w:val="009879C2"/>
    <w:rsid w:val="00991D74"/>
    <w:rsid w:val="00992ADA"/>
    <w:rsid w:val="009932DE"/>
    <w:rsid w:val="009941EA"/>
    <w:rsid w:val="009944D7"/>
    <w:rsid w:val="009946EC"/>
    <w:rsid w:val="00994A0C"/>
    <w:rsid w:val="00994D4E"/>
    <w:rsid w:val="00995707"/>
    <w:rsid w:val="0099661A"/>
    <w:rsid w:val="00996772"/>
    <w:rsid w:val="00996EC9"/>
    <w:rsid w:val="0099748E"/>
    <w:rsid w:val="009A07A4"/>
    <w:rsid w:val="009A176C"/>
    <w:rsid w:val="009A2C48"/>
    <w:rsid w:val="009B1742"/>
    <w:rsid w:val="009B1A0A"/>
    <w:rsid w:val="009B2475"/>
    <w:rsid w:val="009B304F"/>
    <w:rsid w:val="009B353C"/>
    <w:rsid w:val="009B36D1"/>
    <w:rsid w:val="009B61A5"/>
    <w:rsid w:val="009B6B5D"/>
    <w:rsid w:val="009C097B"/>
    <w:rsid w:val="009C1968"/>
    <w:rsid w:val="009C1E6E"/>
    <w:rsid w:val="009C5005"/>
    <w:rsid w:val="009C5B9E"/>
    <w:rsid w:val="009C63EF"/>
    <w:rsid w:val="009C74E7"/>
    <w:rsid w:val="009C7667"/>
    <w:rsid w:val="009D03E4"/>
    <w:rsid w:val="009D0F9A"/>
    <w:rsid w:val="009D243A"/>
    <w:rsid w:val="009D29D9"/>
    <w:rsid w:val="009D6711"/>
    <w:rsid w:val="009D671F"/>
    <w:rsid w:val="009D6F61"/>
    <w:rsid w:val="009E3343"/>
    <w:rsid w:val="009E561B"/>
    <w:rsid w:val="009E6A9B"/>
    <w:rsid w:val="009E6C23"/>
    <w:rsid w:val="009F08DE"/>
    <w:rsid w:val="009F2EF3"/>
    <w:rsid w:val="009F3E74"/>
    <w:rsid w:val="00A02FA7"/>
    <w:rsid w:val="00A0622C"/>
    <w:rsid w:val="00A068DE"/>
    <w:rsid w:val="00A114E3"/>
    <w:rsid w:val="00A1172E"/>
    <w:rsid w:val="00A12E3E"/>
    <w:rsid w:val="00A12F1B"/>
    <w:rsid w:val="00A14CB5"/>
    <w:rsid w:val="00A153C5"/>
    <w:rsid w:val="00A1578D"/>
    <w:rsid w:val="00A17DA3"/>
    <w:rsid w:val="00A20336"/>
    <w:rsid w:val="00A212EC"/>
    <w:rsid w:val="00A2224D"/>
    <w:rsid w:val="00A23A10"/>
    <w:rsid w:val="00A23EFA"/>
    <w:rsid w:val="00A26AB5"/>
    <w:rsid w:val="00A2702F"/>
    <w:rsid w:val="00A314FE"/>
    <w:rsid w:val="00A31736"/>
    <w:rsid w:val="00A31A4E"/>
    <w:rsid w:val="00A32D08"/>
    <w:rsid w:val="00A32FB6"/>
    <w:rsid w:val="00A34D7A"/>
    <w:rsid w:val="00A35567"/>
    <w:rsid w:val="00A356AE"/>
    <w:rsid w:val="00A3706B"/>
    <w:rsid w:val="00A37B00"/>
    <w:rsid w:val="00A40787"/>
    <w:rsid w:val="00A43BCE"/>
    <w:rsid w:val="00A44C5D"/>
    <w:rsid w:val="00A44F73"/>
    <w:rsid w:val="00A465FE"/>
    <w:rsid w:val="00A4777A"/>
    <w:rsid w:val="00A47977"/>
    <w:rsid w:val="00A507A6"/>
    <w:rsid w:val="00A52B00"/>
    <w:rsid w:val="00A534C5"/>
    <w:rsid w:val="00A54B6E"/>
    <w:rsid w:val="00A55D47"/>
    <w:rsid w:val="00A56D04"/>
    <w:rsid w:val="00A5729F"/>
    <w:rsid w:val="00A57B39"/>
    <w:rsid w:val="00A60C77"/>
    <w:rsid w:val="00A61FC8"/>
    <w:rsid w:val="00A6243C"/>
    <w:rsid w:val="00A73043"/>
    <w:rsid w:val="00A73D5F"/>
    <w:rsid w:val="00A747AE"/>
    <w:rsid w:val="00A74960"/>
    <w:rsid w:val="00A755BA"/>
    <w:rsid w:val="00A7648E"/>
    <w:rsid w:val="00A76DFE"/>
    <w:rsid w:val="00A805F2"/>
    <w:rsid w:val="00A80750"/>
    <w:rsid w:val="00A808C4"/>
    <w:rsid w:val="00A81730"/>
    <w:rsid w:val="00A82A1C"/>
    <w:rsid w:val="00A82D3F"/>
    <w:rsid w:val="00A8319C"/>
    <w:rsid w:val="00A8338A"/>
    <w:rsid w:val="00A83896"/>
    <w:rsid w:val="00A85F5B"/>
    <w:rsid w:val="00A874FD"/>
    <w:rsid w:val="00A878E5"/>
    <w:rsid w:val="00A90F33"/>
    <w:rsid w:val="00A933C1"/>
    <w:rsid w:val="00A9380B"/>
    <w:rsid w:val="00A939F6"/>
    <w:rsid w:val="00A94AF4"/>
    <w:rsid w:val="00A96693"/>
    <w:rsid w:val="00A9782C"/>
    <w:rsid w:val="00A97BD9"/>
    <w:rsid w:val="00AA0ACB"/>
    <w:rsid w:val="00AA0D29"/>
    <w:rsid w:val="00AA110B"/>
    <w:rsid w:val="00AA1442"/>
    <w:rsid w:val="00AA21AC"/>
    <w:rsid w:val="00AA230D"/>
    <w:rsid w:val="00AA34A7"/>
    <w:rsid w:val="00AA45E0"/>
    <w:rsid w:val="00AA4934"/>
    <w:rsid w:val="00AA5050"/>
    <w:rsid w:val="00AA6F03"/>
    <w:rsid w:val="00AB034B"/>
    <w:rsid w:val="00AB04C3"/>
    <w:rsid w:val="00AB04E6"/>
    <w:rsid w:val="00AB1145"/>
    <w:rsid w:val="00AB1A5F"/>
    <w:rsid w:val="00AB2154"/>
    <w:rsid w:val="00AB236C"/>
    <w:rsid w:val="00AB3441"/>
    <w:rsid w:val="00AB4339"/>
    <w:rsid w:val="00AB539A"/>
    <w:rsid w:val="00AB732E"/>
    <w:rsid w:val="00AB75A8"/>
    <w:rsid w:val="00AC12F6"/>
    <w:rsid w:val="00AC1E6A"/>
    <w:rsid w:val="00AC1F93"/>
    <w:rsid w:val="00AC2254"/>
    <w:rsid w:val="00AC3B8A"/>
    <w:rsid w:val="00AC43CC"/>
    <w:rsid w:val="00AC484B"/>
    <w:rsid w:val="00AC63F5"/>
    <w:rsid w:val="00AD034D"/>
    <w:rsid w:val="00AD2AD8"/>
    <w:rsid w:val="00AD2E43"/>
    <w:rsid w:val="00AD6EC9"/>
    <w:rsid w:val="00AE0269"/>
    <w:rsid w:val="00AE0D1E"/>
    <w:rsid w:val="00AE31C7"/>
    <w:rsid w:val="00AE3221"/>
    <w:rsid w:val="00AE37CD"/>
    <w:rsid w:val="00AE387A"/>
    <w:rsid w:val="00AE41AE"/>
    <w:rsid w:val="00AE4564"/>
    <w:rsid w:val="00AE4F96"/>
    <w:rsid w:val="00AE4FA5"/>
    <w:rsid w:val="00AE5A69"/>
    <w:rsid w:val="00AE7BFE"/>
    <w:rsid w:val="00AF3378"/>
    <w:rsid w:val="00AF340A"/>
    <w:rsid w:val="00AF4C57"/>
    <w:rsid w:val="00AF7088"/>
    <w:rsid w:val="00B01105"/>
    <w:rsid w:val="00B07A2C"/>
    <w:rsid w:val="00B07E9A"/>
    <w:rsid w:val="00B11713"/>
    <w:rsid w:val="00B11955"/>
    <w:rsid w:val="00B162CF"/>
    <w:rsid w:val="00B17D0C"/>
    <w:rsid w:val="00B2228B"/>
    <w:rsid w:val="00B2571D"/>
    <w:rsid w:val="00B26CC5"/>
    <w:rsid w:val="00B26E03"/>
    <w:rsid w:val="00B27A38"/>
    <w:rsid w:val="00B30332"/>
    <w:rsid w:val="00B31A46"/>
    <w:rsid w:val="00B33E94"/>
    <w:rsid w:val="00B34675"/>
    <w:rsid w:val="00B35F35"/>
    <w:rsid w:val="00B367CA"/>
    <w:rsid w:val="00B4115E"/>
    <w:rsid w:val="00B41525"/>
    <w:rsid w:val="00B41E5B"/>
    <w:rsid w:val="00B46299"/>
    <w:rsid w:val="00B4738F"/>
    <w:rsid w:val="00B50F08"/>
    <w:rsid w:val="00B510D6"/>
    <w:rsid w:val="00B5472E"/>
    <w:rsid w:val="00B54A38"/>
    <w:rsid w:val="00B54F2A"/>
    <w:rsid w:val="00B56344"/>
    <w:rsid w:val="00B60144"/>
    <w:rsid w:val="00B6023A"/>
    <w:rsid w:val="00B607E1"/>
    <w:rsid w:val="00B63F14"/>
    <w:rsid w:val="00B64482"/>
    <w:rsid w:val="00B648D7"/>
    <w:rsid w:val="00B64FA6"/>
    <w:rsid w:val="00B669FF"/>
    <w:rsid w:val="00B70331"/>
    <w:rsid w:val="00B70477"/>
    <w:rsid w:val="00B70965"/>
    <w:rsid w:val="00B719E3"/>
    <w:rsid w:val="00B71E71"/>
    <w:rsid w:val="00B734E3"/>
    <w:rsid w:val="00B764B1"/>
    <w:rsid w:val="00B80246"/>
    <w:rsid w:val="00B81C6C"/>
    <w:rsid w:val="00B82D49"/>
    <w:rsid w:val="00B84438"/>
    <w:rsid w:val="00B87E9B"/>
    <w:rsid w:val="00B87F02"/>
    <w:rsid w:val="00B93D0C"/>
    <w:rsid w:val="00B949E8"/>
    <w:rsid w:val="00B96895"/>
    <w:rsid w:val="00B975E5"/>
    <w:rsid w:val="00B978D6"/>
    <w:rsid w:val="00BA03C2"/>
    <w:rsid w:val="00BA302F"/>
    <w:rsid w:val="00BA41E5"/>
    <w:rsid w:val="00BA548B"/>
    <w:rsid w:val="00BA619F"/>
    <w:rsid w:val="00BB0F2C"/>
    <w:rsid w:val="00BB1F4E"/>
    <w:rsid w:val="00BB2C03"/>
    <w:rsid w:val="00BB3F2E"/>
    <w:rsid w:val="00BB508D"/>
    <w:rsid w:val="00BB56B3"/>
    <w:rsid w:val="00BB7676"/>
    <w:rsid w:val="00BB7838"/>
    <w:rsid w:val="00BB7A4D"/>
    <w:rsid w:val="00BB7E6C"/>
    <w:rsid w:val="00BC2189"/>
    <w:rsid w:val="00BC2808"/>
    <w:rsid w:val="00BC2B92"/>
    <w:rsid w:val="00BC2D5C"/>
    <w:rsid w:val="00BC323A"/>
    <w:rsid w:val="00BC3D46"/>
    <w:rsid w:val="00BC3EB4"/>
    <w:rsid w:val="00BC5196"/>
    <w:rsid w:val="00BC5498"/>
    <w:rsid w:val="00BC6BC2"/>
    <w:rsid w:val="00BC7199"/>
    <w:rsid w:val="00BD06BB"/>
    <w:rsid w:val="00BD139B"/>
    <w:rsid w:val="00BD2D9B"/>
    <w:rsid w:val="00BD3649"/>
    <w:rsid w:val="00BD46C6"/>
    <w:rsid w:val="00BD6E7B"/>
    <w:rsid w:val="00BD7572"/>
    <w:rsid w:val="00BD7C1D"/>
    <w:rsid w:val="00BE0128"/>
    <w:rsid w:val="00BE134D"/>
    <w:rsid w:val="00BE20D6"/>
    <w:rsid w:val="00BE2173"/>
    <w:rsid w:val="00BE2810"/>
    <w:rsid w:val="00BE3FE1"/>
    <w:rsid w:val="00BF0973"/>
    <w:rsid w:val="00BF0C32"/>
    <w:rsid w:val="00BF355B"/>
    <w:rsid w:val="00BF573C"/>
    <w:rsid w:val="00BF6CD5"/>
    <w:rsid w:val="00BF7FE3"/>
    <w:rsid w:val="00C015EA"/>
    <w:rsid w:val="00C04037"/>
    <w:rsid w:val="00C05900"/>
    <w:rsid w:val="00C05EA5"/>
    <w:rsid w:val="00C1003A"/>
    <w:rsid w:val="00C11ABB"/>
    <w:rsid w:val="00C147BC"/>
    <w:rsid w:val="00C14890"/>
    <w:rsid w:val="00C15DBC"/>
    <w:rsid w:val="00C206BB"/>
    <w:rsid w:val="00C20A0D"/>
    <w:rsid w:val="00C23653"/>
    <w:rsid w:val="00C2406C"/>
    <w:rsid w:val="00C25979"/>
    <w:rsid w:val="00C25B8A"/>
    <w:rsid w:val="00C263F7"/>
    <w:rsid w:val="00C308D3"/>
    <w:rsid w:val="00C30C76"/>
    <w:rsid w:val="00C30E88"/>
    <w:rsid w:val="00C32C04"/>
    <w:rsid w:val="00C32C82"/>
    <w:rsid w:val="00C32F5A"/>
    <w:rsid w:val="00C33608"/>
    <w:rsid w:val="00C33F76"/>
    <w:rsid w:val="00C35A52"/>
    <w:rsid w:val="00C41B37"/>
    <w:rsid w:val="00C42A08"/>
    <w:rsid w:val="00C44FD1"/>
    <w:rsid w:val="00C451C2"/>
    <w:rsid w:val="00C46022"/>
    <w:rsid w:val="00C4645D"/>
    <w:rsid w:val="00C472EE"/>
    <w:rsid w:val="00C52B23"/>
    <w:rsid w:val="00C56059"/>
    <w:rsid w:val="00C574D7"/>
    <w:rsid w:val="00C605BB"/>
    <w:rsid w:val="00C625BB"/>
    <w:rsid w:val="00C6439E"/>
    <w:rsid w:val="00C645CF"/>
    <w:rsid w:val="00C65AEF"/>
    <w:rsid w:val="00C661FA"/>
    <w:rsid w:val="00C66EA8"/>
    <w:rsid w:val="00C67A62"/>
    <w:rsid w:val="00C67AAE"/>
    <w:rsid w:val="00C67C48"/>
    <w:rsid w:val="00C67FA0"/>
    <w:rsid w:val="00C70C44"/>
    <w:rsid w:val="00C76389"/>
    <w:rsid w:val="00C8143F"/>
    <w:rsid w:val="00C85691"/>
    <w:rsid w:val="00C861F7"/>
    <w:rsid w:val="00C87191"/>
    <w:rsid w:val="00C8745D"/>
    <w:rsid w:val="00C908C6"/>
    <w:rsid w:val="00C92C3C"/>
    <w:rsid w:val="00C94E56"/>
    <w:rsid w:val="00C950EC"/>
    <w:rsid w:val="00C97B95"/>
    <w:rsid w:val="00CA1165"/>
    <w:rsid w:val="00CA1F06"/>
    <w:rsid w:val="00CA1F2A"/>
    <w:rsid w:val="00CA32CB"/>
    <w:rsid w:val="00CA6371"/>
    <w:rsid w:val="00CA78CB"/>
    <w:rsid w:val="00CB1A62"/>
    <w:rsid w:val="00CB1D1F"/>
    <w:rsid w:val="00CB2472"/>
    <w:rsid w:val="00CB307F"/>
    <w:rsid w:val="00CB3EA2"/>
    <w:rsid w:val="00CB5695"/>
    <w:rsid w:val="00CB728D"/>
    <w:rsid w:val="00CB7A09"/>
    <w:rsid w:val="00CC0178"/>
    <w:rsid w:val="00CC0813"/>
    <w:rsid w:val="00CC0A31"/>
    <w:rsid w:val="00CC0C8E"/>
    <w:rsid w:val="00CC18AC"/>
    <w:rsid w:val="00CC6285"/>
    <w:rsid w:val="00CD2464"/>
    <w:rsid w:val="00CD35F1"/>
    <w:rsid w:val="00CD41AE"/>
    <w:rsid w:val="00CE08AC"/>
    <w:rsid w:val="00CE272A"/>
    <w:rsid w:val="00CE3620"/>
    <w:rsid w:val="00CE7845"/>
    <w:rsid w:val="00CE78A0"/>
    <w:rsid w:val="00CF1251"/>
    <w:rsid w:val="00CF1CB2"/>
    <w:rsid w:val="00CF1DF2"/>
    <w:rsid w:val="00CF2228"/>
    <w:rsid w:val="00CF22AB"/>
    <w:rsid w:val="00CF40DC"/>
    <w:rsid w:val="00CF45B0"/>
    <w:rsid w:val="00CF500B"/>
    <w:rsid w:val="00CF52FB"/>
    <w:rsid w:val="00CF5912"/>
    <w:rsid w:val="00CF5AC9"/>
    <w:rsid w:val="00CF5FB8"/>
    <w:rsid w:val="00CF7889"/>
    <w:rsid w:val="00D00BC8"/>
    <w:rsid w:val="00D0208D"/>
    <w:rsid w:val="00D02309"/>
    <w:rsid w:val="00D02FCB"/>
    <w:rsid w:val="00D03DA1"/>
    <w:rsid w:val="00D040E2"/>
    <w:rsid w:val="00D04ED9"/>
    <w:rsid w:val="00D05843"/>
    <w:rsid w:val="00D06703"/>
    <w:rsid w:val="00D07865"/>
    <w:rsid w:val="00D07F21"/>
    <w:rsid w:val="00D10A75"/>
    <w:rsid w:val="00D13756"/>
    <w:rsid w:val="00D13BF1"/>
    <w:rsid w:val="00D16C82"/>
    <w:rsid w:val="00D23466"/>
    <w:rsid w:val="00D23E22"/>
    <w:rsid w:val="00D247B7"/>
    <w:rsid w:val="00D261BD"/>
    <w:rsid w:val="00D26C22"/>
    <w:rsid w:val="00D30570"/>
    <w:rsid w:val="00D31EE5"/>
    <w:rsid w:val="00D330B4"/>
    <w:rsid w:val="00D33349"/>
    <w:rsid w:val="00D338C9"/>
    <w:rsid w:val="00D33E08"/>
    <w:rsid w:val="00D34619"/>
    <w:rsid w:val="00D40245"/>
    <w:rsid w:val="00D4136E"/>
    <w:rsid w:val="00D4245C"/>
    <w:rsid w:val="00D44602"/>
    <w:rsid w:val="00D51505"/>
    <w:rsid w:val="00D524C0"/>
    <w:rsid w:val="00D524DA"/>
    <w:rsid w:val="00D53A2C"/>
    <w:rsid w:val="00D545ED"/>
    <w:rsid w:val="00D5460C"/>
    <w:rsid w:val="00D5692F"/>
    <w:rsid w:val="00D570E6"/>
    <w:rsid w:val="00D62C42"/>
    <w:rsid w:val="00D630F4"/>
    <w:rsid w:val="00D6473D"/>
    <w:rsid w:val="00D65221"/>
    <w:rsid w:val="00D655FC"/>
    <w:rsid w:val="00D6681D"/>
    <w:rsid w:val="00D70041"/>
    <w:rsid w:val="00D700EA"/>
    <w:rsid w:val="00D70B79"/>
    <w:rsid w:val="00D720ED"/>
    <w:rsid w:val="00D7322F"/>
    <w:rsid w:val="00D7368C"/>
    <w:rsid w:val="00D7410C"/>
    <w:rsid w:val="00D743DD"/>
    <w:rsid w:val="00D7533C"/>
    <w:rsid w:val="00D7586C"/>
    <w:rsid w:val="00D763B1"/>
    <w:rsid w:val="00D77A71"/>
    <w:rsid w:val="00D81C93"/>
    <w:rsid w:val="00D82C9A"/>
    <w:rsid w:val="00D843B8"/>
    <w:rsid w:val="00D847A7"/>
    <w:rsid w:val="00D86B8A"/>
    <w:rsid w:val="00D907D6"/>
    <w:rsid w:val="00D916F3"/>
    <w:rsid w:val="00D91C7C"/>
    <w:rsid w:val="00D9296B"/>
    <w:rsid w:val="00D93271"/>
    <w:rsid w:val="00D94929"/>
    <w:rsid w:val="00D96677"/>
    <w:rsid w:val="00D979F0"/>
    <w:rsid w:val="00DA10FE"/>
    <w:rsid w:val="00DA2DF7"/>
    <w:rsid w:val="00DA2F63"/>
    <w:rsid w:val="00DA3706"/>
    <w:rsid w:val="00DA5521"/>
    <w:rsid w:val="00DA5792"/>
    <w:rsid w:val="00DA5EFF"/>
    <w:rsid w:val="00DA6BD4"/>
    <w:rsid w:val="00DB1240"/>
    <w:rsid w:val="00DB1755"/>
    <w:rsid w:val="00DB3939"/>
    <w:rsid w:val="00DB39A2"/>
    <w:rsid w:val="00DB4F88"/>
    <w:rsid w:val="00DB5F79"/>
    <w:rsid w:val="00DB691A"/>
    <w:rsid w:val="00DB6B27"/>
    <w:rsid w:val="00DB7712"/>
    <w:rsid w:val="00DB787D"/>
    <w:rsid w:val="00DD0784"/>
    <w:rsid w:val="00DD2648"/>
    <w:rsid w:val="00DD7E72"/>
    <w:rsid w:val="00DE0074"/>
    <w:rsid w:val="00DE110C"/>
    <w:rsid w:val="00DE3662"/>
    <w:rsid w:val="00DE550A"/>
    <w:rsid w:val="00DE6520"/>
    <w:rsid w:val="00DE6DF3"/>
    <w:rsid w:val="00DE7E30"/>
    <w:rsid w:val="00DF0664"/>
    <w:rsid w:val="00DF1ABF"/>
    <w:rsid w:val="00DF2025"/>
    <w:rsid w:val="00DF2173"/>
    <w:rsid w:val="00DF4DFA"/>
    <w:rsid w:val="00DF66E0"/>
    <w:rsid w:val="00DF786C"/>
    <w:rsid w:val="00E00ACF"/>
    <w:rsid w:val="00E010DD"/>
    <w:rsid w:val="00E01C7C"/>
    <w:rsid w:val="00E020C9"/>
    <w:rsid w:val="00E02273"/>
    <w:rsid w:val="00E02A28"/>
    <w:rsid w:val="00E02A49"/>
    <w:rsid w:val="00E045B5"/>
    <w:rsid w:val="00E04EE7"/>
    <w:rsid w:val="00E05E70"/>
    <w:rsid w:val="00E06013"/>
    <w:rsid w:val="00E069D3"/>
    <w:rsid w:val="00E07949"/>
    <w:rsid w:val="00E121ED"/>
    <w:rsid w:val="00E1267D"/>
    <w:rsid w:val="00E12A22"/>
    <w:rsid w:val="00E12ECD"/>
    <w:rsid w:val="00E139A7"/>
    <w:rsid w:val="00E13EB7"/>
    <w:rsid w:val="00E14B8C"/>
    <w:rsid w:val="00E16860"/>
    <w:rsid w:val="00E16D00"/>
    <w:rsid w:val="00E16E6C"/>
    <w:rsid w:val="00E2128E"/>
    <w:rsid w:val="00E2350F"/>
    <w:rsid w:val="00E235F5"/>
    <w:rsid w:val="00E23D23"/>
    <w:rsid w:val="00E24187"/>
    <w:rsid w:val="00E2452B"/>
    <w:rsid w:val="00E27912"/>
    <w:rsid w:val="00E2799B"/>
    <w:rsid w:val="00E27DE4"/>
    <w:rsid w:val="00E31C1D"/>
    <w:rsid w:val="00E3377C"/>
    <w:rsid w:val="00E33893"/>
    <w:rsid w:val="00E339BB"/>
    <w:rsid w:val="00E358D4"/>
    <w:rsid w:val="00E373FC"/>
    <w:rsid w:val="00E3770E"/>
    <w:rsid w:val="00E407A1"/>
    <w:rsid w:val="00E42EF8"/>
    <w:rsid w:val="00E43161"/>
    <w:rsid w:val="00E43735"/>
    <w:rsid w:val="00E44F63"/>
    <w:rsid w:val="00E47EAB"/>
    <w:rsid w:val="00E50BBE"/>
    <w:rsid w:val="00E511D3"/>
    <w:rsid w:val="00E52EBE"/>
    <w:rsid w:val="00E54808"/>
    <w:rsid w:val="00E54BA5"/>
    <w:rsid w:val="00E56FD5"/>
    <w:rsid w:val="00E57181"/>
    <w:rsid w:val="00E6074D"/>
    <w:rsid w:val="00E6101D"/>
    <w:rsid w:val="00E61711"/>
    <w:rsid w:val="00E633E4"/>
    <w:rsid w:val="00E650E0"/>
    <w:rsid w:val="00E6619F"/>
    <w:rsid w:val="00E6683B"/>
    <w:rsid w:val="00E66D51"/>
    <w:rsid w:val="00E6741A"/>
    <w:rsid w:val="00E70AB5"/>
    <w:rsid w:val="00E711A4"/>
    <w:rsid w:val="00E71F11"/>
    <w:rsid w:val="00E72FA0"/>
    <w:rsid w:val="00E73887"/>
    <w:rsid w:val="00E7389F"/>
    <w:rsid w:val="00E7454C"/>
    <w:rsid w:val="00E75174"/>
    <w:rsid w:val="00E76EE1"/>
    <w:rsid w:val="00E811EF"/>
    <w:rsid w:val="00E81846"/>
    <w:rsid w:val="00E81F32"/>
    <w:rsid w:val="00E8300B"/>
    <w:rsid w:val="00E86220"/>
    <w:rsid w:val="00E86265"/>
    <w:rsid w:val="00E86B55"/>
    <w:rsid w:val="00E9392F"/>
    <w:rsid w:val="00E941FF"/>
    <w:rsid w:val="00E9502A"/>
    <w:rsid w:val="00E95886"/>
    <w:rsid w:val="00E9608E"/>
    <w:rsid w:val="00E979C7"/>
    <w:rsid w:val="00EA1578"/>
    <w:rsid w:val="00EA25E5"/>
    <w:rsid w:val="00EA6EA9"/>
    <w:rsid w:val="00EB041E"/>
    <w:rsid w:val="00EB21C0"/>
    <w:rsid w:val="00EB382F"/>
    <w:rsid w:val="00EB63B8"/>
    <w:rsid w:val="00EB6807"/>
    <w:rsid w:val="00EB6B80"/>
    <w:rsid w:val="00EB75A1"/>
    <w:rsid w:val="00EB7F52"/>
    <w:rsid w:val="00EC1170"/>
    <w:rsid w:val="00EC2602"/>
    <w:rsid w:val="00EC2D4C"/>
    <w:rsid w:val="00EC44DC"/>
    <w:rsid w:val="00EC4A40"/>
    <w:rsid w:val="00EC59B4"/>
    <w:rsid w:val="00EC619E"/>
    <w:rsid w:val="00EC7128"/>
    <w:rsid w:val="00ED2B86"/>
    <w:rsid w:val="00ED54D6"/>
    <w:rsid w:val="00ED6CA8"/>
    <w:rsid w:val="00EE261D"/>
    <w:rsid w:val="00EE2738"/>
    <w:rsid w:val="00EE2BC4"/>
    <w:rsid w:val="00EE5C75"/>
    <w:rsid w:val="00EF4319"/>
    <w:rsid w:val="00EF4530"/>
    <w:rsid w:val="00EF6C5C"/>
    <w:rsid w:val="00EF772F"/>
    <w:rsid w:val="00F00257"/>
    <w:rsid w:val="00F0068D"/>
    <w:rsid w:val="00F01E11"/>
    <w:rsid w:val="00F024DF"/>
    <w:rsid w:val="00F061E5"/>
    <w:rsid w:val="00F1015E"/>
    <w:rsid w:val="00F107E5"/>
    <w:rsid w:val="00F2063C"/>
    <w:rsid w:val="00F209AA"/>
    <w:rsid w:val="00F21C0F"/>
    <w:rsid w:val="00F2597B"/>
    <w:rsid w:val="00F260B4"/>
    <w:rsid w:val="00F279A8"/>
    <w:rsid w:val="00F3018D"/>
    <w:rsid w:val="00F30661"/>
    <w:rsid w:val="00F30756"/>
    <w:rsid w:val="00F3091C"/>
    <w:rsid w:val="00F31745"/>
    <w:rsid w:val="00F33595"/>
    <w:rsid w:val="00F418B4"/>
    <w:rsid w:val="00F454D2"/>
    <w:rsid w:val="00F4652A"/>
    <w:rsid w:val="00F46CFC"/>
    <w:rsid w:val="00F47646"/>
    <w:rsid w:val="00F5070D"/>
    <w:rsid w:val="00F5149F"/>
    <w:rsid w:val="00F51591"/>
    <w:rsid w:val="00F53719"/>
    <w:rsid w:val="00F5657E"/>
    <w:rsid w:val="00F56C36"/>
    <w:rsid w:val="00F56C51"/>
    <w:rsid w:val="00F56F31"/>
    <w:rsid w:val="00F600A2"/>
    <w:rsid w:val="00F60CEF"/>
    <w:rsid w:val="00F61255"/>
    <w:rsid w:val="00F62CB5"/>
    <w:rsid w:val="00F62E93"/>
    <w:rsid w:val="00F65C1C"/>
    <w:rsid w:val="00F67F61"/>
    <w:rsid w:val="00F71221"/>
    <w:rsid w:val="00F71CEA"/>
    <w:rsid w:val="00F7291D"/>
    <w:rsid w:val="00F74251"/>
    <w:rsid w:val="00F74590"/>
    <w:rsid w:val="00F74B48"/>
    <w:rsid w:val="00F75FCC"/>
    <w:rsid w:val="00F76B82"/>
    <w:rsid w:val="00F7710A"/>
    <w:rsid w:val="00F7722D"/>
    <w:rsid w:val="00F779C6"/>
    <w:rsid w:val="00F77B1C"/>
    <w:rsid w:val="00F81511"/>
    <w:rsid w:val="00F824AF"/>
    <w:rsid w:val="00F853CC"/>
    <w:rsid w:val="00F860FD"/>
    <w:rsid w:val="00F86807"/>
    <w:rsid w:val="00F874FC"/>
    <w:rsid w:val="00F90267"/>
    <w:rsid w:val="00F92C47"/>
    <w:rsid w:val="00F93008"/>
    <w:rsid w:val="00F9422F"/>
    <w:rsid w:val="00F95EA3"/>
    <w:rsid w:val="00F96327"/>
    <w:rsid w:val="00F974DF"/>
    <w:rsid w:val="00F979E2"/>
    <w:rsid w:val="00F97C25"/>
    <w:rsid w:val="00FA0079"/>
    <w:rsid w:val="00FA20F9"/>
    <w:rsid w:val="00FA417A"/>
    <w:rsid w:val="00FA6C2A"/>
    <w:rsid w:val="00FA7DD7"/>
    <w:rsid w:val="00FB09DD"/>
    <w:rsid w:val="00FB0C77"/>
    <w:rsid w:val="00FB1A01"/>
    <w:rsid w:val="00FB355D"/>
    <w:rsid w:val="00FB62C5"/>
    <w:rsid w:val="00FB7845"/>
    <w:rsid w:val="00FC194B"/>
    <w:rsid w:val="00FC214C"/>
    <w:rsid w:val="00FC33B1"/>
    <w:rsid w:val="00FC4102"/>
    <w:rsid w:val="00FC66C0"/>
    <w:rsid w:val="00FC750A"/>
    <w:rsid w:val="00FD1D76"/>
    <w:rsid w:val="00FD1EA5"/>
    <w:rsid w:val="00FD353C"/>
    <w:rsid w:val="00FD4325"/>
    <w:rsid w:val="00FD5443"/>
    <w:rsid w:val="00FD5802"/>
    <w:rsid w:val="00FD5B58"/>
    <w:rsid w:val="00FD6A1C"/>
    <w:rsid w:val="00FE0327"/>
    <w:rsid w:val="00FE0420"/>
    <w:rsid w:val="00FE1A61"/>
    <w:rsid w:val="00FE1E65"/>
    <w:rsid w:val="00FE3A1B"/>
    <w:rsid w:val="00FE43D9"/>
    <w:rsid w:val="00FE47E2"/>
    <w:rsid w:val="00FE4D11"/>
    <w:rsid w:val="00FE50D3"/>
    <w:rsid w:val="00FE577D"/>
    <w:rsid w:val="00FE61FD"/>
    <w:rsid w:val="00FE66C1"/>
    <w:rsid w:val="00FE6D2B"/>
    <w:rsid w:val="00FF0CBE"/>
    <w:rsid w:val="00FF0EF8"/>
    <w:rsid w:val="00FF14D2"/>
    <w:rsid w:val="00FF2347"/>
    <w:rsid w:val="00FF2642"/>
    <w:rsid w:val="00FF3AC8"/>
    <w:rsid w:val="00FF3C0D"/>
    <w:rsid w:val="00FF4137"/>
    <w:rsid w:val="00FF5576"/>
    <w:rsid w:val="00FF6A66"/>
    <w:rsid w:val="00FF7D60"/>
    <w:rsid w:val="00FF7F4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6D112FE1"/>
  <w15:chartTrackingRefBased/>
  <w15:docId w15:val="{6AC22AE6-CA3B-4A7E-8369-511AC6ED1E4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92412"/>
    <w:pPr>
      <w:spacing w:line="480" w:lineRule="auto"/>
      <w:jc w:val="both"/>
    </w:pPr>
    <w:rPr>
      <w:sz w:val="22"/>
      <w:szCs w:val="24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pPr>
      <w:keepNext/>
      <w:spacing w:before="240" w:after="60"/>
      <w:outlineLvl w:val="0"/>
    </w:pPr>
    <w:rPr>
      <w:rFonts w:ascii="Helvetica" w:hAnsi="Helvetica" w:cs="Arial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uiPriority w:val="9"/>
    <w:qFormat/>
    <w:rsid w:val="001C0E56"/>
    <w:pPr>
      <w:keepNext/>
      <w:tabs>
        <w:tab w:val="left" w:pos="680"/>
      </w:tabs>
      <w:spacing w:before="120"/>
      <w:outlineLvl w:val="1"/>
    </w:pPr>
    <w:rPr>
      <w:rFonts w:cs="Arial"/>
      <w:b/>
      <w:bCs/>
      <w:i/>
      <w:iCs/>
      <w:sz w:val="24"/>
      <w:szCs w:val="28"/>
    </w:rPr>
  </w:style>
  <w:style w:type="paragraph" w:styleId="Heading3">
    <w:name w:val="heading 3"/>
    <w:basedOn w:val="Normal"/>
    <w:next w:val="Normal"/>
    <w:link w:val="Heading3Char"/>
    <w:uiPriority w:val="9"/>
    <w:qFormat/>
    <w:rsid w:val="00AA0D29"/>
    <w:pPr>
      <w:keepNext/>
      <w:tabs>
        <w:tab w:val="left" w:pos="680"/>
      </w:tabs>
      <w:spacing w:before="120"/>
      <w:outlineLvl w:val="2"/>
    </w:pPr>
    <w:rPr>
      <w:rFonts w:cs="Arial"/>
      <w:bCs/>
      <w:i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pPr>
      <w:tabs>
        <w:tab w:val="left" w:pos="680"/>
        <w:tab w:val="center" w:pos="4320"/>
        <w:tab w:val="right" w:pos="8640"/>
      </w:tabs>
      <w:spacing w:line="360" w:lineRule="auto"/>
    </w:pPr>
    <w:rPr>
      <w:rFonts w:ascii="Arial" w:hAnsi="Arial"/>
    </w:rPr>
  </w:style>
  <w:style w:type="paragraph" w:styleId="NormalWeb">
    <w:name w:val="Normal (Web)"/>
    <w:basedOn w:val="Normal"/>
    <w:semiHidden/>
    <w:pPr>
      <w:spacing w:before="100" w:beforeAutospacing="1" w:after="100" w:afterAutospacing="1"/>
    </w:pPr>
  </w:style>
  <w:style w:type="character" w:styleId="PageNumber">
    <w:name w:val="page number"/>
    <w:basedOn w:val="DefaultParagraphFont"/>
    <w:semiHidden/>
  </w:style>
  <w:style w:type="paragraph" w:styleId="BodyTextIndent">
    <w:name w:val="Body Text Indent"/>
    <w:basedOn w:val="Normal"/>
    <w:semiHidden/>
    <w:pPr>
      <w:tabs>
        <w:tab w:val="left" w:pos="284"/>
      </w:tabs>
      <w:ind w:firstLine="720"/>
    </w:pPr>
    <w:rPr>
      <w:rFonts w:ascii="Arial" w:hAnsi="Arial"/>
      <w:szCs w:val="20"/>
    </w:rPr>
  </w:style>
  <w:style w:type="character" w:styleId="Hyperlink">
    <w:name w:val="Hyperlink"/>
    <w:semiHidden/>
    <w:rPr>
      <w:color w:val="0000FF"/>
      <w:u w:val="single"/>
    </w:rPr>
  </w:style>
  <w:style w:type="character" w:styleId="Strong">
    <w:name w:val="Strong"/>
    <w:qFormat/>
    <w:rPr>
      <w:b/>
      <w:bCs/>
    </w:rPr>
  </w:style>
  <w:style w:type="character" w:customStyle="1" w:styleId="apple-style-span">
    <w:name w:val="apple-style-span"/>
    <w:basedOn w:val="DefaultParagraphFont"/>
  </w:style>
  <w:style w:type="character" w:styleId="CommentReference">
    <w:name w:val="annotation reference"/>
    <w:semiHidden/>
    <w:rPr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495032"/>
    <w:pPr>
      <w:tabs>
        <w:tab w:val="center" w:pos="4819"/>
        <w:tab w:val="right" w:pos="9638"/>
      </w:tabs>
    </w:pPr>
  </w:style>
  <w:style w:type="paragraph" w:customStyle="1" w:styleId="Style4">
    <w:name w:val="Style4"/>
    <w:basedOn w:val="Normal"/>
    <w:rPr>
      <w:i/>
    </w:rPr>
  </w:style>
  <w:style w:type="character" w:customStyle="1" w:styleId="HeaderChar">
    <w:name w:val="Header Char"/>
    <w:link w:val="Header"/>
    <w:uiPriority w:val="99"/>
    <w:rsid w:val="00495032"/>
    <w:rPr>
      <w:sz w:val="22"/>
      <w:szCs w:val="24"/>
      <w:lang w:eastAsia="en-US"/>
    </w:rPr>
  </w:style>
  <w:style w:type="character" w:customStyle="1" w:styleId="Menzionenonrisolta1">
    <w:name w:val="Menzione non risolta1"/>
    <w:basedOn w:val="DefaultParagraphFont"/>
    <w:uiPriority w:val="99"/>
    <w:semiHidden/>
    <w:unhideWhenUsed/>
    <w:rsid w:val="00154D73"/>
    <w:rPr>
      <w:color w:val="605E5C"/>
      <w:shd w:val="clear" w:color="auto" w:fill="E1DFDD"/>
    </w:rPr>
  </w:style>
  <w:style w:type="character" w:styleId="LineNumber">
    <w:name w:val="line number"/>
    <w:basedOn w:val="DefaultParagraphFont"/>
    <w:uiPriority w:val="99"/>
    <w:semiHidden/>
    <w:unhideWhenUsed/>
    <w:rsid w:val="001F79C1"/>
  </w:style>
  <w:style w:type="character" w:customStyle="1" w:styleId="Heading1Char">
    <w:name w:val="Heading 1 Char"/>
    <w:basedOn w:val="DefaultParagraphFont"/>
    <w:link w:val="Heading1"/>
    <w:uiPriority w:val="9"/>
    <w:rsid w:val="005E7D96"/>
    <w:rPr>
      <w:rFonts w:ascii="Helvetica" w:hAnsi="Helvetica" w:cs="Arial"/>
      <w:b/>
      <w:bCs/>
      <w:kern w:val="32"/>
      <w:sz w:val="28"/>
      <w:szCs w:val="32"/>
      <w:lang w:val="en-US" w:eastAsia="en-US"/>
    </w:rPr>
  </w:style>
  <w:style w:type="character" w:customStyle="1" w:styleId="Heading2Char">
    <w:name w:val="Heading 2 Char"/>
    <w:basedOn w:val="DefaultParagraphFont"/>
    <w:link w:val="Heading2"/>
    <w:uiPriority w:val="9"/>
    <w:rsid w:val="005E7D96"/>
    <w:rPr>
      <w:rFonts w:cs="Arial"/>
      <w:b/>
      <w:bCs/>
      <w:i/>
      <w:iCs/>
      <w:sz w:val="24"/>
      <w:szCs w:val="28"/>
      <w:lang w:val="en-US" w:eastAsia="en-US"/>
    </w:rPr>
  </w:style>
  <w:style w:type="character" w:customStyle="1" w:styleId="Heading3Char">
    <w:name w:val="Heading 3 Char"/>
    <w:basedOn w:val="DefaultParagraphFont"/>
    <w:link w:val="Heading3"/>
    <w:uiPriority w:val="9"/>
    <w:rsid w:val="00AA0D29"/>
    <w:rPr>
      <w:rFonts w:cs="Arial"/>
      <w:bCs/>
      <w:i/>
      <w:sz w:val="22"/>
      <w:szCs w:val="26"/>
      <w:lang w:val="en-US" w:eastAsia="en-US"/>
    </w:rPr>
  </w:style>
  <w:style w:type="paragraph" w:styleId="TOC1">
    <w:name w:val="toc 1"/>
    <w:basedOn w:val="Normal"/>
    <w:next w:val="Normal"/>
    <w:autoRedefine/>
    <w:uiPriority w:val="39"/>
    <w:unhideWhenUsed/>
    <w:qFormat/>
    <w:rsid w:val="005E7D96"/>
    <w:pPr>
      <w:spacing w:after="100" w:line="360" w:lineRule="auto"/>
    </w:pPr>
    <w:rPr>
      <w:rFonts w:eastAsiaTheme="minorHAnsi" w:cstheme="minorBidi"/>
      <w:szCs w:val="22"/>
      <w:lang w:val="en-AU"/>
    </w:rPr>
  </w:style>
  <w:style w:type="paragraph" w:styleId="TOC2">
    <w:name w:val="toc 2"/>
    <w:basedOn w:val="Normal"/>
    <w:next w:val="Normal"/>
    <w:autoRedefine/>
    <w:uiPriority w:val="39"/>
    <w:unhideWhenUsed/>
    <w:qFormat/>
    <w:rsid w:val="005E7D96"/>
    <w:pPr>
      <w:spacing w:after="100" w:line="360" w:lineRule="auto"/>
      <w:ind w:left="220"/>
      <w:jc w:val="left"/>
    </w:pPr>
    <w:rPr>
      <w:rFonts w:asciiTheme="minorHAnsi" w:eastAsiaTheme="minorEastAsia" w:hAnsiTheme="minorHAnsi" w:cstheme="minorBidi"/>
      <w:szCs w:val="22"/>
      <w:lang w:eastAsia="ja-JP"/>
    </w:rPr>
  </w:style>
  <w:style w:type="paragraph" w:styleId="TOC3">
    <w:name w:val="toc 3"/>
    <w:basedOn w:val="Normal"/>
    <w:next w:val="Normal"/>
    <w:autoRedefine/>
    <w:uiPriority w:val="39"/>
    <w:semiHidden/>
    <w:unhideWhenUsed/>
    <w:qFormat/>
    <w:rsid w:val="005E7D96"/>
    <w:pPr>
      <w:spacing w:after="100" w:line="360" w:lineRule="auto"/>
      <w:ind w:left="440"/>
      <w:jc w:val="left"/>
    </w:pPr>
    <w:rPr>
      <w:rFonts w:asciiTheme="minorHAnsi" w:eastAsiaTheme="minorEastAsia" w:hAnsiTheme="minorHAnsi" w:cstheme="minorBidi"/>
      <w:szCs w:val="22"/>
      <w:lang w:eastAsia="ja-JP"/>
    </w:rPr>
  </w:style>
  <w:style w:type="paragraph" w:styleId="Caption">
    <w:name w:val="caption"/>
    <w:basedOn w:val="Normal"/>
    <w:next w:val="Normal"/>
    <w:uiPriority w:val="35"/>
    <w:unhideWhenUsed/>
    <w:qFormat/>
    <w:rsid w:val="005E7D96"/>
    <w:pPr>
      <w:spacing w:after="200" w:line="240" w:lineRule="auto"/>
    </w:pPr>
    <w:rPr>
      <w:rFonts w:eastAsiaTheme="minorHAnsi" w:cstheme="minorBidi"/>
      <w:bCs/>
      <w:color w:val="000000" w:themeColor="text1"/>
      <w:sz w:val="18"/>
      <w:szCs w:val="18"/>
      <w:lang w:val="en-AU"/>
    </w:rPr>
  </w:style>
  <w:style w:type="paragraph" w:styleId="ListParagraph">
    <w:name w:val="List Paragraph"/>
    <w:basedOn w:val="Normal"/>
    <w:uiPriority w:val="34"/>
    <w:qFormat/>
    <w:rsid w:val="005E7D96"/>
    <w:pPr>
      <w:spacing w:after="200" w:line="360" w:lineRule="auto"/>
      <w:ind w:left="720"/>
      <w:contextualSpacing/>
    </w:pPr>
    <w:rPr>
      <w:rFonts w:eastAsiaTheme="minorHAnsi" w:cstheme="minorBidi"/>
      <w:szCs w:val="22"/>
      <w:lang w:val="en-AU"/>
    </w:rPr>
  </w:style>
  <w:style w:type="paragraph" w:styleId="TOCHeading">
    <w:name w:val="TOC Heading"/>
    <w:basedOn w:val="Heading1"/>
    <w:next w:val="Normal"/>
    <w:uiPriority w:val="39"/>
    <w:unhideWhenUsed/>
    <w:qFormat/>
    <w:rsid w:val="005E7D96"/>
    <w:pPr>
      <w:keepLines/>
      <w:spacing w:before="480" w:after="0" w:line="360" w:lineRule="auto"/>
      <w:jc w:val="left"/>
      <w:outlineLvl w:val="9"/>
    </w:pPr>
    <w:rPr>
      <w:rFonts w:ascii="Times New Roman" w:eastAsiaTheme="majorEastAsia" w:hAnsi="Times New Roman" w:cstheme="majorBidi"/>
      <w:b w:val="0"/>
      <w:color w:val="000000" w:themeColor="text1"/>
      <w:kern w:val="0"/>
      <w:sz w:val="32"/>
      <w:szCs w:val="28"/>
      <w:lang w:eastAsia="ja-JP"/>
    </w:rPr>
  </w:style>
  <w:style w:type="table" w:styleId="TableGrid">
    <w:name w:val="Table Grid"/>
    <w:basedOn w:val="TableNormal"/>
    <w:uiPriority w:val="39"/>
    <w:rsid w:val="005E7D96"/>
    <w:pPr>
      <w:jc w:val="both"/>
    </w:pPr>
    <w:rPr>
      <w:rFonts w:eastAsiaTheme="minorHAnsi" w:cstheme="minorBidi"/>
      <w:sz w:val="22"/>
      <w:szCs w:val="22"/>
      <w:lang w:val="en-AU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Text">
    <w:name w:val="annotation text"/>
    <w:basedOn w:val="Normal"/>
    <w:link w:val="CommentTextChar"/>
    <w:unhideWhenUsed/>
    <w:rsid w:val="00920E0D"/>
    <w:pPr>
      <w:spacing w:before="120" w:line="240" w:lineRule="auto"/>
    </w:pPr>
    <w:rPr>
      <w:sz w:val="20"/>
      <w:szCs w:val="20"/>
      <w:lang w:val="it-IT" w:eastAsia="en-GB"/>
    </w:rPr>
  </w:style>
  <w:style w:type="character" w:customStyle="1" w:styleId="CommentTextChar">
    <w:name w:val="Comment Text Char"/>
    <w:basedOn w:val="DefaultParagraphFont"/>
    <w:link w:val="CommentText"/>
    <w:rsid w:val="00920E0D"/>
    <w:rPr>
      <w:lang w:val="it-IT"/>
    </w:rPr>
  </w:style>
  <w:style w:type="character" w:styleId="Emphasis">
    <w:name w:val="Emphasis"/>
    <w:aliases w:val="Text"/>
    <w:qFormat/>
    <w:rsid w:val="00D44602"/>
    <w:rPr>
      <w:rFonts w:ascii="Times New Roman" w:hAnsi="Times New Roman"/>
      <w:i/>
      <w:iCs/>
      <w:sz w:val="24"/>
    </w:rPr>
  </w:style>
  <w:style w:type="table" w:styleId="PlainTable2">
    <w:name w:val="Plain Table 2"/>
    <w:basedOn w:val="TableNormal"/>
    <w:uiPriority w:val="42"/>
    <w:rsid w:val="004F38C1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14488"/>
    <w:pPr>
      <w:spacing w:before="0"/>
    </w:pPr>
    <w:rPr>
      <w:b/>
      <w:bCs/>
      <w:lang w:val="en-US" w:eastAsia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14488"/>
    <w:rPr>
      <w:b/>
      <w:bCs/>
      <w:lang w:val="en-US"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DA2F63"/>
    <w:pPr>
      <w:jc w:val="center"/>
    </w:pPr>
    <w:rPr>
      <w:rFonts w:ascii="Helvetica" w:hAnsi="Helvetica" w:cs="Helvetica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A2F63"/>
    <w:rPr>
      <w:rFonts w:ascii="Helvetica" w:hAnsi="Helvetica" w:cs="Helvetica"/>
      <w:noProof/>
      <w:sz w:val="22"/>
      <w:szCs w:val="24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DA2F63"/>
    <w:pPr>
      <w:spacing w:line="240" w:lineRule="auto"/>
    </w:pPr>
    <w:rPr>
      <w:rFonts w:ascii="Helvetica" w:hAnsi="Helvetica" w:cs="Helvetica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A2F63"/>
    <w:rPr>
      <w:rFonts w:ascii="Helvetica" w:hAnsi="Helvetica" w:cs="Helvetica"/>
      <w:noProof/>
      <w:sz w:val="22"/>
      <w:szCs w:val="24"/>
      <w:lang w:val="en-US" w:eastAsia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DA2F63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9932DE"/>
    <w:rPr>
      <w:rFonts w:ascii="Arial" w:hAnsi="Arial"/>
      <w:sz w:val="22"/>
      <w:szCs w:val="24"/>
      <w:lang w:val="en-US" w:eastAsia="en-US"/>
    </w:rPr>
  </w:style>
  <w:style w:type="paragraph" w:customStyle="1" w:styleId="EndNoteCategoryHeading">
    <w:name w:val="EndNote Category Heading"/>
    <w:basedOn w:val="Normal"/>
    <w:link w:val="EndNoteCategoryHeadingChar"/>
    <w:rsid w:val="008450FB"/>
    <w:pPr>
      <w:spacing w:before="120" w:after="120"/>
      <w:jc w:val="left"/>
    </w:pPr>
    <w:rPr>
      <w:b/>
      <w:noProof/>
    </w:rPr>
  </w:style>
  <w:style w:type="character" w:customStyle="1" w:styleId="EndNoteCategoryHeadingChar">
    <w:name w:val="EndNote Category Heading Char"/>
    <w:basedOn w:val="DefaultParagraphFont"/>
    <w:link w:val="EndNoteCategoryHeading"/>
    <w:rsid w:val="008450FB"/>
    <w:rPr>
      <w:b/>
      <w:noProof/>
      <w:sz w:val="22"/>
      <w:szCs w:val="24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97918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13" Type="http://schemas.openxmlformats.org/officeDocument/2006/relationships/image" Target="media/image4.jpeg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2" Type="http://schemas.openxmlformats.org/officeDocument/2006/relationships/image" Target="media/image3.jpeg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2.jpeg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image" Target="media/image1.jpeg"/><Relationship Id="rId4" Type="http://schemas.openxmlformats.org/officeDocument/2006/relationships/webSettings" Target="webSettings.xml"/><Relationship Id="rId9" Type="http://schemas.openxmlformats.org/officeDocument/2006/relationships/footer" Target="footer3.xml"/><Relationship Id="rId14" Type="http://schemas.openxmlformats.org/officeDocument/2006/relationships/hyperlink" Target="https://doi.org/10.1016/j.cageo.2008.09.011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5B06E25-E8A5-4B19-A2BC-2678047C9C0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48</TotalTime>
  <Pages>12</Pages>
  <Words>4217</Words>
  <Characters>24037</Characters>
  <Application>Microsoft Office Word</Application>
  <DocSecurity>0</DocSecurity>
  <Lines>200</Lines>
  <Paragraphs>5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>Aspetto mesoscopico dei più comuni minerali delle rocce intrusive</vt:lpstr>
      <vt:lpstr>Aspetto mesoscopico dei più comuni minerali delle rocce intrusive</vt:lpstr>
    </vt:vector>
  </TitlesOfParts>
  <Company>e Geologico - Ambientali</Company>
  <LinksUpToDate>false</LinksUpToDate>
  <CharactersWithSpaces>28198</CharactersWithSpaces>
  <SharedDoc>false</SharedDoc>
  <HLinks>
    <vt:vector size="48" baseType="variant">
      <vt:variant>
        <vt:i4>4194315</vt:i4>
      </vt:variant>
      <vt:variant>
        <vt:i4>43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194315</vt:i4>
      </vt:variant>
      <vt:variant>
        <vt:i4>37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194315</vt:i4>
      </vt:variant>
      <vt:variant>
        <vt:i4>31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194315</vt:i4>
      </vt:variant>
      <vt:variant>
        <vt:i4>25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194315</vt:i4>
      </vt:variant>
      <vt:variant>
        <vt:i4>22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390923</vt:i4>
      </vt:variant>
      <vt:variant>
        <vt:i4>16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390923</vt:i4>
      </vt:variant>
      <vt:variant>
        <vt:i4>10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4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spetto mesoscopico dei più comuni minerali delle rocce intrusive</dc:title>
  <dc:subject/>
  <dc:creator>Dip. Scienze della Terra</dc:creator>
  <cp:keywords/>
  <dc:description/>
  <cp:lastModifiedBy>Paolo Stefano Garofalo</cp:lastModifiedBy>
  <cp:revision>264</cp:revision>
  <dcterms:created xsi:type="dcterms:W3CDTF">2024-06-03T15:05:00Z</dcterms:created>
  <dcterms:modified xsi:type="dcterms:W3CDTF">2024-12-23T14:43:00Z</dcterms:modified>
</cp:coreProperties>
</file>